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eastAsia="en-US"/>
        </w:rPr>
        <w:id w:val="-1008291392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:rsidR="00FA24D9" w:rsidRPr="00FA24D9" w:rsidRDefault="00FA24D9" w:rsidP="00FA24D9">
          <w:pPr>
            <w:pStyle w:val="a4"/>
            <w:jc w:val="center"/>
            <w:rPr>
              <w:rFonts w:ascii="Times New Roman" w:hAnsi="Times New Roman" w:cs="Times New Roman"/>
              <w:b/>
              <w:color w:val="auto"/>
            </w:rPr>
          </w:pPr>
          <w:r w:rsidRPr="00FA24D9">
            <w:rPr>
              <w:rFonts w:ascii="Times New Roman" w:hAnsi="Times New Roman" w:cs="Times New Roman"/>
              <w:b/>
              <w:color w:val="auto"/>
            </w:rPr>
            <w:t>Содержание</w:t>
          </w:r>
        </w:p>
        <w:p w:rsidR="00DA467C" w:rsidRPr="00DA467C" w:rsidRDefault="00FA24D9">
          <w:pPr>
            <w:pStyle w:val="11"/>
            <w:tabs>
              <w:tab w:val="right" w:leader="dot" w:pos="9345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r w:rsidRPr="00DA467C"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 w:rsidRPr="00DA467C">
            <w:rPr>
              <w:rFonts w:ascii="Times New Roman" w:hAnsi="Times New Roman" w:cs="Times New Roman"/>
              <w:sz w:val="28"/>
              <w:szCs w:val="28"/>
            </w:rPr>
            <w:instrText xml:space="preserve"> TOC \o "1-3" \h \z \u </w:instrText>
          </w:r>
          <w:r w:rsidRPr="00DA467C"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103818936" w:history="1">
            <w:r w:rsidR="00DA467C" w:rsidRPr="00DA467C">
              <w:rPr>
                <w:rStyle w:val="a5"/>
                <w:rFonts w:ascii="Times New Roman" w:hAnsi="Times New Roman" w:cs="Times New Roman"/>
                <w:noProof/>
                <w:sz w:val="28"/>
                <w:szCs w:val="28"/>
              </w:rPr>
              <w:t>Ключевые слова и определения</w:t>
            </w:r>
            <w:r w:rsidR="00DA467C"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DA467C"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DA467C"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03818936 \h </w:instrText>
            </w:r>
            <w:r w:rsidR="00DA467C"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DA467C"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DA467C"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</w:t>
            </w:r>
            <w:r w:rsidR="00DA467C"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:rsidR="00DA467C" w:rsidRPr="00DA467C" w:rsidRDefault="00DA467C">
          <w:pPr>
            <w:pStyle w:val="11"/>
            <w:tabs>
              <w:tab w:val="right" w:leader="dot" w:pos="9345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03818937" w:history="1">
            <w:r w:rsidRPr="00DA467C">
              <w:rPr>
                <w:rStyle w:val="a5"/>
                <w:rFonts w:ascii="Times New Roman" w:hAnsi="Times New Roman" w:cs="Times New Roman"/>
                <w:noProof/>
                <w:sz w:val="28"/>
                <w:szCs w:val="28"/>
              </w:rPr>
              <w:t>Аннотация</w: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03818937 \h </w:instrTex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</w: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:rsidR="00DA467C" w:rsidRPr="00DA467C" w:rsidRDefault="00DA467C">
          <w:pPr>
            <w:pStyle w:val="11"/>
            <w:tabs>
              <w:tab w:val="right" w:leader="dot" w:pos="9345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03818938" w:history="1">
            <w:r w:rsidRPr="00DA467C">
              <w:rPr>
                <w:rStyle w:val="a5"/>
                <w:rFonts w:ascii="Times New Roman" w:hAnsi="Times New Roman" w:cs="Times New Roman"/>
                <w:noProof/>
                <w:sz w:val="28"/>
                <w:szCs w:val="28"/>
              </w:rPr>
              <w:t>Введение</w: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03818938 \h </w:instrTex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</w: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:rsidR="00DA467C" w:rsidRPr="00DA467C" w:rsidRDefault="00DA467C">
          <w:pPr>
            <w:pStyle w:val="11"/>
            <w:tabs>
              <w:tab w:val="right" w:leader="dot" w:pos="9345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03818939" w:history="1">
            <w:r w:rsidRPr="00DA467C">
              <w:rPr>
                <w:rStyle w:val="a5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>JSON</w:t>
            </w:r>
            <w:r w:rsidRPr="00DA467C">
              <w:rPr>
                <w:rStyle w:val="a5"/>
                <w:rFonts w:ascii="Times New Roman" w:hAnsi="Times New Roman" w:cs="Times New Roman"/>
                <w:noProof/>
                <w:sz w:val="28"/>
                <w:szCs w:val="28"/>
              </w:rPr>
              <w:t xml:space="preserve"> </w:t>
            </w:r>
            <w:r w:rsidRPr="00DA467C">
              <w:rPr>
                <w:rStyle w:val="a5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>Web</w:t>
            </w:r>
            <w:r w:rsidRPr="00DA467C">
              <w:rPr>
                <w:rStyle w:val="a5"/>
                <w:rFonts w:ascii="Times New Roman" w:hAnsi="Times New Roman" w:cs="Times New Roman"/>
                <w:noProof/>
                <w:sz w:val="28"/>
                <w:szCs w:val="28"/>
              </w:rPr>
              <w:t xml:space="preserve"> </w:t>
            </w:r>
            <w:r w:rsidRPr="00DA467C">
              <w:rPr>
                <w:rStyle w:val="a5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>Token</w: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03818939 \h </w:instrTex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</w: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:rsidR="00DA467C" w:rsidRPr="00DA467C" w:rsidRDefault="00DA467C">
          <w:pPr>
            <w:pStyle w:val="21"/>
            <w:tabs>
              <w:tab w:val="right" w:leader="dot" w:pos="9345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03818940" w:history="1">
            <w:r w:rsidRPr="00DA467C">
              <w:rPr>
                <w:rStyle w:val="a5"/>
                <w:rFonts w:ascii="Times New Roman" w:hAnsi="Times New Roman" w:cs="Times New Roman"/>
                <w:noProof/>
                <w:sz w:val="28"/>
                <w:szCs w:val="28"/>
              </w:rPr>
              <w:t>Общая информация</w: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03818940 \h </w:instrTex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</w: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:rsidR="00DA467C" w:rsidRPr="00DA467C" w:rsidRDefault="00DA467C">
          <w:pPr>
            <w:pStyle w:val="21"/>
            <w:tabs>
              <w:tab w:val="right" w:leader="dot" w:pos="9345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03818941" w:history="1">
            <w:r w:rsidRPr="00DA467C">
              <w:rPr>
                <w:rStyle w:val="a5"/>
                <w:rFonts w:ascii="Times New Roman" w:hAnsi="Times New Roman" w:cs="Times New Roman"/>
                <w:noProof/>
                <w:sz w:val="28"/>
                <w:szCs w:val="28"/>
              </w:rPr>
              <w:t>Типы токенов</w: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03818941 \h </w:instrTex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</w: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:rsidR="00DA467C" w:rsidRPr="00DA467C" w:rsidRDefault="00DA467C">
          <w:pPr>
            <w:pStyle w:val="21"/>
            <w:tabs>
              <w:tab w:val="right" w:leader="dot" w:pos="9345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03818942" w:history="1">
            <w:r w:rsidRPr="00DA467C">
              <w:rPr>
                <w:rStyle w:val="a5"/>
                <w:rFonts w:ascii="Times New Roman" w:hAnsi="Times New Roman" w:cs="Times New Roman"/>
                <w:noProof/>
                <w:sz w:val="28"/>
                <w:szCs w:val="28"/>
              </w:rPr>
              <w:t>Схема взаимодействия клиента и сервера</w: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03818942 \h </w:instrTex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</w: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:rsidR="00DA467C" w:rsidRPr="00DA467C" w:rsidRDefault="00DA467C">
          <w:pPr>
            <w:pStyle w:val="11"/>
            <w:tabs>
              <w:tab w:val="right" w:leader="dot" w:pos="9345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03818943" w:history="1">
            <w:r w:rsidRPr="00DA467C">
              <w:rPr>
                <w:rStyle w:val="a5"/>
                <w:rFonts w:ascii="Times New Roman" w:hAnsi="Times New Roman" w:cs="Times New Roman"/>
                <w:noProof/>
                <w:sz w:val="28"/>
                <w:szCs w:val="28"/>
              </w:rPr>
              <w:t xml:space="preserve">Реализация аутентификации с помощью </w:t>
            </w:r>
            <w:r w:rsidRPr="00DA467C">
              <w:rPr>
                <w:rStyle w:val="a5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>JSON</w:t>
            </w:r>
            <w:r w:rsidRPr="00DA467C">
              <w:rPr>
                <w:rStyle w:val="a5"/>
                <w:rFonts w:ascii="Times New Roman" w:hAnsi="Times New Roman" w:cs="Times New Roman"/>
                <w:noProof/>
                <w:sz w:val="28"/>
                <w:szCs w:val="28"/>
              </w:rPr>
              <w:t xml:space="preserve"> </w:t>
            </w:r>
            <w:r w:rsidRPr="00DA467C">
              <w:rPr>
                <w:rStyle w:val="a5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>Web</w:t>
            </w:r>
            <w:r w:rsidRPr="00DA467C">
              <w:rPr>
                <w:rStyle w:val="a5"/>
                <w:rFonts w:ascii="Times New Roman" w:hAnsi="Times New Roman" w:cs="Times New Roman"/>
                <w:noProof/>
                <w:sz w:val="28"/>
                <w:szCs w:val="28"/>
              </w:rPr>
              <w:t xml:space="preserve"> </w:t>
            </w:r>
            <w:r w:rsidRPr="00DA467C">
              <w:rPr>
                <w:rStyle w:val="a5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>Token</w: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03818943 \h </w:instrTex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:rsidR="00DA467C" w:rsidRPr="00DA467C" w:rsidRDefault="00DA467C">
          <w:pPr>
            <w:pStyle w:val="21"/>
            <w:tabs>
              <w:tab w:val="right" w:leader="dot" w:pos="9345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03818944" w:history="1">
            <w:r w:rsidRPr="00DA467C">
              <w:rPr>
                <w:rStyle w:val="a5"/>
                <w:rFonts w:ascii="Times New Roman" w:hAnsi="Times New Roman" w:cs="Times New Roman"/>
                <w:noProof/>
                <w:sz w:val="28"/>
                <w:szCs w:val="28"/>
              </w:rPr>
              <w:t>Используемый инструментарий</w: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03818944 \h </w:instrTex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:rsidR="00DA467C" w:rsidRPr="00DA467C" w:rsidRDefault="00DA467C">
          <w:pPr>
            <w:pStyle w:val="21"/>
            <w:tabs>
              <w:tab w:val="right" w:leader="dot" w:pos="9345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03818945" w:history="1">
            <w:r w:rsidRPr="00DA467C">
              <w:rPr>
                <w:rStyle w:val="a5"/>
                <w:rFonts w:ascii="Times New Roman" w:hAnsi="Times New Roman" w:cs="Times New Roman"/>
                <w:noProof/>
                <w:sz w:val="28"/>
                <w:szCs w:val="28"/>
              </w:rPr>
              <w:t>Определение эндпоинтов приложения</w: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03818945 \h </w:instrTex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:rsidR="00DA467C" w:rsidRPr="00DA467C" w:rsidRDefault="00DA467C">
          <w:pPr>
            <w:pStyle w:val="21"/>
            <w:tabs>
              <w:tab w:val="right" w:leader="dot" w:pos="9345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03818946" w:history="1">
            <w:r w:rsidRPr="00DA467C">
              <w:rPr>
                <w:rStyle w:val="a5"/>
                <w:rFonts w:ascii="Times New Roman" w:hAnsi="Times New Roman" w:cs="Times New Roman"/>
                <w:noProof/>
                <w:sz w:val="28"/>
                <w:szCs w:val="28"/>
              </w:rPr>
              <w:t>Модель базы данных</w: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03818946 \h </w:instrTex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</w: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:rsidR="00DA467C" w:rsidRPr="00DA467C" w:rsidRDefault="00DA467C">
          <w:pPr>
            <w:pStyle w:val="21"/>
            <w:tabs>
              <w:tab w:val="right" w:leader="dot" w:pos="9345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03818947" w:history="1">
            <w:r w:rsidRPr="00DA467C">
              <w:rPr>
                <w:rStyle w:val="a5"/>
                <w:rFonts w:ascii="Times New Roman" w:hAnsi="Times New Roman" w:cs="Times New Roman"/>
                <w:noProof/>
                <w:sz w:val="28"/>
                <w:szCs w:val="28"/>
              </w:rPr>
              <w:t>Определение обработчиков</w: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03818947 \h </w:instrTex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</w: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:rsidR="00DA467C" w:rsidRPr="00DA467C" w:rsidRDefault="00DA467C">
          <w:pPr>
            <w:pStyle w:val="21"/>
            <w:tabs>
              <w:tab w:val="right" w:leader="dot" w:pos="9345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03818948" w:history="1">
            <w:r w:rsidRPr="00DA467C">
              <w:rPr>
                <w:rStyle w:val="a5"/>
                <w:rFonts w:ascii="Times New Roman" w:hAnsi="Times New Roman" w:cs="Times New Roman"/>
                <w:noProof/>
                <w:sz w:val="28"/>
                <w:szCs w:val="28"/>
              </w:rPr>
              <w:t>Механизм генерации и валидации токенов</w: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03818948 \h </w:instrTex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6</w: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:rsidR="00DA467C" w:rsidRPr="00DA467C" w:rsidRDefault="00DA467C">
          <w:pPr>
            <w:pStyle w:val="11"/>
            <w:tabs>
              <w:tab w:val="right" w:leader="dot" w:pos="9345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03818949" w:history="1">
            <w:r w:rsidRPr="00DA467C">
              <w:rPr>
                <w:rStyle w:val="a5"/>
                <w:rFonts w:ascii="Times New Roman" w:hAnsi="Times New Roman" w:cs="Times New Roman"/>
                <w:noProof/>
                <w:sz w:val="28"/>
                <w:szCs w:val="28"/>
              </w:rPr>
              <w:t>Взаимодействие клиента и сервера</w: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03818949 \h </w:instrTex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1</w: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:rsidR="00DA467C" w:rsidRPr="00DA467C" w:rsidRDefault="00DA467C">
          <w:pPr>
            <w:pStyle w:val="11"/>
            <w:tabs>
              <w:tab w:val="right" w:leader="dot" w:pos="9345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03818950" w:history="1">
            <w:r w:rsidRPr="00DA467C">
              <w:rPr>
                <w:rStyle w:val="a5"/>
                <w:rFonts w:ascii="Times New Roman" w:hAnsi="Times New Roman" w:cs="Times New Roman"/>
                <w:noProof/>
                <w:sz w:val="28"/>
                <w:szCs w:val="28"/>
              </w:rPr>
              <w:t>Заключение</w: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03818950 \h </w:instrTex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3</w: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:rsidR="00DA467C" w:rsidRPr="00DA467C" w:rsidRDefault="00DA467C">
          <w:pPr>
            <w:pStyle w:val="11"/>
            <w:tabs>
              <w:tab w:val="right" w:leader="dot" w:pos="9345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03818951" w:history="1">
            <w:r w:rsidRPr="00DA467C">
              <w:rPr>
                <w:rStyle w:val="a5"/>
                <w:rFonts w:ascii="Times New Roman" w:hAnsi="Times New Roman" w:cs="Times New Roman"/>
                <w:noProof/>
                <w:sz w:val="28"/>
                <w:szCs w:val="28"/>
              </w:rPr>
              <w:t>Библиографический список</w: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03818951 \h </w:instrTex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4</w:t>
            </w:r>
            <w:r w:rsidRPr="00DA467C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:rsidR="00DA467C" w:rsidRDefault="00FA24D9">
          <w:pPr>
            <w:rPr>
              <w:b/>
              <w:bCs/>
            </w:rPr>
          </w:pPr>
          <w:r w:rsidRPr="00DA467C">
            <w:rPr>
              <w:rFonts w:ascii="Times New Roman" w:hAnsi="Times New Roman" w:cs="Times New Roman"/>
              <w:b/>
              <w:bCs/>
              <w:sz w:val="28"/>
              <w:szCs w:val="28"/>
            </w:rPr>
            <w:fldChar w:fldCharType="end"/>
          </w:r>
        </w:p>
        <w:bookmarkStart w:id="0" w:name="_GoBack" w:displacedByCustomXml="next"/>
        <w:bookmarkEnd w:id="0" w:displacedByCustomXml="next"/>
      </w:sdtContent>
    </w:sdt>
    <w:p w:rsidR="00724F93" w:rsidRPr="00DA467C" w:rsidRDefault="00724F93">
      <w:pPr>
        <w:rPr>
          <w:b/>
          <w:bCs/>
        </w:rPr>
      </w:pPr>
      <w:r>
        <w:br w:type="page"/>
      </w:r>
    </w:p>
    <w:p w:rsidR="00724F93" w:rsidRDefault="00724F93" w:rsidP="00724F93">
      <w:pPr>
        <w:pStyle w:val="styleAbz1"/>
      </w:pPr>
      <w:bookmarkStart w:id="1" w:name="_Toc103818936"/>
      <w:r>
        <w:lastRenderedPageBreak/>
        <w:t>Ключевые слова и определения</w:t>
      </w:r>
      <w:bookmarkEnd w:id="1"/>
    </w:p>
    <w:p w:rsidR="00F92991" w:rsidRDefault="00F92991" w:rsidP="00F92991">
      <w:pPr>
        <w:pStyle w:val="styleText"/>
      </w:pPr>
      <w:r w:rsidRPr="00F92991">
        <w:rPr>
          <w:b/>
        </w:rPr>
        <w:t>Аутентифика́ция</w:t>
      </w:r>
      <w:r>
        <w:t xml:space="preserve"> (англ. </w:t>
      </w:r>
      <w:proofErr w:type="spellStart"/>
      <w:r>
        <w:t>authentication</w:t>
      </w:r>
      <w:proofErr w:type="spellEnd"/>
      <w:r>
        <w:t xml:space="preserve"> </w:t>
      </w:r>
      <w:proofErr w:type="gramStart"/>
      <w:r>
        <w:t>&lt; греч</w:t>
      </w:r>
      <w:proofErr w:type="gramEnd"/>
      <w:r>
        <w:t>. α</w:t>
      </w:r>
      <w:proofErr w:type="spellStart"/>
      <w:r>
        <w:t>ὐθεντικός</w:t>
      </w:r>
      <w:proofErr w:type="spellEnd"/>
      <w:r>
        <w:t xml:space="preserve"> [</w:t>
      </w:r>
      <w:proofErr w:type="spellStart"/>
      <w:r>
        <w:t>authentikos</w:t>
      </w:r>
      <w:proofErr w:type="spellEnd"/>
      <w:r>
        <w:t>] «реальный, подлинный» &lt; α</w:t>
      </w:r>
      <w:proofErr w:type="spellStart"/>
      <w:r>
        <w:t>ὐτός</w:t>
      </w:r>
      <w:proofErr w:type="spellEnd"/>
      <w:r>
        <w:t xml:space="preserve"> [</w:t>
      </w:r>
      <w:proofErr w:type="spellStart"/>
      <w:r>
        <w:t>autos</w:t>
      </w:r>
      <w:proofErr w:type="spellEnd"/>
      <w:r>
        <w:t>] «сам; он самый») — процедура проверки подлинности, например:</w:t>
      </w:r>
    </w:p>
    <w:p w:rsidR="00F92991" w:rsidRDefault="00F92991" w:rsidP="00F92991">
      <w:pPr>
        <w:pStyle w:val="styleText"/>
        <w:numPr>
          <w:ilvl w:val="0"/>
          <w:numId w:val="1"/>
        </w:numPr>
      </w:pPr>
      <w:r>
        <w:t>проверка подлинности пользователя путём сравнения введённого им пароля (для указанного логина) с паролем, сохранённым в базе данных пользовательских логинов;</w:t>
      </w:r>
    </w:p>
    <w:p w:rsidR="00F92991" w:rsidRDefault="00F92991" w:rsidP="00F92991">
      <w:pPr>
        <w:pStyle w:val="styleText"/>
        <w:numPr>
          <w:ilvl w:val="0"/>
          <w:numId w:val="1"/>
        </w:numPr>
      </w:pPr>
      <w:r>
        <w:t>подтверждение подлинности электронного письма путём проверки цифровой подписи письма по открытому ключу отправителя;</w:t>
      </w:r>
    </w:p>
    <w:p w:rsidR="00724F93" w:rsidRDefault="00F92991" w:rsidP="00F92991">
      <w:pPr>
        <w:pStyle w:val="styleText"/>
        <w:numPr>
          <w:ilvl w:val="0"/>
          <w:numId w:val="1"/>
        </w:numPr>
      </w:pPr>
      <w:r>
        <w:t>проверка контрольной суммы файла на соответствие сумме, заявленной автором этого файла.</w:t>
      </w:r>
    </w:p>
    <w:p w:rsidR="00921F24" w:rsidRPr="00921F24" w:rsidRDefault="00921F24" w:rsidP="00921F24">
      <w:pPr>
        <w:pStyle w:val="styleText"/>
      </w:pPr>
      <w:proofErr w:type="spellStart"/>
      <w:r w:rsidRPr="00921F24">
        <w:rPr>
          <w:b/>
        </w:rPr>
        <w:t>DoS</w:t>
      </w:r>
      <w:proofErr w:type="spellEnd"/>
      <w:r w:rsidRPr="00921F24">
        <w:t xml:space="preserve"> (</w:t>
      </w:r>
      <w:proofErr w:type="spellStart"/>
      <w:r w:rsidRPr="00921F24">
        <w:t>аббр</w:t>
      </w:r>
      <w:proofErr w:type="spellEnd"/>
      <w:r w:rsidRPr="00921F24">
        <w:t xml:space="preserve">. англ. </w:t>
      </w:r>
      <w:proofErr w:type="spellStart"/>
      <w:r w:rsidRPr="00921F24">
        <w:t>Denial</w:t>
      </w:r>
      <w:proofErr w:type="spellEnd"/>
      <w:r w:rsidRPr="00921F24">
        <w:t xml:space="preserve"> </w:t>
      </w:r>
      <w:proofErr w:type="spellStart"/>
      <w:r w:rsidRPr="00921F24">
        <w:t>of</w:t>
      </w:r>
      <w:proofErr w:type="spellEnd"/>
      <w:r w:rsidRPr="00921F24">
        <w:t xml:space="preserve"> </w:t>
      </w:r>
      <w:proofErr w:type="spellStart"/>
      <w:r w:rsidRPr="00921F24">
        <w:t>Service</w:t>
      </w:r>
      <w:proofErr w:type="spellEnd"/>
      <w:r w:rsidRPr="00921F24">
        <w:t xml:space="preserve"> «отказ в обслуживании») — хакерская атака на вычислительную систему с целью довести её до отказа, то есть создание таких условий, при которых добросовестные пользователи системы не смогут получить доступ к предоставляемым системным ресурсам (серверам), либо этот доступ будет затруднён. </w:t>
      </w:r>
    </w:p>
    <w:p w:rsidR="00724F93" w:rsidRDefault="00724F93">
      <w:r>
        <w:br w:type="page"/>
      </w:r>
    </w:p>
    <w:p w:rsidR="00BF4D84" w:rsidRDefault="00BF4D84" w:rsidP="00BF4D84">
      <w:pPr>
        <w:pStyle w:val="styleAbz1"/>
      </w:pPr>
      <w:bookmarkStart w:id="2" w:name="_Toc103818937"/>
      <w:r>
        <w:lastRenderedPageBreak/>
        <w:t>Аннотация</w:t>
      </w:r>
      <w:bookmarkEnd w:id="2"/>
    </w:p>
    <w:p w:rsidR="00BF4D84" w:rsidRDefault="00BF4D84" w:rsidP="00BF4D84">
      <w:pPr>
        <w:pStyle w:val="styleText"/>
      </w:pPr>
      <w:r>
        <w:t xml:space="preserve">В данном докладе рассматривается современный подход к построению системы аутентификации на сервере с помощью </w:t>
      </w:r>
      <w:r>
        <w:rPr>
          <w:lang w:val="en-US"/>
        </w:rPr>
        <w:t>JSON</w:t>
      </w:r>
      <w:r w:rsidRPr="003F6D31">
        <w:t xml:space="preserve"> </w:t>
      </w:r>
      <w:r>
        <w:rPr>
          <w:lang w:val="en-US"/>
        </w:rPr>
        <w:t>Web</w:t>
      </w:r>
      <w:r w:rsidRPr="003F6D31">
        <w:t xml:space="preserve"> </w:t>
      </w:r>
      <w:r>
        <w:rPr>
          <w:lang w:val="en-US"/>
        </w:rPr>
        <w:t>Token</w:t>
      </w:r>
      <w:r w:rsidRPr="003F6D31">
        <w:t xml:space="preserve"> </w:t>
      </w:r>
      <w:r>
        <w:t>стандарт</w:t>
      </w:r>
      <w:r w:rsidRPr="003F6D31">
        <w:t xml:space="preserve">, программная реализация </w:t>
      </w:r>
      <w:r>
        <w:t xml:space="preserve">данного стандарта на языке программирования </w:t>
      </w:r>
      <w:proofErr w:type="spellStart"/>
      <w:r>
        <w:rPr>
          <w:lang w:val="en-US"/>
        </w:rPr>
        <w:t>Golang</w:t>
      </w:r>
      <w:proofErr w:type="spellEnd"/>
      <w:r w:rsidR="00E34C06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735ed294-70a3-4323-96fb-014e730ba3f8"/>
          <w:id w:val="-335922963"/>
          <w:placeholder>
            <w:docPart w:val="DefaultPlaceholder_-1854013440"/>
          </w:placeholder>
        </w:sdtPr>
        <w:sdtContent>
          <w:r w:rsidR="00E34C06">
            <w:rPr>
              <w:noProof/>
              <w:lang w:val="en-US"/>
            </w:rPr>
            <w:fldChar w:fldCharType="begin"/>
          </w:r>
          <w:r w:rsidR="00A65ED0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NzhmYTY0LWQxNjYtNDcwYS05NjcwLTAwZmI3Y2JhYjI3MyIsIlJhbmdlTGVuZ3RoIjozLCJSZWZlcmVuY2VJZCI6IjVjNWNjMmVhLWY2ZjMtNDNmZi1hODQ2LThkMzNjNWJiNjM0YyIsIlJlZmVyZW5jZSI6eyIkaWQiOiIzIiwiJHR5cGUiOiJTd2lzc0FjYWRlbWljLkNpdGF2aS5SZWZlcmVuY2UsIFN3aXNzQWNhZGVtaWMuQ2l0YXZpIiwiQWJzdHJhY3RDb21wbGV4aXR5IjowLCJBYnN0cmFjdFNvdXJjZVRleHRGb3JtYXQiOjAsIkFjY2Vzc0RhdGUiOiJodHRwczovL3J1Lndpa2lwZWRpYS5vcmcvd2lraS9Hb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}</w:instrText>
          </w:r>
          <w:r w:rsidR="00E34C06">
            <w:rPr>
              <w:noProof/>
              <w:lang w:val="en-US"/>
            </w:rPr>
            <w:fldChar w:fldCharType="separate"/>
          </w:r>
          <w:r w:rsidR="00A65ED0">
            <w:rPr>
              <w:noProof/>
              <w:lang w:val="en-US"/>
            </w:rPr>
            <w:t>[2]</w:t>
          </w:r>
          <w:r w:rsidR="00E34C06">
            <w:rPr>
              <w:noProof/>
              <w:lang w:val="en-US"/>
            </w:rPr>
            <w:fldChar w:fldCharType="end"/>
          </w:r>
        </w:sdtContent>
      </w:sdt>
      <w:r w:rsidRPr="003F6D31">
        <w:t xml:space="preserve">, </w:t>
      </w:r>
      <w:r>
        <w:t>а также определение проблем, возникающих при данном способе аутентификации и возможных доработках в отношении авторизации на множестве устройствах.</w:t>
      </w:r>
    </w:p>
    <w:p w:rsidR="00BF4D84" w:rsidRPr="00724F93" w:rsidRDefault="00BF4D84">
      <w:r>
        <w:br w:type="page"/>
      </w:r>
    </w:p>
    <w:p w:rsidR="008C38DE" w:rsidRPr="001B10F1" w:rsidRDefault="00724F93" w:rsidP="00724F93">
      <w:pPr>
        <w:pStyle w:val="styleAbz1"/>
      </w:pPr>
      <w:bookmarkStart w:id="3" w:name="_Toc103818938"/>
      <w:r>
        <w:lastRenderedPageBreak/>
        <w:t>Введение</w:t>
      </w:r>
      <w:bookmarkEnd w:id="3"/>
    </w:p>
    <w:p w:rsidR="003F6D31" w:rsidRDefault="00F92991" w:rsidP="00724F93">
      <w:pPr>
        <w:pStyle w:val="styleText"/>
      </w:pPr>
      <w:r>
        <w:t>В</w:t>
      </w:r>
      <w:r w:rsidRPr="00F92991">
        <w:t xml:space="preserve"> </w:t>
      </w:r>
      <w:r>
        <w:t xml:space="preserve">современном мире использование онлайн-сервисов стало </w:t>
      </w:r>
      <w:proofErr w:type="spellStart"/>
      <w:r>
        <w:t>неотъемлимой</w:t>
      </w:r>
      <w:proofErr w:type="spellEnd"/>
      <w:r>
        <w:t xml:space="preserve"> частью жизни современного человека</w:t>
      </w:r>
      <w:r w:rsidRPr="00F92991">
        <w:t xml:space="preserve">: </w:t>
      </w:r>
      <w:r>
        <w:t>онлайн магазины</w:t>
      </w:r>
      <w:r w:rsidRPr="00F92991">
        <w:t xml:space="preserve">, </w:t>
      </w:r>
      <w:r>
        <w:t>онлайн заказы</w:t>
      </w:r>
      <w:r w:rsidRPr="00F92991">
        <w:t xml:space="preserve">, </w:t>
      </w:r>
      <w:r>
        <w:t>сервисы по доставке еды</w:t>
      </w:r>
      <w:r w:rsidRPr="00F92991">
        <w:t xml:space="preserve">, </w:t>
      </w:r>
      <w:r w:rsidR="003F6D31">
        <w:t>сервисы такси и так далее.</w:t>
      </w:r>
    </w:p>
    <w:p w:rsidR="00F92991" w:rsidRDefault="00F92991" w:rsidP="00724F93">
      <w:pPr>
        <w:pStyle w:val="styleText"/>
      </w:pPr>
      <w:r>
        <w:t>Социальные сети</w:t>
      </w:r>
      <w:r w:rsidRPr="00F92991">
        <w:t xml:space="preserve">, </w:t>
      </w:r>
      <w:r>
        <w:t>мессенджеры</w:t>
      </w:r>
      <w:r w:rsidRPr="00F92991">
        <w:t xml:space="preserve">, </w:t>
      </w:r>
      <w:r>
        <w:t xml:space="preserve">платформы для ведения личных блогов и </w:t>
      </w:r>
      <w:proofErr w:type="spellStart"/>
      <w:r>
        <w:t>микроблогов</w:t>
      </w:r>
      <w:proofErr w:type="spellEnd"/>
      <w:r>
        <w:t xml:space="preserve"> безостановочно набирают популярность.</w:t>
      </w:r>
    </w:p>
    <w:p w:rsidR="00F92991" w:rsidRDefault="00F92991" w:rsidP="00724F93">
      <w:pPr>
        <w:pStyle w:val="styleText"/>
      </w:pPr>
      <w:r>
        <w:t>В настоящее время на уровне государства разрабатываются различные сервисы для облегчения бюрократической волокиты и регулирования очередей</w:t>
      </w:r>
      <w:r w:rsidRPr="00F92991">
        <w:t xml:space="preserve">, </w:t>
      </w:r>
      <w:r>
        <w:t>чтобы пользователи могли спокойно пройти интересующую их процедуру или получить определённые государственные услуги.</w:t>
      </w:r>
    </w:p>
    <w:p w:rsidR="00F92991" w:rsidRDefault="00F92991" w:rsidP="00724F93">
      <w:pPr>
        <w:pStyle w:val="styleText"/>
      </w:pPr>
      <w:r>
        <w:t>Однако на ряду с возрастающей популярностью интернет сервисов различной направленности неизбежно встаёт вопрос об улучшении существующих методов аутентификации для обеспечения безопасности пользовательских данных. С развитием программных средств</w:t>
      </w:r>
      <w:r w:rsidRPr="00F92991">
        <w:t xml:space="preserve">, </w:t>
      </w:r>
      <w:r>
        <w:t>сервисов</w:t>
      </w:r>
      <w:r w:rsidRPr="00F92991">
        <w:t xml:space="preserve">, </w:t>
      </w:r>
      <w:r>
        <w:t>интернет-технологий возрастают и риски хакерских атак</w:t>
      </w:r>
      <w:r w:rsidRPr="00F92991">
        <w:t xml:space="preserve">, </w:t>
      </w:r>
      <w:r>
        <w:t>взломов</w:t>
      </w:r>
      <w:r w:rsidRPr="00F92991">
        <w:t xml:space="preserve">, </w:t>
      </w:r>
      <w:r>
        <w:t>несанкционированного получения пользовательских данных.</w:t>
      </w:r>
    </w:p>
    <w:p w:rsidR="00F92991" w:rsidRPr="00F92991" w:rsidRDefault="00F92991" w:rsidP="00724F93">
      <w:pPr>
        <w:pStyle w:val="styleText"/>
      </w:pPr>
      <w:r>
        <w:t xml:space="preserve">В настоящей теме данного доклада рассматривается аутентификация как способ обеспечения безопасности пользовательских данных и применение стандарта </w:t>
      </w:r>
      <w:r>
        <w:rPr>
          <w:lang w:val="en-US"/>
        </w:rPr>
        <w:t>JSON</w:t>
      </w:r>
      <w:r w:rsidRPr="00F92991">
        <w:t xml:space="preserve"> </w:t>
      </w:r>
      <w:r>
        <w:rPr>
          <w:lang w:val="en-US"/>
        </w:rPr>
        <w:t>Web</w:t>
      </w:r>
      <w:r w:rsidRPr="00F92991">
        <w:t xml:space="preserve"> </w:t>
      </w:r>
      <w:r>
        <w:rPr>
          <w:lang w:val="en-US"/>
        </w:rPr>
        <w:t>Token</w:t>
      </w:r>
      <w:r w:rsidRPr="00F92991">
        <w:t xml:space="preserve"> (</w:t>
      </w:r>
      <w:r>
        <w:rPr>
          <w:lang w:val="en-US"/>
        </w:rPr>
        <w:t>JWT</w:t>
      </w:r>
      <w:r w:rsidRPr="00F92991">
        <w:t xml:space="preserve">) </w:t>
      </w:r>
      <w:r>
        <w:t>для обеспечения безопасного доступа к онлайн сервисам после авторизации пользователя.</w:t>
      </w:r>
    </w:p>
    <w:p w:rsidR="00724F93" w:rsidRDefault="00724F93" w:rsidP="00724F93">
      <w:pPr>
        <w:pStyle w:val="styleText"/>
      </w:pPr>
      <w:r w:rsidRPr="00724F93">
        <w:rPr>
          <w:lang w:val="en-US"/>
        </w:rPr>
        <w:t xml:space="preserve">JSON Web Token (JWT) </w:t>
      </w:r>
      <w:sdt>
        <w:sdtPr>
          <w:alias w:val="To edit, see citavi.com/edit"/>
          <w:tag w:val="CitaviPlaceholder#cebecf3d-f621-4743-8ea0-1d6adb110fde"/>
          <w:id w:val="1020043130"/>
          <w:placeholder>
            <w:docPart w:val="DefaultPlaceholder_-1854013440"/>
          </w:placeholder>
        </w:sdtPr>
        <w:sdtContent>
          <w:r>
            <w:rPr>
              <w:noProof/>
            </w:rPr>
            <w:fldChar w:fldCharType="begin"/>
          </w:r>
          <w:r w:rsidR="00A65ED0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2Yy5ydS9kZXYvMTA2NTM0LWp3dC1rYWstYmV6b3Bhc255eS1zcG9zb2ItYXV0ZW50aWZpa2FjaWktaS1wZXJlZGFjaGktZGFubnloP3lzY2xpZD1sM2JtYWV2bm52IiwiVXJpU3RyaW5nIjoiaHR0cHM6Ly92Yy5ydS9kZXYvMTA2NTM0LWp3dC1rYWstYmV6b3Bhc255eS1zcG9zb2ItYXV0ZW50aWZpa2FjaWktaS1wZXJlZGFjaGktZGFubnloP3lzY2xpZD1sM2JtYWV2bm5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pbFNvbG9wb3YiLCJDcmVhdGVkT24iOiIyMDIyLTA1LTE4VDEzOjM4OjUxIiwiTW9kaWZpZWRCeSI6Il9EYW5paWxTb2xvcG92IiwiSWQiOiI1Y2RlMzA0NC1kYjkzLTQ1YmItODUyOS03YzU1M2ExMmFmMDkiLCJNb2RpZmllZE9uIjoiMjAyMi0wNS0xOFQxMzozODo</w:instrText>
          </w:r>
          <w:r w:rsidR="00A65ED0" w:rsidRPr="00A65ED0">
            <w:rPr>
              <w:noProof/>
            </w:rPr>
            <w:instrText>1</w:instrText>
          </w:r>
          <w:r w:rsidR="00A65ED0">
            <w:rPr>
              <w:noProof/>
              <w:lang w:val="en-US"/>
            </w:rPr>
            <w:instrText>MSIsIlByb</w:instrText>
          </w:r>
          <w:r w:rsidR="00A65ED0" w:rsidRPr="00A65ED0">
            <w:rPr>
              <w:noProof/>
            </w:rPr>
            <w:instrText>2</w:instrText>
          </w:r>
          <w:r w:rsidR="00A65ED0">
            <w:rPr>
              <w:noProof/>
              <w:lang w:val="en-US"/>
            </w:rPr>
            <w:instrText>plY</w:instrText>
          </w:r>
          <w:r w:rsidR="00A65ED0" w:rsidRPr="00A65ED0">
            <w:rPr>
              <w:noProof/>
            </w:rPr>
            <w:instrText>3</w:instrText>
          </w:r>
          <w:r w:rsidR="00A65ED0">
            <w:rPr>
              <w:noProof/>
              <w:lang w:val="en-US"/>
            </w:rPr>
            <w:instrText>QiOnsiJHJlZiI</w:instrText>
          </w:r>
          <w:r w:rsidR="00A65ED0" w:rsidRPr="00A65ED0">
            <w:rPr>
              <w:noProof/>
            </w:rPr>
            <w:instrText>6</w:instrText>
          </w:r>
          <w:r w:rsidR="00A65ED0">
            <w:rPr>
              <w:noProof/>
              <w:lang w:val="en-US"/>
            </w:rPr>
            <w:instrText>IjUifX</w:instrText>
          </w:r>
          <w:r w:rsidR="00A65ED0" w:rsidRPr="00A65ED0">
            <w:rPr>
              <w:noProof/>
            </w:rPr>
            <w:instrText>1</w:instrText>
          </w:r>
          <w:r w:rsidR="00A65ED0">
            <w:rPr>
              <w:noProof/>
              <w:lang w:val="en-US"/>
            </w:rPr>
            <w:instrText>dLCJPbmxpbmVBZGRyZXNzIjoiaHR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cHM</w:instrText>
          </w:r>
          <w:r w:rsidR="00A65ED0" w:rsidRPr="00A65ED0">
            <w:rPr>
              <w:noProof/>
            </w:rPr>
            <w:instrText>6</w:instrText>
          </w:r>
          <w:r w:rsidR="00A65ED0">
            <w:rPr>
              <w:noProof/>
              <w:lang w:val="en-US"/>
            </w:rPr>
            <w:instrText>Ly</w:instrText>
          </w:r>
          <w:r w:rsidR="00A65ED0" w:rsidRPr="00A65ED0">
            <w:rPr>
              <w:noProof/>
            </w:rPr>
            <w:instrText>92</w:instrText>
          </w:r>
          <w:r w:rsidR="00A65ED0">
            <w:rPr>
              <w:noProof/>
              <w:lang w:val="en-US"/>
            </w:rPr>
            <w:instrText>Yy</w:instrText>
          </w:r>
          <w:r w:rsidR="00A65ED0" w:rsidRPr="00A65ED0">
            <w:rPr>
              <w:noProof/>
            </w:rPr>
            <w:instrText>5</w:instrText>
          </w:r>
          <w:r w:rsidR="00A65ED0">
            <w:rPr>
              <w:noProof/>
              <w:lang w:val="en-US"/>
            </w:rPr>
            <w:instrText>ydS</w:instrText>
          </w:r>
          <w:r w:rsidR="00A65ED0" w:rsidRPr="00A65ED0">
            <w:rPr>
              <w:noProof/>
            </w:rPr>
            <w:instrText>9</w:instrText>
          </w:r>
          <w:r w:rsidR="00A65ED0">
            <w:rPr>
              <w:noProof/>
              <w:lang w:val="en-US"/>
            </w:rPr>
            <w:instrText>kZXYvMTA</w:instrText>
          </w:r>
          <w:r w:rsidR="00A65ED0" w:rsidRPr="00A65ED0">
            <w:rPr>
              <w:noProof/>
            </w:rPr>
            <w:instrText>2</w:instrText>
          </w:r>
          <w:r w:rsidR="00A65ED0">
            <w:rPr>
              <w:noProof/>
              <w:lang w:val="en-US"/>
            </w:rPr>
            <w:instrText>NTM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LWp</w:instrText>
          </w:r>
          <w:r w:rsidR="00A65ED0" w:rsidRPr="00A65ED0">
            <w:rPr>
              <w:noProof/>
            </w:rPr>
            <w:instrText>3</w:instrText>
          </w:r>
          <w:r w:rsidR="00A65ED0">
            <w:rPr>
              <w:noProof/>
              <w:lang w:val="en-US"/>
            </w:rPr>
            <w:instrText>dC</w:instrText>
          </w:r>
          <w:r w:rsidR="00A65ED0" w:rsidRPr="00A65ED0">
            <w:rPr>
              <w:noProof/>
            </w:rPr>
            <w:instrText>1</w:instrText>
          </w:r>
          <w:r w:rsidR="00A65ED0">
            <w:rPr>
              <w:noProof/>
              <w:lang w:val="en-US"/>
            </w:rPr>
            <w:instrText>rYWstYmV</w:instrText>
          </w:r>
          <w:r w:rsidR="00A65ED0" w:rsidRPr="00A65ED0">
            <w:rPr>
              <w:noProof/>
            </w:rPr>
            <w:instrText>6</w:instrText>
          </w:r>
          <w:r w:rsidR="00A65ED0">
            <w:rPr>
              <w:noProof/>
              <w:lang w:val="en-US"/>
            </w:rPr>
            <w:instrText>b</w:instrText>
          </w:r>
          <w:r w:rsidR="00A65ED0" w:rsidRPr="00A65ED0">
            <w:rPr>
              <w:noProof/>
            </w:rPr>
            <w:instrText>3</w:instrText>
          </w:r>
          <w:r w:rsidR="00A65ED0">
            <w:rPr>
              <w:noProof/>
              <w:lang w:val="en-US"/>
            </w:rPr>
            <w:instrText>Bhc</w:instrText>
          </w:r>
          <w:r w:rsidR="00A65ED0" w:rsidRPr="00A65ED0">
            <w:rPr>
              <w:noProof/>
            </w:rPr>
            <w:instrText>255</w:instrText>
          </w:r>
          <w:r w:rsidR="00A65ED0">
            <w:rPr>
              <w:noProof/>
              <w:lang w:val="en-US"/>
            </w:rPr>
            <w:instrText>eS</w:instrText>
          </w:r>
          <w:r w:rsidR="00A65ED0" w:rsidRPr="00A65ED0">
            <w:rPr>
              <w:noProof/>
            </w:rPr>
            <w:instrText>1</w:instrText>
          </w:r>
          <w:r w:rsidR="00A65ED0">
            <w:rPr>
              <w:noProof/>
              <w:lang w:val="en-US"/>
            </w:rPr>
            <w:instrText>zcG</w:instrText>
          </w:r>
          <w:r w:rsidR="00A65ED0" w:rsidRPr="00A65ED0">
            <w:rPr>
              <w:noProof/>
            </w:rPr>
            <w:instrText>9</w:instrText>
          </w:r>
          <w:r w:rsidR="00A65ED0">
            <w:rPr>
              <w:noProof/>
              <w:lang w:val="en-US"/>
            </w:rPr>
            <w:instrText>zb</w:instrText>
          </w:r>
          <w:r w:rsidR="00A65ED0" w:rsidRPr="00A65ED0">
            <w:rPr>
              <w:noProof/>
            </w:rPr>
            <w:instrText>2</w:instrText>
          </w:r>
          <w:r w:rsidR="00A65ED0">
            <w:rPr>
              <w:noProof/>
              <w:lang w:val="en-US"/>
            </w:rPr>
            <w:instrText>ItYXV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ZW</w:instrText>
          </w:r>
          <w:r w:rsidR="00A65ED0" w:rsidRPr="00A65ED0">
            <w:rPr>
              <w:noProof/>
            </w:rPr>
            <w:instrText>50</w:instrText>
          </w:r>
          <w:r w:rsidR="00A65ED0">
            <w:rPr>
              <w:noProof/>
              <w:lang w:val="en-US"/>
            </w:rPr>
            <w:instrText>aWZpa</w:instrText>
          </w:r>
          <w:r w:rsidR="00A65ED0" w:rsidRPr="00A65ED0">
            <w:rPr>
              <w:noProof/>
            </w:rPr>
            <w:instrText>2</w:instrText>
          </w:r>
          <w:r w:rsidR="00A65ED0">
            <w:rPr>
              <w:noProof/>
              <w:lang w:val="en-US"/>
            </w:rPr>
            <w:instrText>FjaWktaS</w:instrText>
          </w:r>
          <w:r w:rsidR="00A65ED0" w:rsidRPr="00A65ED0">
            <w:rPr>
              <w:noProof/>
            </w:rPr>
            <w:instrText>1</w:instrText>
          </w:r>
          <w:r w:rsidR="00A65ED0">
            <w:rPr>
              <w:noProof/>
              <w:lang w:val="en-US"/>
            </w:rPr>
            <w:instrText>wZXJlZGFjaGktZGFubnloP</w:instrText>
          </w:r>
          <w:r w:rsidR="00A65ED0" w:rsidRPr="00A65ED0">
            <w:rPr>
              <w:noProof/>
            </w:rPr>
            <w:instrText>3</w:instrText>
          </w:r>
          <w:r w:rsidR="00A65ED0">
            <w:rPr>
              <w:noProof/>
              <w:lang w:val="en-US"/>
            </w:rPr>
            <w:instrText>lzY</w:instrText>
          </w:r>
          <w:r w:rsidR="00A65ED0" w:rsidRPr="00A65ED0">
            <w:rPr>
              <w:noProof/>
            </w:rPr>
            <w:instrText>2</w:instrText>
          </w:r>
          <w:r w:rsidR="00A65ED0">
            <w:rPr>
              <w:noProof/>
              <w:lang w:val="en-US"/>
            </w:rPr>
            <w:instrText>xpZD</w:instrText>
          </w:r>
          <w:r w:rsidR="00A65ED0" w:rsidRPr="00A65ED0">
            <w:rPr>
              <w:noProof/>
            </w:rPr>
            <w:instrText>1</w:instrText>
          </w:r>
          <w:r w:rsidR="00A65ED0">
            <w:rPr>
              <w:noProof/>
              <w:lang w:val="en-US"/>
            </w:rPr>
            <w:instrText>sM</w:instrText>
          </w:r>
          <w:r w:rsidR="00A65ED0" w:rsidRPr="00A65ED0">
            <w:rPr>
              <w:noProof/>
            </w:rPr>
            <w:instrText>2</w:instrText>
          </w:r>
          <w:r w:rsidR="00A65ED0">
            <w:rPr>
              <w:noProof/>
              <w:lang w:val="en-US"/>
            </w:rPr>
            <w:instrText>JtYWV</w:instrText>
          </w:r>
          <w:r w:rsidR="00A65ED0" w:rsidRPr="00A65ED0">
            <w:rPr>
              <w:noProof/>
            </w:rPr>
            <w:instrText>2</w:instrText>
          </w:r>
          <w:r w:rsidR="00A65ED0">
            <w:rPr>
              <w:noProof/>
              <w:lang w:val="en-US"/>
            </w:rPr>
            <w:instrText>bm</w:instrText>
          </w:r>
          <w:r w:rsidR="00A65ED0" w:rsidRPr="00A65ED0">
            <w:rPr>
              <w:noProof/>
            </w:rPr>
            <w:instrText>52</w:instrText>
          </w:r>
          <w:r w:rsidR="00A65ED0">
            <w:rPr>
              <w:noProof/>
              <w:lang w:val="en-US"/>
            </w:rPr>
            <w:instrText>IiwiT</w:instrText>
          </w:r>
          <w:r w:rsidR="00A65ED0" w:rsidRPr="00A65ED0">
            <w:rPr>
              <w:noProof/>
            </w:rPr>
            <w:instrText>3</w:instrText>
          </w:r>
          <w:r w:rsidR="00A65ED0">
            <w:rPr>
              <w:noProof/>
              <w:lang w:val="en-US"/>
            </w:rPr>
            <w:instrText>JnYW</w:instrText>
          </w:r>
          <w:r w:rsidR="00A65ED0" w:rsidRPr="00A65ED0">
            <w:rPr>
              <w:noProof/>
            </w:rPr>
            <w:instrText>5</w:instrText>
          </w:r>
          <w:r w:rsidR="00A65ED0">
            <w:rPr>
              <w:noProof/>
              <w:lang w:val="en-US"/>
            </w:rPr>
            <w:instrText>pemF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aW</w:instrText>
          </w:r>
          <w:r w:rsidR="00A65ED0" w:rsidRPr="00A65ED0">
            <w:rPr>
              <w:noProof/>
            </w:rPr>
            <w:instrText>9</w:instrText>
          </w:r>
          <w:r w:rsidR="00A65ED0">
            <w:rPr>
              <w:noProof/>
              <w:lang w:val="en-US"/>
            </w:rPr>
            <w:instrText>ucyI</w:instrText>
          </w:r>
          <w:r w:rsidR="00A65ED0" w:rsidRPr="00A65ED0">
            <w:rPr>
              <w:noProof/>
            </w:rPr>
            <w:instrText>6</w:instrText>
          </w:r>
          <w:r w:rsidR="00A65ED0">
            <w:rPr>
              <w:noProof/>
              <w:lang w:val="en-US"/>
            </w:rPr>
            <w:instrText>W</w:instrText>
          </w:r>
          <w:r w:rsidR="00A65ED0" w:rsidRPr="00A65ED0">
            <w:rPr>
              <w:noProof/>
            </w:rPr>
            <w:instrText>10</w:instrText>
          </w:r>
          <w:r w:rsidR="00A65ED0">
            <w:rPr>
              <w:noProof/>
              <w:lang w:val="en-US"/>
            </w:rPr>
            <w:instrText>sIk</w:instrText>
          </w:r>
          <w:r w:rsidR="00A65ED0" w:rsidRPr="00A65ED0">
            <w:rPr>
              <w:noProof/>
            </w:rPr>
            <w:instrText>90</w:instrText>
          </w:r>
          <w:r w:rsidR="00A65ED0">
            <w:rPr>
              <w:noProof/>
              <w:lang w:val="en-US"/>
            </w:rPr>
            <w:instrText>aGVyc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ludm</w:instrText>
          </w:r>
          <w:r w:rsidR="00A65ED0" w:rsidRPr="00A65ED0">
            <w:rPr>
              <w:noProof/>
            </w:rPr>
            <w:instrText>9</w:instrText>
          </w:r>
          <w:r w:rsidR="00A65ED0">
            <w:rPr>
              <w:noProof/>
              <w:lang w:val="en-US"/>
            </w:rPr>
            <w:instrText>sdmVkIjpbXSwiUHVibGlzaGVycyI</w:instrText>
          </w:r>
          <w:r w:rsidR="00A65ED0" w:rsidRPr="00A65ED0">
            <w:rPr>
              <w:noProof/>
            </w:rPr>
            <w:instrText>6</w:instrText>
          </w:r>
          <w:r w:rsidR="00A65ED0">
            <w:rPr>
              <w:noProof/>
              <w:lang w:val="en-US"/>
            </w:rPr>
            <w:instrText>W</w:instrText>
          </w:r>
          <w:r w:rsidR="00A65ED0" w:rsidRPr="00A65ED0">
            <w:rPr>
              <w:noProof/>
            </w:rPr>
            <w:instrText>10</w:instrText>
          </w:r>
          <w:r w:rsidR="00A65ED0">
            <w:rPr>
              <w:noProof/>
              <w:lang w:val="en-US"/>
            </w:rPr>
            <w:instrText>sIlF</w:instrText>
          </w:r>
          <w:r w:rsidR="00A65ED0" w:rsidRPr="00A65ED0">
            <w:rPr>
              <w:noProof/>
            </w:rPr>
            <w:instrText>1</w:instrText>
          </w:r>
          <w:r w:rsidR="00A65ED0">
            <w:rPr>
              <w:noProof/>
              <w:lang w:val="en-US"/>
            </w:rPr>
            <w:instrText>b</w:instrText>
          </w:r>
          <w:r w:rsidR="00A65ED0" w:rsidRPr="00A65ED0">
            <w:rPr>
              <w:noProof/>
            </w:rPr>
            <w:instrText>3</w:instrText>
          </w:r>
          <w:r w:rsidR="00A65ED0">
            <w:rPr>
              <w:noProof/>
              <w:lang w:val="en-US"/>
            </w:rPr>
            <w:instrText>RhdGlvbnMiOltdLCJSZWZlcmVuY</w:instrText>
          </w:r>
          <w:r w:rsidR="00A65ED0" w:rsidRPr="00A65ED0">
            <w:rPr>
              <w:noProof/>
            </w:rPr>
            <w:instrText>2</w:instrText>
          </w:r>
          <w:r w:rsidR="00A65ED0">
            <w:rPr>
              <w:noProof/>
              <w:lang w:val="en-US"/>
            </w:rPr>
            <w:instrText>VUeXBlIjoiSW</w:instrText>
          </w:r>
          <w:r w:rsidR="00A65ED0" w:rsidRPr="00A65ED0">
            <w:rPr>
              <w:noProof/>
            </w:rPr>
            <w:instrText>50</w:instrText>
          </w:r>
          <w:r w:rsidR="00A65ED0">
            <w:rPr>
              <w:noProof/>
              <w:lang w:val="en-US"/>
            </w:rPr>
            <w:instrText>ZXJuZXREb</w:instrText>
          </w:r>
          <w:r w:rsidR="00A65ED0" w:rsidRPr="00A65ED0">
            <w:rPr>
              <w:noProof/>
            </w:rPr>
            <w:instrText>2</w:instrText>
          </w:r>
          <w:r w:rsidR="00A65ED0">
            <w:rPr>
              <w:noProof/>
              <w:lang w:val="en-US"/>
            </w:rPr>
            <w:instrText>N</w:instrText>
          </w:r>
          <w:r w:rsidR="00A65ED0" w:rsidRPr="00A65ED0">
            <w:rPr>
              <w:noProof/>
            </w:rPr>
            <w:instrText>1</w:instrText>
          </w:r>
          <w:r w:rsidR="00A65ED0">
            <w:rPr>
              <w:noProof/>
              <w:lang w:val="en-US"/>
            </w:rPr>
            <w:instrText>bWVudCIsIlNob</w:instrText>
          </w:r>
          <w:r w:rsidR="00A65ED0" w:rsidRPr="00A65ED0">
            <w:rPr>
              <w:noProof/>
            </w:rPr>
            <w:instrText>3</w:instrText>
          </w:r>
          <w:r w:rsidR="00A65ED0">
            <w:rPr>
              <w:noProof/>
              <w:lang w:val="en-US"/>
            </w:rPr>
            <w:instrText>J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VGl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bGUiOiLQn</w:instrText>
          </w:r>
          <w:r w:rsidR="00A65ED0" w:rsidRPr="00A65ED0">
            <w:rPr>
              <w:noProof/>
            </w:rPr>
            <w:instrText>9</w:instrText>
          </w:r>
          <w:r w:rsidR="00A65ED0">
            <w:rPr>
              <w:noProof/>
              <w:lang w:val="en-US"/>
            </w:rPr>
            <w:instrText>Cw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LLQtdC</w:instrText>
          </w:r>
          <w:r w:rsidR="00A65ED0" w:rsidRPr="00A65ED0">
            <w:rPr>
              <w:noProof/>
            </w:rPr>
            <w:instrText>7</w:instrText>
          </w:r>
          <w:r w:rsidR="00A65ED0">
            <w:rPr>
              <w:noProof/>
              <w:lang w:val="en-US"/>
            </w:rPr>
            <w:instrText>INCa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L</w:instrText>
          </w:r>
          <w:r w:rsidR="00A65ED0" w:rsidRPr="00A65ED0">
            <w:rPr>
              <w:noProof/>
            </w:rPr>
            <w:instrText>7</w:instrText>
          </w:r>
          <w:r w:rsidR="00A65ED0">
            <w:rPr>
              <w:noProof/>
              <w:lang w:val="en-US"/>
            </w:rPr>
            <w:instrText>Rh</w:instrText>
          </w:r>
          <w:r w:rsidR="00A65ED0" w:rsidRPr="00A65ED0">
            <w:rPr>
              <w:noProof/>
            </w:rPr>
            <w:instrText>9</w:instrText>
          </w:r>
          <w:r w:rsidR="00A65ED0">
            <w:rPr>
              <w:noProof/>
              <w:lang w:val="en-US"/>
            </w:rPr>
            <w:instrText>C</w:instrText>
          </w:r>
          <w:r w:rsidR="00A65ED0" w:rsidRPr="00A65ED0">
            <w:rPr>
              <w:noProof/>
            </w:rPr>
            <w:instrText>10</w:instrText>
          </w:r>
          <w:r w:rsidR="00A65ED0">
            <w:rPr>
              <w:noProof/>
              <w:lang w:val="en-US"/>
            </w:rPr>
            <w:instrText>YLQvtCyIOKAkyBKV</w:instrText>
          </w:r>
          <w:r w:rsidR="00A65ED0" w:rsidRPr="00A65ED0">
            <w:rPr>
              <w:noProof/>
            </w:rPr>
            <w:instrText>1</w:instrText>
          </w:r>
          <w:r w:rsidR="00A65ED0">
            <w:rPr>
              <w:noProof/>
              <w:lang w:val="en-US"/>
            </w:rPr>
            <w:instrText>Qg</w:instrText>
          </w:r>
          <w:r w:rsidR="00A65ED0" w:rsidRPr="00A65ED0">
            <w:rPr>
              <w:noProof/>
            </w:rPr>
            <w:instrText>4</w:instrText>
          </w:r>
          <w:r w:rsidR="00A65ED0">
            <w:rPr>
              <w:noProof/>
              <w:lang w:val="en-US"/>
            </w:rPr>
            <w:instrText>oCUINC</w:instrText>
          </w:r>
          <w:r w:rsidR="00A65ED0" w:rsidRPr="00A65ED0">
            <w:rPr>
              <w:noProof/>
            </w:rPr>
            <w:instrText>60</w:instrText>
          </w:r>
          <w:r w:rsidR="00A65ED0">
            <w:rPr>
              <w:noProof/>
              <w:lang w:val="en-US"/>
            </w:rPr>
            <w:instrText>LDQuiDQsdC</w:instrText>
          </w:r>
          <w:r w:rsidR="00A65ED0" w:rsidRPr="00A65ED0">
            <w:rPr>
              <w:noProof/>
            </w:rPr>
            <w:instrText>10</w:instrText>
          </w:r>
          <w:r w:rsidR="00A65ED0">
            <w:rPr>
              <w:noProof/>
              <w:lang w:val="en-US"/>
            </w:rPr>
            <w:instrText>LfQvtC</w:instrText>
          </w:r>
          <w:r w:rsidR="00A65ED0" w:rsidRPr="00A65ED0">
            <w:rPr>
              <w:noProof/>
            </w:rPr>
            <w:instrText>/0</w:instrText>
          </w:r>
          <w:r w:rsidR="00A65ED0">
            <w:rPr>
              <w:noProof/>
              <w:lang w:val="en-US"/>
            </w:rPr>
            <w:instrText>LDRgdC</w:instrText>
          </w:r>
          <w:r w:rsidR="00A65ED0" w:rsidRPr="00A65ED0">
            <w:rPr>
              <w:noProof/>
            </w:rPr>
            <w:instrText>90</w:instrText>
          </w:r>
          <w:r w:rsidR="00A65ED0">
            <w:rPr>
              <w:noProof/>
              <w:lang w:val="en-US"/>
            </w:rPr>
            <w:instrText>YvQuSDRgdC</w:instrText>
          </w:r>
          <w:r w:rsidR="00A65ED0" w:rsidRPr="00A65ED0">
            <w:rPr>
              <w:noProof/>
            </w:rPr>
            <w:instrText>/0</w:instrText>
          </w:r>
          <w:r w:rsidR="00A65ED0">
            <w:rPr>
              <w:noProof/>
              <w:lang w:val="en-US"/>
            </w:rPr>
            <w:instrText>L</w:instrText>
          </w:r>
          <w:r w:rsidR="00A65ED0" w:rsidRPr="00A65ED0">
            <w:rPr>
              <w:noProof/>
            </w:rPr>
            <w:instrText>7</w:instrText>
          </w:r>
          <w:r w:rsidR="00A65ED0">
            <w:rPr>
              <w:noProof/>
              <w:lang w:val="en-US"/>
            </w:rPr>
            <w:instrText>RgdC</w:instrText>
          </w:r>
          <w:r w:rsidR="00A65ED0" w:rsidRPr="00A65ED0">
            <w:rPr>
              <w:noProof/>
            </w:rPr>
            <w:instrText>+0</w:instrText>
          </w:r>
          <w:r w:rsidR="00A65ED0">
            <w:rPr>
              <w:noProof/>
              <w:lang w:val="en-US"/>
            </w:rPr>
            <w:instrText>LEiLCJTaG</w:instrText>
          </w:r>
          <w:r w:rsidR="00A65ED0" w:rsidRPr="00A65ED0">
            <w:rPr>
              <w:noProof/>
            </w:rPr>
            <w:instrText>9</w:instrText>
          </w:r>
          <w:r w:rsidR="00A65ED0">
            <w:rPr>
              <w:noProof/>
              <w:lang w:val="en-US"/>
            </w:rPr>
            <w:instrText>ydFRpdGxlVXBkYXRlVHlwZSI</w:instrText>
          </w:r>
          <w:r w:rsidR="00A65ED0" w:rsidRPr="00A65ED0">
            <w:rPr>
              <w:noProof/>
            </w:rPr>
            <w:instrText>6</w:instrText>
          </w:r>
          <w:r w:rsidR="00A65ED0">
            <w:rPr>
              <w:noProof/>
              <w:lang w:val="en-US"/>
            </w:rPr>
            <w:instrText>MCwiU</w:instrText>
          </w:r>
          <w:r w:rsidR="00A65ED0" w:rsidRPr="00A65ED0">
            <w:rPr>
              <w:noProof/>
            </w:rPr>
            <w:instrText>3</w:instrText>
          </w:r>
          <w:r w:rsidR="00A65ED0">
            <w:rPr>
              <w:noProof/>
              <w:lang w:val="en-US"/>
            </w:rPr>
            <w:instrText>RhdGljSWRzIjpbIjNhYzA</w:instrText>
          </w:r>
          <w:r w:rsidR="00A65ED0" w:rsidRPr="00A65ED0">
            <w:rPr>
              <w:noProof/>
            </w:rPr>
            <w:instrText>4</w:instrText>
          </w:r>
          <w:r w:rsidR="00A65ED0">
            <w:rPr>
              <w:noProof/>
              <w:lang w:val="en-US"/>
            </w:rPr>
            <w:instrText>ZWEwLTRiYTItNDZhMy</w:instrText>
          </w:r>
          <w:r w:rsidR="00A65ED0" w:rsidRPr="00A65ED0">
            <w:rPr>
              <w:noProof/>
            </w:rPr>
            <w:instrText>05</w:instrText>
          </w:r>
          <w:r w:rsidR="00A65ED0">
            <w:rPr>
              <w:noProof/>
              <w:lang w:val="en-US"/>
            </w:rPr>
            <w:instrText>ZjFhLTkzMDBlMjgzZGE</w:instrText>
          </w:r>
          <w:r w:rsidR="00A65ED0" w:rsidRPr="00A65ED0">
            <w:rPr>
              <w:noProof/>
            </w:rPr>
            <w:instrText>2</w:instrText>
          </w:r>
          <w:r w:rsidR="00A65ED0">
            <w:rPr>
              <w:noProof/>
              <w:lang w:val="en-US"/>
            </w:rPr>
            <w:instrText>OCJdLCJUYWJsZU</w:instrText>
          </w:r>
          <w:r w:rsidR="00A65ED0" w:rsidRPr="00A65ED0">
            <w:rPr>
              <w:noProof/>
            </w:rPr>
            <w:instrText>9</w:instrText>
          </w:r>
          <w:r w:rsidR="00A65ED0">
            <w:rPr>
              <w:noProof/>
              <w:lang w:val="en-US"/>
            </w:rPr>
            <w:instrText>mQ</w:instrText>
          </w:r>
          <w:r w:rsidR="00A65ED0" w:rsidRPr="00A65ED0">
            <w:rPr>
              <w:noProof/>
            </w:rPr>
            <w:instrText>29</w:instrText>
          </w:r>
          <w:r w:rsidR="00A65ED0">
            <w:rPr>
              <w:noProof/>
              <w:lang w:val="en-US"/>
            </w:rPr>
            <w:instrText>udGVudHNDb</w:instrText>
          </w:r>
          <w:r w:rsidR="00A65ED0" w:rsidRPr="00A65ED0">
            <w:rPr>
              <w:noProof/>
            </w:rPr>
            <w:instrText>21</w:instrText>
          </w:r>
          <w:r w:rsidR="00A65ED0">
            <w:rPr>
              <w:noProof/>
              <w:lang w:val="en-US"/>
            </w:rPr>
            <w:instrText>wbGV</w:instrText>
          </w:r>
          <w:r w:rsidR="00A65ED0" w:rsidRPr="00A65ED0">
            <w:rPr>
              <w:noProof/>
            </w:rPr>
            <w:instrText>4</w:instrText>
          </w:r>
          <w:r w:rsidR="00A65ED0">
            <w:rPr>
              <w:noProof/>
              <w:lang w:val="en-US"/>
            </w:rPr>
            <w:instrText>aXR</w:instrText>
          </w:r>
          <w:r w:rsidR="00A65ED0" w:rsidRPr="00A65ED0">
            <w:rPr>
              <w:noProof/>
            </w:rPr>
            <w:instrText>5</w:instrText>
          </w:r>
          <w:r w:rsidR="00A65ED0">
            <w:rPr>
              <w:noProof/>
              <w:lang w:val="en-US"/>
            </w:rPr>
            <w:instrText>IjowLCJUYWJsZU</w:instrText>
          </w:r>
          <w:r w:rsidR="00A65ED0" w:rsidRPr="00A65ED0">
            <w:rPr>
              <w:noProof/>
            </w:rPr>
            <w:instrText>9</w:instrText>
          </w:r>
          <w:r w:rsidR="00A65ED0">
            <w:rPr>
              <w:noProof/>
              <w:lang w:val="en-US"/>
            </w:rPr>
            <w:instrText>mQ</w:instrText>
          </w:r>
          <w:r w:rsidR="00A65ED0" w:rsidRPr="00A65ED0">
            <w:rPr>
              <w:noProof/>
            </w:rPr>
            <w:instrText>29</w:instrText>
          </w:r>
          <w:r w:rsidR="00A65ED0">
            <w:rPr>
              <w:noProof/>
              <w:lang w:val="en-US"/>
            </w:rPr>
            <w:instrText>udGVudHNTb</w:instrText>
          </w:r>
          <w:r w:rsidR="00A65ED0" w:rsidRPr="00A65ED0">
            <w:rPr>
              <w:noProof/>
            </w:rPr>
            <w:instrText>3</w:instrText>
          </w:r>
          <w:r w:rsidR="00A65ED0">
            <w:rPr>
              <w:noProof/>
              <w:lang w:val="en-US"/>
            </w:rPr>
            <w:instrText>VyY</w:instrText>
          </w:r>
          <w:r w:rsidR="00A65ED0" w:rsidRPr="00A65ED0">
            <w:rPr>
              <w:noProof/>
            </w:rPr>
            <w:instrText>2</w:instrText>
          </w:r>
          <w:r w:rsidR="00A65ED0">
            <w:rPr>
              <w:noProof/>
              <w:lang w:val="en-US"/>
            </w:rPr>
            <w:instrText>VUZXh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Rm</w:instrText>
          </w:r>
          <w:r w:rsidR="00A65ED0" w:rsidRPr="00A65ED0">
            <w:rPr>
              <w:noProof/>
            </w:rPr>
            <w:instrText>9</w:instrText>
          </w:r>
          <w:r w:rsidR="00A65ED0">
            <w:rPr>
              <w:noProof/>
              <w:lang w:val="en-US"/>
            </w:rPr>
            <w:instrText>ybWF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IjowLCJUYXNrcyI</w:instrText>
          </w:r>
          <w:r w:rsidR="00A65ED0" w:rsidRPr="00A65ED0">
            <w:rPr>
              <w:noProof/>
            </w:rPr>
            <w:instrText>6</w:instrText>
          </w:r>
          <w:r w:rsidR="00A65ED0">
            <w:rPr>
              <w:noProof/>
              <w:lang w:val="en-US"/>
            </w:rPr>
            <w:instrText>W</w:instrText>
          </w:r>
          <w:r w:rsidR="00A65ED0" w:rsidRPr="00A65ED0">
            <w:rPr>
              <w:noProof/>
            </w:rPr>
            <w:instrText>10</w:instrText>
          </w:r>
          <w:r w:rsidR="00A65ED0">
            <w:rPr>
              <w:noProof/>
              <w:lang w:val="en-US"/>
            </w:rPr>
            <w:instrText>sIlRpdGxlIjoiSldUIOKAlCDQutCw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Log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LHQtdC</w:instrText>
          </w:r>
          <w:r w:rsidR="00A65ED0" w:rsidRPr="00A65ED0">
            <w:rPr>
              <w:noProof/>
            </w:rPr>
            <w:instrText>30</w:instrText>
          </w:r>
          <w:r w:rsidR="00A65ED0">
            <w:rPr>
              <w:noProof/>
              <w:lang w:val="en-US"/>
            </w:rPr>
            <w:instrText>L</w:instrText>
          </w:r>
          <w:r w:rsidR="00A65ED0" w:rsidRPr="00A65ED0">
            <w:rPr>
              <w:noProof/>
            </w:rPr>
            <w:instrText>7</w:instrText>
          </w:r>
          <w:r w:rsidR="00A65ED0">
            <w:rPr>
              <w:noProof/>
              <w:lang w:val="en-US"/>
            </w:rPr>
            <w:instrText>Qv</w:instrText>
          </w:r>
          <w:r w:rsidR="00A65ED0" w:rsidRPr="00A65ED0">
            <w:rPr>
              <w:noProof/>
            </w:rPr>
            <w:instrText>9</w:instrText>
          </w:r>
          <w:r w:rsidR="00A65ED0">
            <w:rPr>
              <w:noProof/>
              <w:lang w:val="en-US"/>
            </w:rPr>
            <w:instrText>Cw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YHQvdGL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Lkg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YHQv</w:instrText>
          </w:r>
          <w:r w:rsidR="00A65ED0" w:rsidRPr="00A65ED0">
            <w:rPr>
              <w:noProof/>
            </w:rPr>
            <w:instrText>9</w:instrText>
          </w:r>
          <w:r w:rsidR="00A65ED0">
            <w:rPr>
              <w:noProof/>
              <w:lang w:val="en-US"/>
            </w:rPr>
            <w:instrText>C</w:instrText>
          </w:r>
          <w:r w:rsidR="00A65ED0" w:rsidRPr="00A65ED0">
            <w:rPr>
              <w:noProof/>
            </w:rPr>
            <w:instrText>+0</w:instrText>
          </w:r>
          <w:r w:rsidR="00A65ED0">
            <w:rPr>
              <w:noProof/>
              <w:lang w:val="en-US"/>
            </w:rPr>
            <w:instrText>YHQvtCxINCw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YPRgtC</w:instrText>
          </w:r>
          <w:r w:rsidR="00A65ED0" w:rsidRPr="00A65ED0">
            <w:rPr>
              <w:noProof/>
            </w:rPr>
            <w:instrText>10</w:instrText>
          </w:r>
          <w:r w:rsidR="00A65ED0">
            <w:rPr>
              <w:noProof/>
              <w:lang w:val="en-US"/>
            </w:rPr>
            <w:instrText>L</w:instrText>
          </w:r>
          <w:r w:rsidR="00A65ED0" w:rsidRPr="00A65ED0">
            <w:rPr>
              <w:noProof/>
            </w:rPr>
            <w:instrText>3</w:instrText>
          </w:r>
          <w:r w:rsidR="00A65ED0">
            <w:rPr>
              <w:noProof/>
              <w:lang w:val="en-US"/>
            </w:rPr>
            <w:instrText>RgtC</w:instrText>
          </w:r>
          <w:r w:rsidR="00A65ED0" w:rsidRPr="00A65ED0">
            <w:rPr>
              <w:noProof/>
            </w:rPr>
            <w:instrText>40</w:instrText>
          </w:r>
          <w:r w:rsidR="00A65ED0">
            <w:rPr>
              <w:noProof/>
              <w:lang w:val="en-US"/>
            </w:rPr>
            <w:instrText>YTQuNC</w:instrText>
          </w:r>
          <w:r w:rsidR="00A65ED0" w:rsidRPr="00A65ED0">
            <w:rPr>
              <w:noProof/>
            </w:rPr>
            <w:instrText>60</w:instrText>
          </w:r>
          <w:r w:rsidR="00A65ED0">
            <w:rPr>
              <w:noProof/>
              <w:lang w:val="en-US"/>
            </w:rPr>
            <w:instrText>LDRhtC</w:instrText>
          </w:r>
          <w:r w:rsidR="00A65ED0" w:rsidRPr="00A65ED0">
            <w:rPr>
              <w:noProof/>
            </w:rPr>
            <w:instrText>40</w:instrText>
          </w:r>
          <w:r w:rsidR="00A65ED0">
            <w:rPr>
              <w:noProof/>
              <w:lang w:val="en-US"/>
            </w:rPr>
            <w:instrText>Lgg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Lgg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L</w:instrText>
          </w:r>
          <w:r w:rsidR="00A65ED0" w:rsidRPr="00A65ED0">
            <w:rPr>
              <w:noProof/>
            </w:rPr>
            <w:instrText>/</w:instrText>
          </w:r>
          <w:r w:rsidR="00A65ED0">
            <w:rPr>
              <w:noProof/>
              <w:lang w:val="en-US"/>
            </w:rPr>
            <w:instrText>QtdGA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LXQtNCw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YfQuCDQtNCw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L</w:instrText>
          </w:r>
          <w:r w:rsidR="00A65ED0" w:rsidRPr="00A65ED0">
            <w:rPr>
              <w:noProof/>
            </w:rPr>
            <w:instrText>3</w:instrText>
          </w:r>
          <w:r w:rsidR="00A65ED0">
            <w:rPr>
              <w:noProof/>
              <w:lang w:val="en-US"/>
            </w:rPr>
            <w:instrText>QvdGL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YUiLCJUcmFuc</w:instrText>
          </w:r>
          <w:r w:rsidR="00A65ED0" w:rsidRPr="00A65ED0">
            <w:rPr>
              <w:noProof/>
            </w:rPr>
            <w:instrText>2</w:instrText>
          </w:r>
          <w:r w:rsidR="00A65ED0">
            <w:rPr>
              <w:noProof/>
              <w:lang w:val="en-US"/>
            </w:rPr>
            <w:instrText>xhdG</w:instrText>
          </w:r>
          <w:r w:rsidR="00A65ED0" w:rsidRPr="00A65ED0">
            <w:rPr>
              <w:noProof/>
            </w:rPr>
            <w:instrText>9</w:instrText>
          </w:r>
          <w:r w:rsidR="00A65ED0">
            <w:rPr>
              <w:noProof/>
              <w:lang w:val="en-US"/>
            </w:rPr>
            <w:instrText>ycyI</w:instrText>
          </w:r>
          <w:r w:rsidR="00A65ED0" w:rsidRPr="00A65ED0">
            <w:rPr>
              <w:noProof/>
            </w:rPr>
            <w:instrText>6</w:instrText>
          </w:r>
          <w:r w:rsidR="00A65ED0">
            <w:rPr>
              <w:noProof/>
              <w:lang w:val="en-US"/>
            </w:rPr>
            <w:instrText>W</w:instrText>
          </w:r>
          <w:r w:rsidR="00A65ED0" w:rsidRPr="00A65ED0">
            <w:rPr>
              <w:noProof/>
            </w:rPr>
            <w:instrText>10</w:instrText>
          </w:r>
          <w:r w:rsidR="00A65ED0">
            <w:rPr>
              <w:noProof/>
              <w:lang w:val="en-US"/>
            </w:rPr>
            <w:instrText>sIkNyZWF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ZWRCeSI</w:instrText>
          </w:r>
          <w:r w:rsidR="00A65ED0" w:rsidRPr="00A65ED0">
            <w:rPr>
              <w:noProof/>
            </w:rPr>
            <w:instrText>6</w:instrText>
          </w:r>
          <w:r w:rsidR="00A65ED0">
            <w:rPr>
              <w:noProof/>
              <w:lang w:val="en-US"/>
            </w:rPr>
            <w:instrText>Il</w:instrText>
          </w:r>
          <w:r w:rsidR="00A65ED0" w:rsidRPr="00A65ED0">
            <w:rPr>
              <w:noProof/>
            </w:rPr>
            <w:instrText>9</w:instrText>
          </w:r>
          <w:r w:rsidR="00A65ED0">
            <w:rPr>
              <w:noProof/>
              <w:lang w:val="en-US"/>
            </w:rPr>
            <w:instrText>EYW</w:instrText>
          </w:r>
          <w:r w:rsidR="00A65ED0" w:rsidRPr="00A65ED0">
            <w:rPr>
              <w:noProof/>
            </w:rPr>
            <w:instrText>5</w:instrText>
          </w:r>
          <w:r w:rsidR="00A65ED0">
            <w:rPr>
              <w:noProof/>
              <w:lang w:val="en-US"/>
            </w:rPr>
            <w:instrText>paWxTb</w:instrText>
          </w:r>
          <w:r w:rsidR="00A65ED0" w:rsidRPr="00A65ED0">
            <w:rPr>
              <w:noProof/>
            </w:rPr>
            <w:instrText>2</w:instrText>
          </w:r>
          <w:r w:rsidR="00A65ED0">
            <w:rPr>
              <w:noProof/>
              <w:lang w:val="en-US"/>
            </w:rPr>
            <w:instrText>xvcG</w:instrText>
          </w:r>
          <w:r w:rsidR="00A65ED0" w:rsidRPr="00A65ED0">
            <w:rPr>
              <w:noProof/>
            </w:rPr>
            <w:instrText>92</w:instrText>
          </w:r>
          <w:r w:rsidR="00A65ED0">
            <w:rPr>
              <w:noProof/>
              <w:lang w:val="en-US"/>
            </w:rPr>
            <w:instrText>IiwiQ</w:instrText>
          </w:r>
          <w:r w:rsidR="00A65ED0" w:rsidRPr="00A65ED0">
            <w:rPr>
              <w:noProof/>
            </w:rPr>
            <w:instrText>3</w:instrText>
          </w:r>
          <w:r w:rsidR="00A65ED0">
            <w:rPr>
              <w:noProof/>
              <w:lang w:val="en-US"/>
            </w:rPr>
            <w:instrText>JlYXRlZE</w:instrText>
          </w:r>
          <w:r w:rsidR="00A65ED0" w:rsidRPr="00A65ED0">
            <w:rPr>
              <w:noProof/>
            </w:rPr>
            <w:instrText>9</w:instrText>
          </w:r>
          <w:r w:rsidR="00A65ED0">
            <w:rPr>
              <w:noProof/>
              <w:lang w:val="en-US"/>
            </w:rPr>
            <w:instrText>uIjoiMjAyMi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wNS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xOFQxMzozODo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MiIsIk</w:instrText>
          </w:r>
          <w:r w:rsidR="00A65ED0" w:rsidRPr="00A65ED0">
            <w:rPr>
              <w:noProof/>
            </w:rPr>
            <w:instrText>1</w:instrText>
          </w:r>
          <w:r w:rsidR="00A65ED0">
            <w:rPr>
              <w:noProof/>
              <w:lang w:val="en-US"/>
            </w:rPr>
            <w:instrText>vZGlmaWVkQnkiOiJfRGFuaWlsU</w:instrText>
          </w:r>
          <w:r w:rsidR="00A65ED0" w:rsidRPr="00A65ED0">
            <w:rPr>
              <w:noProof/>
            </w:rPr>
            <w:instrText>29</w:instrText>
          </w:r>
          <w:r w:rsidR="00A65ED0">
            <w:rPr>
              <w:noProof/>
              <w:lang w:val="en-US"/>
            </w:rPr>
            <w:instrText>sb</w:instrText>
          </w:r>
          <w:r w:rsidR="00A65ED0" w:rsidRPr="00A65ED0">
            <w:rPr>
              <w:noProof/>
            </w:rPr>
            <w:instrText>3</w:instrText>
          </w:r>
          <w:r w:rsidR="00A65ED0">
            <w:rPr>
              <w:noProof/>
              <w:lang w:val="en-US"/>
            </w:rPr>
            <w:instrText>BvdiIsIklkIjoiMGQ</w:instrText>
          </w:r>
          <w:r w:rsidR="00A65ED0" w:rsidRPr="00A65ED0">
            <w:rPr>
              <w:noProof/>
            </w:rPr>
            <w:instrText>2</w:instrText>
          </w:r>
          <w:r w:rsidR="00A65ED0">
            <w:rPr>
              <w:noProof/>
              <w:lang w:val="en-US"/>
            </w:rPr>
            <w:instrText>Mzk</w:instrText>
          </w:r>
          <w:r w:rsidR="00A65ED0" w:rsidRPr="00A65ED0">
            <w:rPr>
              <w:noProof/>
            </w:rPr>
            <w:instrText>4</w:instrText>
          </w:r>
          <w:r w:rsidR="00A65ED0">
            <w:rPr>
              <w:noProof/>
              <w:lang w:val="en-US"/>
            </w:rPr>
            <w:instrText>NDctNjE</w:instrText>
          </w:r>
          <w:r w:rsidR="00A65ED0" w:rsidRPr="00A65ED0">
            <w:rPr>
              <w:noProof/>
            </w:rPr>
            <w:instrText>1</w:instrText>
          </w:r>
          <w:r w:rsidR="00A65ED0">
            <w:rPr>
              <w:noProof/>
              <w:lang w:val="en-US"/>
            </w:rPr>
            <w:instrText>NC</w:instrText>
          </w:r>
          <w:r w:rsidR="00A65ED0" w:rsidRPr="00A65ED0">
            <w:rPr>
              <w:noProof/>
            </w:rPr>
            <w:instrText>00</w:instrText>
          </w:r>
          <w:r w:rsidR="00A65ED0">
            <w:rPr>
              <w:noProof/>
              <w:lang w:val="en-US"/>
            </w:rPr>
            <w:instrText>MDYwLWE</w:instrText>
          </w:r>
          <w:r w:rsidR="00A65ED0" w:rsidRPr="00A65ED0">
            <w:rPr>
              <w:noProof/>
            </w:rPr>
            <w:instrText>4</w:instrText>
          </w:r>
          <w:r w:rsidR="00A65ED0">
            <w:rPr>
              <w:noProof/>
              <w:lang w:val="en-US"/>
            </w:rPr>
            <w:instrText>NmItNjM</w:instrText>
          </w:r>
          <w:r w:rsidR="00A65ED0" w:rsidRPr="00A65ED0">
            <w:rPr>
              <w:noProof/>
            </w:rPr>
            <w:instrText>5</w:instrText>
          </w:r>
          <w:r w:rsidR="00A65ED0">
            <w:rPr>
              <w:noProof/>
              <w:lang w:val="en-US"/>
            </w:rPr>
            <w:instrText>YjJjZWY</w:instrText>
          </w:r>
          <w:r w:rsidR="00A65ED0" w:rsidRPr="00A65ED0">
            <w:rPr>
              <w:noProof/>
            </w:rPr>
            <w:instrText>4</w:instrText>
          </w:r>
          <w:r w:rsidR="00A65ED0">
            <w:rPr>
              <w:noProof/>
              <w:lang w:val="en-US"/>
            </w:rPr>
            <w:instrText>ZTljIiwiTW</w:instrText>
          </w:r>
          <w:r w:rsidR="00A65ED0" w:rsidRPr="00A65ED0">
            <w:rPr>
              <w:noProof/>
            </w:rPr>
            <w:instrText>9</w:instrText>
          </w:r>
          <w:r w:rsidR="00A65ED0">
            <w:rPr>
              <w:noProof/>
              <w:lang w:val="en-US"/>
            </w:rPr>
            <w:instrText>kaWZpZWRPbiI</w:instrText>
          </w:r>
          <w:r w:rsidR="00A65ED0" w:rsidRPr="00A65ED0">
            <w:rPr>
              <w:noProof/>
            </w:rPr>
            <w:instrText>6</w:instrText>
          </w:r>
          <w:r w:rsidR="00A65ED0">
            <w:rPr>
              <w:noProof/>
              <w:lang w:val="en-US"/>
            </w:rPr>
            <w:instrText>IjIwMjItMDUtMThUMTQ</w:instrText>
          </w:r>
          <w:r w:rsidR="00A65ED0" w:rsidRPr="00A65ED0">
            <w:rPr>
              <w:noProof/>
            </w:rPr>
            <w:instrText>6</w:instrText>
          </w:r>
          <w:r w:rsidR="00A65ED0">
            <w:rPr>
              <w:noProof/>
              <w:lang w:val="en-US"/>
            </w:rPr>
            <w:instrText>MDE</w:instrText>
          </w:r>
          <w:r w:rsidR="00A65ED0" w:rsidRPr="00A65ED0">
            <w:rPr>
              <w:noProof/>
            </w:rPr>
            <w:instrText>6</w:instrText>
          </w:r>
          <w:r w:rsidR="00A65ED0">
            <w:rPr>
              <w:noProof/>
              <w:lang w:val="en-US"/>
            </w:rPr>
            <w:instrText>NTMiLCJQcm</w:instrText>
          </w:r>
          <w:r w:rsidR="00A65ED0" w:rsidRPr="00A65ED0">
            <w:rPr>
              <w:noProof/>
            </w:rPr>
            <w:instrText>9</w:instrText>
          </w:r>
          <w:r w:rsidR="00A65ED0">
            <w:rPr>
              <w:noProof/>
              <w:lang w:val="en-US"/>
            </w:rPr>
            <w:instrText>qZWN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Ijp</w:instrText>
          </w:r>
          <w:r w:rsidR="00A65ED0" w:rsidRPr="00A65ED0">
            <w:rPr>
              <w:noProof/>
            </w:rPr>
            <w:instrText>7</w:instrText>
          </w:r>
          <w:r w:rsidR="00A65ED0">
            <w:rPr>
              <w:noProof/>
              <w:lang w:val="en-US"/>
            </w:rPr>
            <w:instrText>IiRyZWYiOiI</w:instrText>
          </w:r>
          <w:r w:rsidR="00A65ED0" w:rsidRPr="00A65ED0">
            <w:rPr>
              <w:noProof/>
            </w:rPr>
            <w:instrText>1</w:instrText>
          </w:r>
          <w:r w:rsidR="00A65ED0">
            <w:rPr>
              <w:noProof/>
              <w:lang w:val="en-US"/>
            </w:rPr>
            <w:instrText>In</w:instrText>
          </w:r>
          <w:r w:rsidR="00A65ED0" w:rsidRPr="00A65ED0">
            <w:rPr>
              <w:noProof/>
            </w:rPr>
            <w:instrText>19</w:instrText>
          </w:r>
          <w:r w:rsidR="00A65ED0">
            <w:rPr>
              <w:noProof/>
              <w:lang w:val="en-US"/>
            </w:rPr>
            <w:instrText>LCJVc</w:instrText>
          </w:r>
          <w:r w:rsidR="00A65ED0" w:rsidRPr="00A65ED0">
            <w:rPr>
              <w:noProof/>
            </w:rPr>
            <w:instrText>2</w:instrText>
          </w:r>
          <w:r w:rsidR="00A65ED0">
            <w:rPr>
              <w:noProof/>
              <w:lang w:val="en-US"/>
            </w:rPr>
            <w:instrText>VOdW</w:instrText>
          </w:r>
          <w:r w:rsidR="00A65ED0" w:rsidRPr="00A65ED0">
            <w:rPr>
              <w:noProof/>
            </w:rPr>
            <w:instrText>1</w:instrText>
          </w:r>
          <w:r w:rsidR="00A65ED0">
            <w:rPr>
              <w:noProof/>
              <w:lang w:val="en-US"/>
            </w:rPr>
            <w:instrText>iZXJpbmdUeXBlT</w:instrText>
          </w:r>
          <w:r w:rsidR="00A65ED0" w:rsidRPr="00A65ED0">
            <w:rPr>
              <w:noProof/>
            </w:rPr>
            <w:instrText>2</w:instrText>
          </w:r>
          <w:r w:rsidR="00A65ED0">
            <w:rPr>
              <w:noProof/>
              <w:lang w:val="en-US"/>
            </w:rPr>
            <w:instrText>ZQYXJlbnREb</w:instrText>
          </w:r>
          <w:r w:rsidR="00A65ED0" w:rsidRPr="00A65ED0">
            <w:rPr>
              <w:noProof/>
            </w:rPr>
            <w:instrText>2</w:instrText>
          </w:r>
          <w:r w:rsidR="00A65ED0">
            <w:rPr>
              <w:noProof/>
              <w:lang w:val="en-US"/>
            </w:rPr>
            <w:instrText>N</w:instrText>
          </w:r>
          <w:r w:rsidR="00A65ED0" w:rsidRPr="00A65ED0">
            <w:rPr>
              <w:noProof/>
            </w:rPr>
            <w:instrText>1</w:instrText>
          </w:r>
          <w:r w:rsidR="00A65ED0">
            <w:rPr>
              <w:noProof/>
              <w:lang w:val="en-US"/>
            </w:rPr>
            <w:instrText>bWVudCI</w:instrText>
          </w:r>
          <w:r w:rsidR="00A65ED0" w:rsidRPr="00A65ED0">
            <w:rPr>
              <w:noProof/>
            </w:rPr>
            <w:instrText>6</w:instrText>
          </w:r>
          <w:r w:rsidR="00A65ED0">
            <w:rPr>
              <w:noProof/>
              <w:lang w:val="en-US"/>
            </w:rPr>
            <w:instrText>ZmFsc</w:instrText>
          </w:r>
          <w:r w:rsidR="00A65ED0" w:rsidRPr="00A65ED0">
            <w:rPr>
              <w:noProof/>
            </w:rPr>
            <w:instrText>2</w:instrText>
          </w:r>
          <w:r w:rsidR="00A65ED0">
            <w:rPr>
              <w:noProof/>
              <w:lang w:val="en-US"/>
            </w:rPr>
            <w:instrText>V</w:instrText>
          </w:r>
          <w:r w:rsidR="00A65ED0" w:rsidRPr="00A65ED0">
            <w:rPr>
              <w:noProof/>
            </w:rPr>
            <w:instrText>9</w:instrText>
          </w:r>
          <w:r w:rsidR="00A65ED0">
            <w:rPr>
              <w:noProof/>
              <w:lang w:val="en-US"/>
            </w:rPr>
            <w:instrText>XSwiRm</w:instrText>
          </w:r>
          <w:r w:rsidR="00A65ED0" w:rsidRPr="00A65ED0">
            <w:rPr>
              <w:noProof/>
            </w:rPr>
            <w:instrText>9</w:instrText>
          </w:r>
          <w:r w:rsidR="00A65ED0">
            <w:rPr>
              <w:noProof/>
              <w:lang w:val="en-US"/>
            </w:rPr>
            <w:instrText>ybWF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dGVkVGV</w:instrText>
          </w:r>
          <w:r w:rsidR="00A65ED0" w:rsidRPr="00A65ED0">
            <w:rPr>
              <w:noProof/>
            </w:rPr>
            <w:instrText>4</w:instrText>
          </w:r>
          <w:r w:rsidR="00A65ED0">
            <w:rPr>
              <w:noProof/>
              <w:lang w:val="en-US"/>
            </w:rPr>
            <w:instrText>dCI</w:instrText>
          </w:r>
          <w:r w:rsidR="00A65ED0" w:rsidRPr="00A65ED0">
            <w:rPr>
              <w:noProof/>
            </w:rPr>
            <w:instrText>6</w:instrText>
          </w:r>
          <w:r w:rsidR="00A65ED0">
            <w:rPr>
              <w:noProof/>
              <w:lang w:val="en-US"/>
            </w:rPr>
            <w:instrText>eyIkaWQiOiI</w:instrText>
          </w:r>
          <w:r w:rsidR="00A65ED0" w:rsidRPr="00A65ED0">
            <w:rPr>
              <w:noProof/>
            </w:rPr>
            <w:instrText>5</w:instrText>
          </w:r>
          <w:r w:rsidR="00A65ED0">
            <w:rPr>
              <w:noProof/>
              <w:lang w:val="en-US"/>
            </w:rPr>
            <w:instrText>IiwiQ</w:instrText>
          </w:r>
          <w:r w:rsidR="00A65ED0" w:rsidRPr="00A65ED0">
            <w:rPr>
              <w:noProof/>
            </w:rPr>
            <w:instrText>291</w:instrText>
          </w:r>
          <w:r w:rsidR="00A65ED0">
            <w:rPr>
              <w:noProof/>
              <w:lang w:val="en-US"/>
            </w:rPr>
            <w:instrText>bnQiOjEsIlRleHRVbml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cyI</w:instrText>
          </w:r>
          <w:r w:rsidR="00A65ED0" w:rsidRPr="00A65ED0">
            <w:rPr>
              <w:noProof/>
            </w:rPr>
            <w:instrText>6</w:instrText>
          </w:r>
          <w:r w:rsidR="00A65ED0">
            <w:rPr>
              <w:noProof/>
              <w:lang w:val="en-US"/>
            </w:rPr>
            <w:instrText>W</w:instrText>
          </w:r>
          <w:r w:rsidR="00A65ED0" w:rsidRPr="00A65ED0">
            <w:rPr>
              <w:noProof/>
            </w:rPr>
            <w:instrText>3</w:instrText>
          </w:r>
          <w:r w:rsidR="00A65ED0">
            <w:rPr>
              <w:noProof/>
              <w:lang w:val="en-US"/>
            </w:rPr>
            <w:instrText>siJGlkIjoiMTAiLCJGb</w:instrText>
          </w:r>
          <w:r w:rsidR="00A65ED0" w:rsidRPr="00A65ED0">
            <w:rPr>
              <w:noProof/>
            </w:rPr>
            <w:instrText>250</w:instrText>
          </w:r>
          <w:r w:rsidR="00A65ED0">
            <w:rPr>
              <w:noProof/>
              <w:lang w:val="en-US"/>
            </w:rPr>
            <w:instrText>U</w:instrText>
          </w:r>
          <w:r w:rsidR="00A65ED0" w:rsidRPr="00A65ED0">
            <w:rPr>
              <w:noProof/>
            </w:rPr>
            <w:instrText>3</w:instrText>
          </w:r>
          <w:r w:rsidR="00A65ED0">
            <w:rPr>
              <w:noProof/>
              <w:lang w:val="en-US"/>
            </w:rPr>
            <w:instrText>R</w:instrText>
          </w:r>
          <w:r w:rsidR="00A65ED0" w:rsidRPr="00A65ED0">
            <w:rPr>
              <w:noProof/>
            </w:rPr>
            <w:instrText>5</w:instrText>
          </w:r>
          <w:r w:rsidR="00A65ED0">
            <w:rPr>
              <w:noProof/>
              <w:lang w:val="en-US"/>
            </w:rPr>
            <w:instrText>bGUiOnsiJGlkIjoiMTEiLCJOZXV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cmFsIjp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cnVlfSwiUmVhZGluZ</w:instrText>
          </w:r>
          <w:r w:rsidR="00A65ED0" w:rsidRPr="00A65ED0">
            <w:rPr>
              <w:noProof/>
            </w:rPr>
            <w:instrText>09</w:instrText>
          </w:r>
          <w:r w:rsidR="00A65ED0">
            <w:rPr>
              <w:noProof/>
              <w:lang w:val="en-US"/>
            </w:rPr>
            <w:instrText>yZGVyIjoxLCJUZXh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IjoiWzNdIn</w:instrText>
          </w:r>
          <w:r w:rsidR="00A65ED0" w:rsidRPr="00A65ED0">
            <w:rPr>
              <w:noProof/>
            </w:rPr>
            <w:instrText>1</w:instrText>
          </w:r>
          <w:r w:rsidR="00A65ED0">
            <w:rPr>
              <w:noProof/>
              <w:lang w:val="en-US"/>
            </w:rPr>
            <w:instrText>dfSwiVGFnIjoiQ</w:instrText>
          </w:r>
          <w:r w:rsidR="00A65ED0" w:rsidRPr="00A65ED0">
            <w:rPr>
              <w:noProof/>
            </w:rPr>
            <w:instrText>2</w:instrText>
          </w:r>
          <w:r w:rsidR="00A65ED0">
            <w:rPr>
              <w:noProof/>
              <w:lang w:val="en-US"/>
            </w:rPr>
            <w:instrText>l</w:instrText>
          </w:r>
          <w:r w:rsidR="00A65ED0" w:rsidRPr="00A65ED0">
            <w:rPr>
              <w:noProof/>
            </w:rPr>
            <w:instrText>0</w:instrText>
          </w:r>
          <w:r w:rsidR="00A65ED0">
            <w:rPr>
              <w:noProof/>
              <w:lang w:val="en-US"/>
            </w:rPr>
            <w:instrText>YXZpUGxhY</w:instrText>
          </w:r>
          <w:r w:rsidR="00A65ED0" w:rsidRPr="00A65ED0">
            <w:rPr>
              <w:noProof/>
            </w:rPr>
            <w:instrText>2</w:instrText>
          </w:r>
          <w:r w:rsidR="00A65ED0">
            <w:rPr>
              <w:noProof/>
              <w:lang w:val="en-US"/>
            </w:rPr>
            <w:instrText>Vob</w:instrText>
          </w:r>
          <w:r w:rsidR="00A65ED0" w:rsidRPr="00A65ED0">
            <w:rPr>
              <w:noProof/>
            </w:rPr>
            <w:instrText>2</w:instrText>
          </w:r>
          <w:r w:rsidR="00A65ED0">
            <w:rPr>
              <w:noProof/>
              <w:lang w:val="en-US"/>
            </w:rPr>
            <w:instrText>xkZXIjY</w:instrText>
          </w:r>
          <w:r w:rsidR="00A65ED0" w:rsidRPr="00A65ED0">
            <w:rPr>
              <w:noProof/>
            </w:rPr>
            <w:instrText>2</w:instrText>
          </w:r>
          <w:r w:rsidR="00A65ED0">
            <w:rPr>
              <w:noProof/>
              <w:lang w:val="en-US"/>
            </w:rPr>
            <w:instrText>ViZWNmM</w:instrText>
          </w:r>
          <w:r w:rsidR="00A65ED0" w:rsidRPr="00A65ED0">
            <w:rPr>
              <w:noProof/>
            </w:rPr>
            <w:instrText>2</w:instrText>
          </w:r>
          <w:r w:rsidR="00A65ED0">
            <w:rPr>
              <w:noProof/>
              <w:lang w:val="en-US"/>
            </w:rPr>
            <w:instrText>QtZjYyMS</w:instrText>
          </w:r>
          <w:r w:rsidR="00A65ED0" w:rsidRPr="00A65ED0">
            <w:rPr>
              <w:noProof/>
            </w:rPr>
            <w:instrText>00</w:instrText>
          </w:r>
          <w:r w:rsidR="00A65ED0">
            <w:rPr>
              <w:noProof/>
              <w:lang w:val="en-US"/>
            </w:rPr>
            <w:instrText>NzQzLThlYTAtMWQ</w:instrText>
          </w:r>
          <w:r w:rsidR="00A65ED0" w:rsidRPr="00A65ED0">
            <w:rPr>
              <w:noProof/>
            </w:rPr>
            <w:instrText>2</w:instrText>
          </w:r>
          <w:r w:rsidR="00A65ED0">
            <w:rPr>
              <w:noProof/>
              <w:lang w:val="en-US"/>
            </w:rPr>
            <w:instrText>YWRiMTEwZmRlIiwiVGV</w:instrText>
          </w:r>
          <w:r w:rsidR="00A65ED0" w:rsidRPr="00A65ED0">
            <w:rPr>
              <w:noProof/>
            </w:rPr>
            <w:instrText>4</w:instrText>
          </w:r>
          <w:r w:rsidR="00A65ED0">
            <w:rPr>
              <w:noProof/>
              <w:lang w:val="en-US"/>
            </w:rPr>
            <w:instrText>dCI</w:instrText>
          </w:r>
          <w:r w:rsidR="00A65ED0" w:rsidRPr="00A65ED0">
            <w:rPr>
              <w:noProof/>
            </w:rPr>
            <w:instrText>6</w:instrText>
          </w:r>
          <w:r w:rsidR="00A65ED0">
            <w:rPr>
              <w:noProof/>
              <w:lang w:val="en-US"/>
            </w:rPr>
            <w:instrText>IlszXSIsIldBSVZlcnNpb</w:instrText>
          </w:r>
          <w:r w:rsidR="00A65ED0" w:rsidRPr="00A65ED0">
            <w:rPr>
              <w:noProof/>
            </w:rPr>
            <w:instrText>24</w:instrText>
          </w:r>
          <w:r w:rsidR="00A65ED0">
            <w:rPr>
              <w:noProof/>
              <w:lang w:val="en-US"/>
            </w:rPr>
            <w:instrText>iOiI</w:instrText>
          </w:r>
          <w:r w:rsidR="00A65ED0" w:rsidRPr="00A65ED0">
            <w:rPr>
              <w:noProof/>
            </w:rPr>
            <w:instrText>2</w:instrText>
          </w:r>
          <w:r w:rsidR="00A65ED0">
            <w:rPr>
              <w:noProof/>
              <w:lang w:val="en-US"/>
            </w:rPr>
            <w:instrText>LjguMC</w:instrText>
          </w:r>
          <w:r w:rsidR="00A65ED0" w:rsidRPr="00A65ED0">
            <w:rPr>
              <w:noProof/>
            </w:rPr>
            <w:instrText>4</w:instrText>
          </w:r>
          <w:r w:rsidR="00A65ED0">
            <w:rPr>
              <w:noProof/>
              <w:lang w:val="en-US"/>
            </w:rPr>
            <w:instrText>wIn</w:instrText>
          </w:r>
          <w:r w:rsidR="00A65ED0" w:rsidRPr="00A65ED0">
            <w:rPr>
              <w:noProof/>
            </w:rPr>
            <w:instrText>0=}</w:instrText>
          </w:r>
          <w:r>
            <w:rPr>
              <w:noProof/>
            </w:rPr>
            <w:fldChar w:fldCharType="separate"/>
          </w:r>
          <w:r w:rsidR="00A65ED0">
            <w:rPr>
              <w:noProof/>
            </w:rPr>
            <w:t>[3]</w:t>
          </w:r>
          <w:r>
            <w:rPr>
              <w:noProof/>
            </w:rPr>
            <w:fldChar w:fldCharType="end"/>
          </w:r>
        </w:sdtContent>
      </w:sdt>
      <w:r w:rsidRPr="00E34C06">
        <w:t xml:space="preserve"> — </w:t>
      </w:r>
      <w:r w:rsidRPr="00724F93">
        <w:t>это</w:t>
      </w:r>
      <w:r w:rsidRPr="00E34C06">
        <w:t xml:space="preserve"> </w:t>
      </w:r>
      <w:r w:rsidRPr="00724F93">
        <w:t>открытый</w:t>
      </w:r>
      <w:r w:rsidRPr="00E34C06">
        <w:t xml:space="preserve"> </w:t>
      </w:r>
      <w:r w:rsidRPr="00724F93">
        <w:t>стандарт</w:t>
      </w:r>
      <w:r w:rsidRPr="00E34C06">
        <w:t xml:space="preserve"> (</w:t>
      </w:r>
      <w:r w:rsidRPr="001B10F1">
        <w:rPr>
          <w:lang w:val="en-US"/>
        </w:rPr>
        <w:t>RFC</w:t>
      </w:r>
      <w:r w:rsidRPr="00E34C06">
        <w:t xml:space="preserve"> 7519) </w:t>
      </w:r>
      <w:r w:rsidRPr="00724F93">
        <w:t>для</w:t>
      </w:r>
      <w:r w:rsidRPr="00E34C06">
        <w:t xml:space="preserve"> </w:t>
      </w:r>
      <w:r w:rsidRPr="00724F93">
        <w:t>создания</w:t>
      </w:r>
      <w:r w:rsidRPr="00E34C06">
        <w:t xml:space="preserve"> </w:t>
      </w:r>
      <w:r w:rsidRPr="00724F93">
        <w:t>токенов</w:t>
      </w:r>
      <w:r w:rsidRPr="00E34C06">
        <w:t xml:space="preserve"> </w:t>
      </w:r>
      <w:r w:rsidRPr="00724F93">
        <w:t>доступа</w:t>
      </w:r>
      <w:r w:rsidRPr="00E34C06">
        <w:t xml:space="preserve">, </w:t>
      </w:r>
      <w:r w:rsidRPr="00724F93">
        <w:t>основанный</w:t>
      </w:r>
      <w:r w:rsidRPr="00E34C06">
        <w:t xml:space="preserve"> </w:t>
      </w:r>
      <w:r w:rsidRPr="00724F93">
        <w:t>на</w:t>
      </w:r>
      <w:r w:rsidRPr="00E34C06">
        <w:t xml:space="preserve"> </w:t>
      </w:r>
      <w:r w:rsidRPr="00724F93">
        <w:t>формате</w:t>
      </w:r>
      <w:r w:rsidRPr="00E34C06">
        <w:t xml:space="preserve"> </w:t>
      </w:r>
      <w:r w:rsidRPr="001B10F1">
        <w:rPr>
          <w:lang w:val="en-US"/>
        </w:rPr>
        <w:t>JSON</w:t>
      </w:r>
      <w:r w:rsidRPr="00E34C06">
        <w:t xml:space="preserve">. </w:t>
      </w:r>
      <w:r>
        <w:t>Используется для передачи данных на сервер с автоматической аутентификацией конкретного пользователя.</w:t>
      </w:r>
      <w:r w:rsidRPr="00724F93">
        <w:t xml:space="preserve"> Токены создаются сервером, подписываются секретным ключом и передаются клиенту, который в дальнейшем использует данный </w:t>
      </w:r>
      <w:proofErr w:type="spellStart"/>
      <w:r w:rsidRPr="00724F93">
        <w:t>токен</w:t>
      </w:r>
      <w:proofErr w:type="spellEnd"/>
      <w:r w:rsidRPr="00724F93">
        <w:t xml:space="preserve"> для подтверждения своей личн</w:t>
      </w:r>
      <w:r>
        <w:t>ости</w:t>
      </w:r>
      <w:r w:rsidRPr="00724F93">
        <w:t xml:space="preserve">, </w:t>
      </w:r>
      <w:r>
        <w:t>а также обновления срока жизни токенов (</w:t>
      </w:r>
      <w:r>
        <w:rPr>
          <w:lang w:val="en-US"/>
        </w:rPr>
        <w:t>access</w:t>
      </w:r>
      <w:r w:rsidRPr="00724F93">
        <w:t xml:space="preserve"> </w:t>
      </w:r>
      <w:r>
        <w:rPr>
          <w:lang w:val="en-US"/>
        </w:rPr>
        <w:t>token</w:t>
      </w:r>
      <w:r w:rsidRPr="00724F93">
        <w:t>).</w:t>
      </w:r>
    </w:p>
    <w:p w:rsidR="00F92991" w:rsidRDefault="00F92991" w:rsidP="00724F93">
      <w:pPr>
        <w:pStyle w:val="styleText"/>
      </w:pPr>
      <w:r>
        <w:t>Безусловно</w:t>
      </w:r>
      <w:r w:rsidRPr="00F92991">
        <w:t xml:space="preserve">, </w:t>
      </w:r>
      <w:r>
        <w:t>аутентификация не решает все проблемы с безопасностью онлайн сервисов</w:t>
      </w:r>
      <w:r w:rsidRPr="00F92991">
        <w:t xml:space="preserve">, </w:t>
      </w:r>
      <w:r>
        <w:t>однако она способствует существенному ограничению разнообразия D</w:t>
      </w:r>
      <w:r>
        <w:rPr>
          <w:lang w:val="en-US"/>
        </w:rPr>
        <w:t>oS</w:t>
      </w:r>
      <w:r w:rsidRPr="00F92991">
        <w:t>-</w:t>
      </w:r>
      <w:r>
        <w:t>атак на сервера</w:t>
      </w:r>
      <w:r w:rsidRPr="00F92991">
        <w:t xml:space="preserve">, </w:t>
      </w:r>
      <w:r>
        <w:t xml:space="preserve">поскольку средствами </w:t>
      </w:r>
      <w:r>
        <w:rPr>
          <w:lang w:val="en-US"/>
        </w:rPr>
        <w:t>middleware</w:t>
      </w:r>
      <w:r w:rsidRPr="00F92991">
        <w:t xml:space="preserve"> </w:t>
      </w:r>
      <w:r>
        <w:t xml:space="preserve">на сервере имеется возможность проверять </w:t>
      </w:r>
      <w:proofErr w:type="spellStart"/>
      <w:r>
        <w:t>токен</w:t>
      </w:r>
      <w:proofErr w:type="spellEnd"/>
      <w:r>
        <w:t xml:space="preserve"> доступа и отключать канал связи</w:t>
      </w:r>
      <w:r w:rsidRPr="00F92991">
        <w:t xml:space="preserve">, </w:t>
      </w:r>
      <w:r>
        <w:t>однако свободные формы в таком случае (например</w:t>
      </w:r>
      <w:r w:rsidRPr="00F92991">
        <w:t xml:space="preserve">, </w:t>
      </w:r>
      <w:r>
        <w:t>форма регистрации и авторизации) будут доступны для атаки на сервер (</w:t>
      </w:r>
      <w:r>
        <w:rPr>
          <w:lang w:val="en-US"/>
        </w:rPr>
        <w:t>http</w:t>
      </w:r>
      <w:r w:rsidRPr="00F92991">
        <w:t>-</w:t>
      </w:r>
      <w:r>
        <w:t>флуд).</w:t>
      </w:r>
      <w:r w:rsidR="003F6D31">
        <w:t xml:space="preserve"> Помимо ограничения вариантов атак на сервер аутентификация также решает проблему взлома пользователя</w:t>
      </w:r>
      <w:r w:rsidR="003F6D31" w:rsidRPr="003F6D31">
        <w:t xml:space="preserve">: </w:t>
      </w:r>
      <w:r w:rsidR="003F6D31">
        <w:t xml:space="preserve">достаточно сложно получить доступ к аккаунту пользователя, имеющего только зашифрованный </w:t>
      </w:r>
      <w:proofErr w:type="spellStart"/>
      <w:r w:rsidR="003F6D31">
        <w:t>токен</w:t>
      </w:r>
      <w:proofErr w:type="spellEnd"/>
      <w:r w:rsidR="003F6D31">
        <w:t xml:space="preserve"> доступа на клиенте</w:t>
      </w:r>
      <w:r w:rsidR="003F6D31" w:rsidRPr="003F6D31">
        <w:t xml:space="preserve">, </w:t>
      </w:r>
      <w:r w:rsidR="003F6D31">
        <w:t xml:space="preserve">и даже в случае получения </w:t>
      </w:r>
      <w:proofErr w:type="spellStart"/>
      <w:r w:rsidR="003F6D31">
        <w:t>токена</w:t>
      </w:r>
      <w:proofErr w:type="spellEnd"/>
      <w:r w:rsidR="003F6D31">
        <w:t xml:space="preserve"> доступа злоумышленником имеется возможность лишить его доступа</w:t>
      </w:r>
      <w:r w:rsidR="003F6D31" w:rsidRPr="003F6D31">
        <w:t xml:space="preserve">, </w:t>
      </w:r>
      <w:r w:rsidR="003F6D31">
        <w:t xml:space="preserve">поскольку время жизни </w:t>
      </w:r>
      <w:proofErr w:type="spellStart"/>
      <w:r w:rsidR="003F6D31">
        <w:t>токена</w:t>
      </w:r>
      <w:proofErr w:type="spellEnd"/>
      <w:r w:rsidR="003F6D31">
        <w:t xml:space="preserve"> может быть завершена</w:t>
      </w:r>
      <w:r w:rsidR="003F6D31" w:rsidRPr="003F6D31">
        <w:t xml:space="preserve">, </w:t>
      </w:r>
      <w:r w:rsidR="003F6D31">
        <w:t xml:space="preserve">а </w:t>
      </w:r>
      <w:proofErr w:type="spellStart"/>
      <w:r w:rsidR="003F6D31">
        <w:t>токена</w:t>
      </w:r>
      <w:proofErr w:type="spellEnd"/>
      <w:r w:rsidR="003F6D31">
        <w:t xml:space="preserve"> обновления у </w:t>
      </w:r>
      <w:proofErr w:type="spellStart"/>
      <w:r w:rsidR="003F6D31">
        <w:t>злоумышленика</w:t>
      </w:r>
      <w:proofErr w:type="spellEnd"/>
      <w:r w:rsidR="003F6D31">
        <w:t xml:space="preserve"> может не оказаться, однако рано или поздно и время жизни </w:t>
      </w:r>
      <w:proofErr w:type="spellStart"/>
      <w:r w:rsidR="003F6D31">
        <w:t>токена</w:t>
      </w:r>
      <w:proofErr w:type="spellEnd"/>
      <w:r w:rsidR="003F6D31">
        <w:t xml:space="preserve"> обновления также закончится.</w:t>
      </w:r>
    </w:p>
    <w:p w:rsidR="00724F93" w:rsidRDefault="00724F93" w:rsidP="00724F93">
      <w:r>
        <w:br w:type="page"/>
      </w:r>
    </w:p>
    <w:p w:rsidR="001B10F1" w:rsidRPr="00E55E2C" w:rsidRDefault="001B10F1" w:rsidP="001B10F1">
      <w:pPr>
        <w:pStyle w:val="styleAbz1"/>
      </w:pPr>
      <w:bookmarkStart w:id="4" w:name="_Toc103818939"/>
      <w:r>
        <w:rPr>
          <w:lang w:val="en-US"/>
        </w:rPr>
        <w:lastRenderedPageBreak/>
        <w:t>JSON</w:t>
      </w:r>
      <w:r w:rsidRPr="00E55E2C">
        <w:t xml:space="preserve"> </w:t>
      </w:r>
      <w:r>
        <w:rPr>
          <w:lang w:val="en-US"/>
        </w:rPr>
        <w:t>Web</w:t>
      </w:r>
      <w:r w:rsidRPr="00E55E2C">
        <w:t xml:space="preserve"> </w:t>
      </w:r>
      <w:r>
        <w:rPr>
          <w:lang w:val="en-US"/>
        </w:rPr>
        <w:t>Token</w:t>
      </w:r>
      <w:bookmarkEnd w:id="4"/>
    </w:p>
    <w:p w:rsidR="006024BB" w:rsidRPr="006024BB" w:rsidRDefault="006024BB" w:rsidP="006024BB">
      <w:pPr>
        <w:pStyle w:val="styleAbz2"/>
      </w:pPr>
      <w:bookmarkStart w:id="5" w:name="_Toc103818940"/>
      <w:r>
        <w:t>Общая информация</w:t>
      </w:r>
      <w:bookmarkEnd w:id="5"/>
    </w:p>
    <w:p w:rsidR="00E55E2C" w:rsidRDefault="00E55E2C" w:rsidP="00E55E2C">
      <w:pPr>
        <w:pStyle w:val="styleText"/>
      </w:pPr>
      <w:r>
        <w:t xml:space="preserve">Структура </w:t>
      </w:r>
      <w:r>
        <w:rPr>
          <w:lang w:val="en-US"/>
        </w:rPr>
        <w:t>JWT</w:t>
      </w:r>
      <w:r>
        <w:t>-токена</w:t>
      </w:r>
      <w:r w:rsidRPr="00E55E2C">
        <w:t xml:space="preserve"> </w:t>
      </w:r>
      <w:r>
        <w:t>представляет из себя закодированную строку</w:t>
      </w:r>
      <w:r w:rsidRPr="00E55E2C">
        <w:t xml:space="preserve">, </w:t>
      </w:r>
      <w:r>
        <w:t>которая состоит из трёх частей</w:t>
      </w:r>
      <w:r w:rsidR="00A65ED0">
        <w:t xml:space="preserve"> </w:t>
      </w:r>
      <w:sdt>
        <w:sdtPr>
          <w:alias w:val="To edit, see citavi.com/edit"/>
          <w:tag w:val="CitaviPlaceholder#ceac2889-1c7b-4677-be9b-6d0bfffd14f1"/>
          <w:id w:val="1334107925"/>
          <w:placeholder>
            <w:docPart w:val="DefaultPlaceholder_-1854013440"/>
          </w:placeholder>
        </w:sdtPr>
        <w:sdtContent>
          <w:r w:rsidR="00A65ED0">
            <w:rPr>
              <w:noProof/>
            </w:rPr>
            <w:fldChar w:fldCharType="begin"/>
          </w:r>
          <w:r w:rsidR="00A65ED0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hYnIuY29tL3J1L3Bvc3QvMzQwMTQ2Lz8iLCJVcmlTdHJpbmciOiJodHRwczovL2hhYnIuY29tL3J1L3Bvc3QvMzQwMTQ2Lz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}</w:instrText>
          </w:r>
          <w:r w:rsidR="00A65ED0">
            <w:rPr>
              <w:noProof/>
            </w:rPr>
            <w:fldChar w:fldCharType="separate"/>
          </w:r>
          <w:r w:rsidR="00A65ED0">
            <w:rPr>
              <w:noProof/>
            </w:rPr>
            <w:t>[1]</w:t>
          </w:r>
          <w:r w:rsidR="00A65ED0">
            <w:rPr>
              <w:noProof/>
            </w:rPr>
            <w:fldChar w:fldCharType="end"/>
          </w:r>
        </w:sdtContent>
      </w:sdt>
      <w:r w:rsidR="00194953">
        <w:t xml:space="preserve"> (см. рис. 1)</w:t>
      </w:r>
      <w:r>
        <w:t>:</w:t>
      </w:r>
    </w:p>
    <w:p w:rsidR="00E55E2C" w:rsidRPr="00E55E2C" w:rsidRDefault="00E55E2C" w:rsidP="00E55E2C">
      <w:pPr>
        <w:pStyle w:val="styleText"/>
        <w:numPr>
          <w:ilvl w:val="0"/>
          <w:numId w:val="3"/>
        </w:numPr>
      </w:pPr>
      <w:r>
        <w:rPr>
          <w:lang w:val="en-US"/>
        </w:rPr>
        <w:t>header</w:t>
      </w:r>
      <w:r w:rsidRPr="00E55E2C">
        <w:t xml:space="preserve"> – </w:t>
      </w:r>
      <w:r>
        <w:t xml:space="preserve">заголовок </w:t>
      </w:r>
      <w:proofErr w:type="spellStart"/>
      <w:r>
        <w:t>токена</w:t>
      </w:r>
      <w:proofErr w:type="spellEnd"/>
      <w:r w:rsidRPr="00E55E2C">
        <w:t xml:space="preserve">, </w:t>
      </w:r>
      <w:r>
        <w:t>содержащий общую информацию</w:t>
      </w:r>
    </w:p>
    <w:p w:rsidR="00E55E2C" w:rsidRPr="00E55E2C" w:rsidRDefault="00E55E2C" w:rsidP="00E55E2C">
      <w:pPr>
        <w:pStyle w:val="styleText"/>
        <w:numPr>
          <w:ilvl w:val="0"/>
          <w:numId w:val="3"/>
        </w:numPr>
      </w:pPr>
      <w:r>
        <w:rPr>
          <w:lang w:val="en-US"/>
        </w:rPr>
        <w:t>payload</w:t>
      </w:r>
      <w:r w:rsidRPr="00E55E2C">
        <w:t xml:space="preserve"> – </w:t>
      </w:r>
      <w:r>
        <w:t xml:space="preserve">закодированные полезные данные </w:t>
      </w:r>
      <w:proofErr w:type="spellStart"/>
      <w:r>
        <w:t>токена</w:t>
      </w:r>
      <w:proofErr w:type="spellEnd"/>
      <w:r>
        <w:t xml:space="preserve"> (роль пользователя</w:t>
      </w:r>
      <w:r w:rsidRPr="00E55E2C">
        <w:t xml:space="preserve">, </w:t>
      </w:r>
      <w:r>
        <w:rPr>
          <w:lang w:val="en-US"/>
        </w:rPr>
        <w:t>id</w:t>
      </w:r>
      <w:r w:rsidRPr="00E55E2C">
        <w:t xml:space="preserve">, </w:t>
      </w:r>
      <w:r>
        <w:t>и так далее)</w:t>
      </w:r>
    </w:p>
    <w:p w:rsidR="00E55E2C" w:rsidRPr="00921F24" w:rsidRDefault="00E55E2C" w:rsidP="00E55E2C">
      <w:pPr>
        <w:pStyle w:val="styleText"/>
        <w:numPr>
          <w:ilvl w:val="0"/>
          <w:numId w:val="3"/>
        </w:numPr>
      </w:pPr>
      <w:r>
        <w:rPr>
          <w:lang w:val="en-US"/>
        </w:rPr>
        <w:t>signature</w:t>
      </w:r>
      <w:r w:rsidRPr="00921F24">
        <w:t xml:space="preserve"> – </w:t>
      </w:r>
      <w:r>
        <w:t xml:space="preserve">сигнатура </w:t>
      </w:r>
      <w:proofErr w:type="spellStart"/>
      <w:r>
        <w:t>токена</w:t>
      </w:r>
      <w:proofErr w:type="spellEnd"/>
      <w:r>
        <w:t xml:space="preserve"> (подпись)</w:t>
      </w:r>
    </w:p>
    <w:p w:rsidR="00E55E2C" w:rsidRDefault="00E55E2C" w:rsidP="00E55E2C">
      <w:pPr>
        <w:pStyle w:val="styleText"/>
      </w:pPr>
    </w:p>
    <w:p w:rsidR="00E55E2C" w:rsidRPr="00921F24" w:rsidRDefault="00E55E2C" w:rsidP="00E55E2C">
      <w:pPr>
        <w:pStyle w:val="styleImage"/>
      </w:pPr>
      <w:r w:rsidRPr="00E55E2C">
        <w:rPr>
          <w:noProof/>
          <w:lang w:eastAsia="ru-RU"/>
        </w:rPr>
        <w:drawing>
          <wp:inline distT="0" distB="0" distL="0" distR="0">
            <wp:extent cx="2712720" cy="441960"/>
            <wp:effectExtent l="19050" t="19050" r="11430" b="15240"/>
            <wp:docPr id="1" name="Рисунок 1" descr="C:\Users\DNS\Downloads\Untitled Diagram.drawio 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DNS\Downloads\Untitled Diagram.drawio (1)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12720" cy="44196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E55E2C" w:rsidRDefault="00E55E2C" w:rsidP="00E55E2C">
      <w:pPr>
        <w:pStyle w:val="styleImage"/>
      </w:pPr>
      <w:r>
        <w:t xml:space="preserve">Рисунок 1 – Структура </w:t>
      </w:r>
      <w:r>
        <w:rPr>
          <w:lang w:val="en-US"/>
        </w:rPr>
        <w:t>JWT</w:t>
      </w:r>
      <w:r w:rsidRPr="00921F24">
        <w:t>-</w:t>
      </w:r>
      <w:proofErr w:type="spellStart"/>
      <w:r>
        <w:t>токена</w:t>
      </w:r>
      <w:proofErr w:type="spellEnd"/>
    </w:p>
    <w:p w:rsidR="00194953" w:rsidRDefault="00194953" w:rsidP="00194953">
      <w:pPr>
        <w:pStyle w:val="styleText"/>
      </w:pPr>
    </w:p>
    <w:p w:rsidR="00194953" w:rsidRPr="00194953" w:rsidRDefault="00194953" w:rsidP="00194953">
      <w:pPr>
        <w:pStyle w:val="styleText"/>
      </w:pPr>
      <w:r>
        <w:rPr>
          <w:lang w:val="en-US"/>
        </w:rPr>
        <w:t>Header</w:t>
      </w:r>
      <w:r w:rsidRPr="00194953">
        <w:t xml:space="preserve"> JWT-</w:t>
      </w:r>
      <w:proofErr w:type="spellStart"/>
      <w:r>
        <w:t>токена</w:t>
      </w:r>
      <w:proofErr w:type="spellEnd"/>
      <w:r w:rsidRPr="00194953">
        <w:t xml:space="preserve"> содержит информацию о том, как</w:t>
      </w:r>
      <w:r>
        <w:t>им образом</w:t>
      </w:r>
      <w:r w:rsidRPr="00194953">
        <w:t xml:space="preserve"> должна вычисляться JWT подпись. </w:t>
      </w:r>
      <w:r>
        <w:rPr>
          <w:lang w:val="en-US"/>
        </w:rPr>
        <w:t>Header</w:t>
      </w:r>
      <w:r w:rsidRPr="00194953">
        <w:t xml:space="preserve"> </w:t>
      </w:r>
      <w:r>
        <w:t xml:space="preserve">представляет собой </w:t>
      </w:r>
      <w:r w:rsidRPr="00194953">
        <w:t>JSON объект, который выглядит следующим образом:</w:t>
      </w:r>
    </w:p>
    <w:p w:rsidR="00194953" w:rsidRPr="00921F24" w:rsidRDefault="00194953" w:rsidP="00194953">
      <w:pPr>
        <w:pStyle w:val="styleCode"/>
        <w:rPr>
          <w:color w:val="auto"/>
          <w:lang w:val="ru-RU"/>
        </w:rPr>
      </w:pPr>
      <w:proofErr w:type="gramStart"/>
      <w:r w:rsidRPr="00194953">
        <w:rPr>
          <w:color w:val="auto"/>
        </w:rPr>
        <w:t>header</w:t>
      </w:r>
      <w:proofErr w:type="gramEnd"/>
      <w:r w:rsidRPr="00921F24">
        <w:rPr>
          <w:color w:val="auto"/>
          <w:lang w:val="ru-RU"/>
        </w:rPr>
        <w:t xml:space="preserve"> = { </w:t>
      </w:r>
      <w:r w:rsidRPr="00921F24">
        <w:rPr>
          <w:rStyle w:val="hljs-attr"/>
          <w:rFonts w:ascii="Consolas" w:hAnsi="Consolas"/>
          <w:color w:val="auto"/>
          <w:sz w:val="21"/>
          <w:lang w:val="ru-RU"/>
        </w:rPr>
        <w:t>"</w:t>
      </w:r>
      <w:proofErr w:type="spellStart"/>
      <w:r w:rsidRPr="00194953">
        <w:rPr>
          <w:rStyle w:val="hljs-attr"/>
          <w:rFonts w:ascii="Consolas" w:hAnsi="Consolas"/>
          <w:color w:val="auto"/>
          <w:sz w:val="21"/>
        </w:rPr>
        <w:t>alg</w:t>
      </w:r>
      <w:proofErr w:type="spellEnd"/>
      <w:r w:rsidRPr="00921F24">
        <w:rPr>
          <w:rStyle w:val="hljs-attr"/>
          <w:rFonts w:ascii="Consolas" w:hAnsi="Consolas"/>
          <w:color w:val="auto"/>
          <w:sz w:val="21"/>
          <w:lang w:val="ru-RU"/>
        </w:rPr>
        <w:t>"</w:t>
      </w:r>
      <w:r w:rsidRPr="00921F24">
        <w:rPr>
          <w:color w:val="auto"/>
          <w:lang w:val="ru-RU"/>
        </w:rPr>
        <w:t xml:space="preserve">: </w:t>
      </w:r>
      <w:r w:rsidRPr="00921F24">
        <w:rPr>
          <w:rStyle w:val="hljs-string"/>
          <w:rFonts w:ascii="Consolas" w:hAnsi="Consolas"/>
          <w:color w:val="auto"/>
          <w:sz w:val="21"/>
          <w:lang w:val="ru-RU"/>
        </w:rPr>
        <w:t>"</w:t>
      </w:r>
      <w:r w:rsidRPr="00194953">
        <w:rPr>
          <w:rStyle w:val="hljs-string"/>
          <w:rFonts w:ascii="Consolas" w:hAnsi="Consolas"/>
          <w:color w:val="auto"/>
          <w:sz w:val="21"/>
        </w:rPr>
        <w:t>HS</w:t>
      </w:r>
      <w:r w:rsidRPr="00921F24">
        <w:rPr>
          <w:rStyle w:val="hljs-string"/>
          <w:rFonts w:ascii="Consolas" w:hAnsi="Consolas"/>
          <w:color w:val="auto"/>
          <w:sz w:val="21"/>
          <w:lang w:val="ru-RU"/>
        </w:rPr>
        <w:t>256"</w:t>
      </w:r>
      <w:r w:rsidRPr="00921F24">
        <w:rPr>
          <w:color w:val="auto"/>
          <w:lang w:val="ru-RU"/>
        </w:rPr>
        <w:t xml:space="preserve">, </w:t>
      </w:r>
      <w:r w:rsidRPr="00921F24">
        <w:rPr>
          <w:rStyle w:val="hljs-attr"/>
          <w:rFonts w:ascii="Consolas" w:hAnsi="Consolas"/>
          <w:color w:val="auto"/>
          <w:sz w:val="21"/>
          <w:lang w:val="ru-RU"/>
        </w:rPr>
        <w:t>"</w:t>
      </w:r>
      <w:proofErr w:type="spellStart"/>
      <w:r w:rsidRPr="00194953">
        <w:rPr>
          <w:rStyle w:val="hljs-attr"/>
          <w:rFonts w:ascii="Consolas" w:hAnsi="Consolas"/>
          <w:color w:val="auto"/>
          <w:sz w:val="21"/>
        </w:rPr>
        <w:t>typ</w:t>
      </w:r>
      <w:proofErr w:type="spellEnd"/>
      <w:r w:rsidRPr="00921F24">
        <w:rPr>
          <w:rStyle w:val="hljs-attr"/>
          <w:rFonts w:ascii="Consolas" w:hAnsi="Consolas"/>
          <w:color w:val="auto"/>
          <w:sz w:val="21"/>
          <w:lang w:val="ru-RU"/>
        </w:rPr>
        <w:t>"</w:t>
      </w:r>
      <w:r w:rsidRPr="00921F24">
        <w:rPr>
          <w:color w:val="auto"/>
          <w:lang w:val="ru-RU"/>
        </w:rPr>
        <w:t xml:space="preserve">: </w:t>
      </w:r>
      <w:r w:rsidRPr="00921F24">
        <w:rPr>
          <w:rStyle w:val="hljs-string"/>
          <w:rFonts w:ascii="Consolas" w:hAnsi="Consolas"/>
          <w:color w:val="auto"/>
          <w:sz w:val="21"/>
          <w:lang w:val="ru-RU"/>
        </w:rPr>
        <w:t>"</w:t>
      </w:r>
      <w:r w:rsidRPr="00194953">
        <w:rPr>
          <w:rStyle w:val="hljs-string"/>
          <w:rFonts w:ascii="Consolas" w:hAnsi="Consolas"/>
          <w:color w:val="auto"/>
          <w:sz w:val="21"/>
        </w:rPr>
        <w:t>JWT</w:t>
      </w:r>
      <w:r w:rsidRPr="00921F24">
        <w:rPr>
          <w:rStyle w:val="hljs-string"/>
          <w:rFonts w:ascii="Consolas" w:hAnsi="Consolas"/>
          <w:color w:val="auto"/>
          <w:sz w:val="21"/>
          <w:lang w:val="ru-RU"/>
        </w:rPr>
        <w:t>"</w:t>
      </w:r>
      <w:r w:rsidRPr="00921F24">
        <w:rPr>
          <w:color w:val="auto"/>
          <w:lang w:val="ru-RU"/>
        </w:rPr>
        <w:t>}</w:t>
      </w:r>
    </w:p>
    <w:p w:rsidR="00194953" w:rsidRDefault="00194953" w:rsidP="00194953">
      <w:pPr>
        <w:pStyle w:val="styleText"/>
        <w:rPr>
          <w:shd w:val="clear" w:color="auto" w:fill="FBFDFF"/>
        </w:rPr>
      </w:pPr>
    </w:p>
    <w:p w:rsidR="00194953" w:rsidRDefault="00194953" w:rsidP="00194953">
      <w:pPr>
        <w:pStyle w:val="styleText"/>
        <w:rPr>
          <w:shd w:val="clear" w:color="auto" w:fill="FBFDFF"/>
        </w:rPr>
      </w:pPr>
      <w:r>
        <w:rPr>
          <w:shd w:val="clear" w:color="auto" w:fill="FBFDFF"/>
        </w:rPr>
        <w:t>Поле</w:t>
      </w:r>
      <w:r w:rsidRPr="00194953">
        <w:rPr>
          <w:b/>
          <w:shd w:val="clear" w:color="auto" w:fill="FBFDFF"/>
        </w:rPr>
        <w:t xml:space="preserve"> </w:t>
      </w:r>
      <w:r w:rsidRPr="00194953">
        <w:rPr>
          <w:b/>
          <w:shd w:val="clear" w:color="auto" w:fill="FBFDFF"/>
          <w:lang w:val="en-US"/>
        </w:rPr>
        <w:t>typ</w:t>
      </w:r>
      <w:r w:rsidRPr="00194953">
        <w:rPr>
          <w:shd w:val="clear" w:color="auto" w:fill="FBFDFF"/>
        </w:rPr>
        <w:t xml:space="preserve"> </w:t>
      </w:r>
      <w:r>
        <w:rPr>
          <w:shd w:val="clear" w:color="auto" w:fill="FBFDFF"/>
        </w:rPr>
        <w:t>обозначает тип заголовка</w:t>
      </w:r>
      <w:r w:rsidRPr="00194953">
        <w:rPr>
          <w:shd w:val="clear" w:color="auto" w:fill="FBFDFF"/>
        </w:rPr>
        <w:t xml:space="preserve">, </w:t>
      </w:r>
      <w:r>
        <w:rPr>
          <w:shd w:val="clear" w:color="auto" w:fill="FBFDFF"/>
        </w:rPr>
        <w:t xml:space="preserve">в данном случае – заголовок </w:t>
      </w:r>
      <w:r>
        <w:rPr>
          <w:shd w:val="clear" w:color="auto" w:fill="FBFDFF"/>
          <w:lang w:val="en-US"/>
        </w:rPr>
        <w:t>JWT</w:t>
      </w:r>
      <w:r w:rsidRPr="00194953">
        <w:rPr>
          <w:shd w:val="clear" w:color="auto" w:fill="FBFDFF"/>
        </w:rPr>
        <w:t>-</w:t>
      </w:r>
      <w:r>
        <w:rPr>
          <w:shd w:val="clear" w:color="auto" w:fill="FBFDFF"/>
        </w:rPr>
        <w:t>токена.</w:t>
      </w:r>
    </w:p>
    <w:p w:rsidR="00194953" w:rsidRDefault="00194953" w:rsidP="00194953">
      <w:pPr>
        <w:pStyle w:val="styleText"/>
        <w:rPr>
          <w:shd w:val="clear" w:color="auto" w:fill="FBFDFF"/>
        </w:rPr>
      </w:pPr>
      <w:r>
        <w:rPr>
          <w:shd w:val="clear" w:color="auto" w:fill="FBFDFF"/>
        </w:rPr>
        <w:t xml:space="preserve">Поле </w:t>
      </w:r>
      <w:r w:rsidRPr="00194953">
        <w:rPr>
          <w:b/>
          <w:shd w:val="clear" w:color="auto" w:fill="FBFDFF"/>
          <w:lang w:val="en-US"/>
        </w:rPr>
        <w:t>alg</w:t>
      </w:r>
      <w:r w:rsidRPr="00194953">
        <w:rPr>
          <w:shd w:val="clear" w:color="auto" w:fill="FBFDFF"/>
        </w:rPr>
        <w:t xml:space="preserve"> </w:t>
      </w:r>
      <w:r>
        <w:rPr>
          <w:shd w:val="clear" w:color="auto" w:fill="FBFDFF"/>
        </w:rPr>
        <w:t xml:space="preserve">определяет алгоритм </w:t>
      </w:r>
      <w:proofErr w:type="spellStart"/>
      <w:r>
        <w:rPr>
          <w:shd w:val="clear" w:color="auto" w:fill="FBFDFF"/>
        </w:rPr>
        <w:t>хэширования</w:t>
      </w:r>
      <w:proofErr w:type="spellEnd"/>
      <w:r>
        <w:rPr>
          <w:shd w:val="clear" w:color="auto" w:fill="FBFDFF"/>
        </w:rPr>
        <w:t xml:space="preserve">. Данный алгоритм используется при создании подписи. </w:t>
      </w:r>
      <w:r>
        <w:rPr>
          <w:shd w:val="clear" w:color="auto" w:fill="FBFDFF"/>
          <w:lang w:val="en-US"/>
        </w:rPr>
        <w:t>HS</w:t>
      </w:r>
      <w:r w:rsidRPr="00194953">
        <w:rPr>
          <w:shd w:val="clear" w:color="auto" w:fill="FBFDFF"/>
        </w:rPr>
        <w:t xml:space="preserve">256 – </w:t>
      </w:r>
      <w:r>
        <w:rPr>
          <w:shd w:val="clear" w:color="auto" w:fill="FBFDFF"/>
        </w:rPr>
        <w:t xml:space="preserve">это </w:t>
      </w:r>
      <w:r>
        <w:rPr>
          <w:shd w:val="clear" w:color="auto" w:fill="FBFDFF"/>
          <w:lang w:val="en-US"/>
        </w:rPr>
        <w:t>HMAC</w:t>
      </w:r>
      <w:r w:rsidRPr="00194953">
        <w:rPr>
          <w:shd w:val="clear" w:color="auto" w:fill="FBFDFF"/>
        </w:rPr>
        <w:t>-</w:t>
      </w:r>
      <w:r>
        <w:rPr>
          <w:shd w:val="clear" w:color="auto" w:fill="FBFDFF"/>
          <w:lang w:val="en-US"/>
        </w:rPr>
        <w:t>SHA</w:t>
      </w:r>
      <w:r w:rsidRPr="00194953">
        <w:rPr>
          <w:shd w:val="clear" w:color="auto" w:fill="FBFDFF"/>
        </w:rPr>
        <w:t xml:space="preserve">256, </w:t>
      </w:r>
      <w:r>
        <w:rPr>
          <w:shd w:val="clear" w:color="auto" w:fill="FBFDFF"/>
        </w:rPr>
        <w:t xml:space="preserve">для его вычисления потребуется один секретный ключ. Помимо </w:t>
      </w:r>
      <w:r>
        <w:rPr>
          <w:shd w:val="clear" w:color="auto" w:fill="FBFDFF"/>
          <w:lang w:val="en-US"/>
        </w:rPr>
        <w:t>HS</w:t>
      </w:r>
      <w:r w:rsidRPr="00194953">
        <w:rPr>
          <w:shd w:val="clear" w:color="auto" w:fill="FBFDFF"/>
        </w:rPr>
        <w:t xml:space="preserve">256 </w:t>
      </w:r>
      <w:r>
        <w:rPr>
          <w:shd w:val="clear" w:color="auto" w:fill="FBFDFF"/>
        </w:rPr>
        <w:t xml:space="preserve">может быть использован алгоритм </w:t>
      </w:r>
      <w:r>
        <w:rPr>
          <w:shd w:val="clear" w:color="auto" w:fill="FBFDFF"/>
          <w:lang w:val="en-US"/>
        </w:rPr>
        <w:t>RS</w:t>
      </w:r>
      <w:r w:rsidRPr="00194953">
        <w:rPr>
          <w:shd w:val="clear" w:color="auto" w:fill="FBFDFF"/>
        </w:rPr>
        <w:t xml:space="preserve">256, </w:t>
      </w:r>
      <w:r>
        <w:rPr>
          <w:shd w:val="clear" w:color="auto" w:fill="FBFDFF"/>
        </w:rPr>
        <w:t xml:space="preserve">однако в отличии от </w:t>
      </w:r>
      <w:r>
        <w:rPr>
          <w:shd w:val="clear" w:color="auto" w:fill="FBFDFF"/>
          <w:lang w:val="en-US"/>
        </w:rPr>
        <w:t>HS</w:t>
      </w:r>
      <w:r w:rsidRPr="00194953">
        <w:rPr>
          <w:shd w:val="clear" w:color="auto" w:fill="FBFDFF"/>
        </w:rPr>
        <w:t xml:space="preserve">256 </w:t>
      </w:r>
      <w:r>
        <w:rPr>
          <w:shd w:val="clear" w:color="auto" w:fill="FBFDFF"/>
        </w:rPr>
        <w:t>он создаёт два ключа – публичный и приватный. С помощью приватного ключа создаётся подпись</w:t>
      </w:r>
      <w:r w:rsidRPr="00194953">
        <w:rPr>
          <w:shd w:val="clear" w:color="auto" w:fill="FBFDFF"/>
        </w:rPr>
        <w:t xml:space="preserve">, </w:t>
      </w:r>
      <w:r>
        <w:rPr>
          <w:shd w:val="clear" w:color="auto" w:fill="FBFDFF"/>
        </w:rPr>
        <w:t>а с помощью публичного ключа проверяется подлинность подписи.</w:t>
      </w:r>
    </w:p>
    <w:p w:rsidR="00194953" w:rsidRDefault="00194953" w:rsidP="00194953">
      <w:pPr>
        <w:pStyle w:val="styleText"/>
        <w:rPr>
          <w:shd w:val="clear" w:color="auto" w:fill="FBFDFF"/>
        </w:rPr>
      </w:pPr>
      <w:proofErr w:type="spellStart"/>
      <w:r w:rsidRPr="00194953">
        <w:rPr>
          <w:shd w:val="clear" w:color="auto" w:fill="FBFDFF"/>
        </w:rPr>
        <w:t>Payload</w:t>
      </w:r>
      <w:proofErr w:type="spellEnd"/>
      <w:r w:rsidRPr="00194953">
        <w:rPr>
          <w:shd w:val="clear" w:color="auto" w:fill="FBFDFF"/>
        </w:rPr>
        <w:t xml:space="preserve"> — это полезные данные, которые хранятся внутри JWT. Эти данные также называют JWT-</w:t>
      </w:r>
      <w:proofErr w:type="spellStart"/>
      <w:r w:rsidRPr="00194953">
        <w:rPr>
          <w:shd w:val="clear" w:color="auto" w:fill="FBFDFF"/>
        </w:rPr>
        <w:t>claims</w:t>
      </w:r>
      <w:proofErr w:type="spellEnd"/>
      <w:r w:rsidRPr="00194953">
        <w:rPr>
          <w:shd w:val="clear" w:color="auto" w:fill="FBFDFF"/>
        </w:rPr>
        <w:t xml:space="preserve"> (заявки). В примере, который рассматриваем мы, сервер аутентификации создает JWT с информацией об </w:t>
      </w:r>
      <w:proofErr w:type="spellStart"/>
      <w:r w:rsidRPr="00194953">
        <w:rPr>
          <w:shd w:val="clear" w:color="auto" w:fill="FBFDFF"/>
        </w:rPr>
        <w:t>id</w:t>
      </w:r>
      <w:proofErr w:type="spellEnd"/>
      <w:r w:rsidRPr="00194953">
        <w:rPr>
          <w:shd w:val="clear" w:color="auto" w:fill="FBFDFF"/>
        </w:rPr>
        <w:t xml:space="preserve"> пользователя — </w:t>
      </w:r>
      <w:proofErr w:type="spellStart"/>
      <w:r w:rsidRPr="00194953">
        <w:rPr>
          <w:shd w:val="clear" w:color="auto" w:fill="FBFDFF"/>
        </w:rPr>
        <w:t>userId</w:t>
      </w:r>
      <w:proofErr w:type="spellEnd"/>
      <w:r w:rsidRPr="00194953">
        <w:rPr>
          <w:shd w:val="clear" w:color="auto" w:fill="FBFDFF"/>
        </w:rPr>
        <w:t>.</w:t>
      </w:r>
    </w:p>
    <w:p w:rsidR="00194953" w:rsidRDefault="00194953" w:rsidP="00194953">
      <w:pPr>
        <w:pStyle w:val="styleText"/>
        <w:rPr>
          <w:shd w:val="clear" w:color="auto" w:fill="FBFDFF"/>
        </w:rPr>
      </w:pPr>
      <w:r>
        <w:rPr>
          <w:shd w:val="clear" w:color="auto" w:fill="FBFDFF"/>
          <w:lang w:val="en-US"/>
        </w:rPr>
        <w:t>Payload</w:t>
      </w:r>
      <w:r w:rsidRPr="00194953">
        <w:rPr>
          <w:shd w:val="clear" w:color="auto" w:fill="FBFDFF"/>
        </w:rPr>
        <w:t xml:space="preserve"> – </w:t>
      </w:r>
      <w:r>
        <w:rPr>
          <w:shd w:val="clear" w:color="auto" w:fill="FBFDFF"/>
        </w:rPr>
        <w:t>это полезные данные</w:t>
      </w:r>
      <w:r w:rsidRPr="00194953">
        <w:rPr>
          <w:shd w:val="clear" w:color="auto" w:fill="FBFDFF"/>
        </w:rPr>
        <w:t xml:space="preserve">, </w:t>
      </w:r>
      <w:r>
        <w:rPr>
          <w:shd w:val="clear" w:color="auto" w:fill="FBFDFF"/>
        </w:rPr>
        <w:t xml:space="preserve">которые хранятся внутри </w:t>
      </w:r>
      <w:r>
        <w:rPr>
          <w:shd w:val="clear" w:color="auto" w:fill="FBFDFF"/>
          <w:lang w:val="en-US"/>
        </w:rPr>
        <w:t>JWT</w:t>
      </w:r>
      <w:r w:rsidRPr="00194953">
        <w:rPr>
          <w:shd w:val="clear" w:color="auto" w:fill="FBFDFF"/>
        </w:rPr>
        <w:t>-</w:t>
      </w:r>
      <w:r>
        <w:rPr>
          <w:shd w:val="clear" w:color="auto" w:fill="FBFDFF"/>
        </w:rPr>
        <w:t xml:space="preserve">токена. Такие данные называют также </w:t>
      </w:r>
      <w:r>
        <w:rPr>
          <w:shd w:val="clear" w:color="auto" w:fill="FBFDFF"/>
          <w:lang w:val="en-US"/>
        </w:rPr>
        <w:t>JWT</w:t>
      </w:r>
      <w:r w:rsidRPr="00194953">
        <w:rPr>
          <w:shd w:val="clear" w:color="auto" w:fill="FBFDFF"/>
        </w:rPr>
        <w:t>-</w:t>
      </w:r>
      <w:r>
        <w:rPr>
          <w:shd w:val="clear" w:color="auto" w:fill="FBFDFF"/>
          <w:lang w:val="en-US"/>
        </w:rPr>
        <w:t>claims</w:t>
      </w:r>
      <w:r w:rsidRPr="00194953">
        <w:rPr>
          <w:shd w:val="clear" w:color="auto" w:fill="FBFDFF"/>
        </w:rPr>
        <w:t xml:space="preserve"> (</w:t>
      </w:r>
      <w:r>
        <w:rPr>
          <w:shd w:val="clear" w:color="auto" w:fill="FBFDFF"/>
        </w:rPr>
        <w:t>заявки).</w:t>
      </w:r>
    </w:p>
    <w:p w:rsidR="00194953" w:rsidRPr="00194953" w:rsidRDefault="00194953" w:rsidP="00194953">
      <w:pPr>
        <w:pStyle w:val="styleText"/>
        <w:rPr>
          <w:shd w:val="clear" w:color="auto" w:fill="FBFDFF"/>
        </w:rPr>
      </w:pPr>
      <w:r>
        <w:rPr>
          <w:shd w:val="clear" w:color="auto" w:fill="FBFDFF"/>
        </w:rPr>
        <w:t xml:space="preserve">Пример содержимого </w:t>
      </w:r>
      <w:r>
        <w:rPr>
          <w:shd w:val="clear" w:color="auto" w:fill="FBFDFF"/>
          <w:lang w:val="en-US"/>
        </w:rPr>
        <w:t>payload</w:t>
      </w:r>
      <w:r w:rsidRPr="00194953">
        <w:rPr>
          <w:shd w:val="clear" w:color="auto" w:fill="FBFDFF"/>
        </w:rPr>
        <w:t xml:space="preserve"> </w:t>
      </w:r>
      <w:r>
        <w:rPr>
          <w:shd w:val="clear" w:color="auto" w:fill="FBFDFF"/>
        </w:rPr>
        <w:t>может быть представлен следующим образом</w:t>
      </w:r>
      <w:r w:rsidRPr="00194953">
        <w:rPr>
          <w:shd w:val="clear" w:color="auto" w:fill="FBFDFF"/>
        </w:rPr>
        <w:t>:</w:t>
      </w:r>
    </w:p>
    <w:p w:rsidR="00194953" w:rsidRPr="00921F24" w:rsidRDefault="00194953" w:rsidP="00194953">
      <w:pPr>
        <w:pStyle w:val="styleCode"/>
        <w:rPr>
          <w:lang w:val="ru-RU"/>
        </w:rPr>
      </w:pPr>
      <w:proofErr w:type="gramStart"/>
      <w:r w:rsidRPr="00194953">
        <w:t>payload</w:t>
      </w:r>
      <w:proofErr w:type="gramEnd"/>
      <w:r w:rsidRPr="00921F24">
        <w:rPr>
          <w:lang w:val="ru-RU"/>
        </w:rPr>
        <w:t xml:space="preserve"> = {</w:t>
      </w:r>
    </w:p>
    <w:p w:rsidR="00194953" w:rsidRPr="00921F24" w:rsidRDefault="00194953" w:rsidP="00194953">
      <w:pPr>
        <w:pStyle w:val="styleCode"/>
        <w:rPr>
          <w:lang w:val="ru-RU"/>
        </w:rPr>
      </w:pPr>
      <w:r w:rsidRPr="00921F24">
        <w:rPr>
          <w:lang w:val="ru-RU"/>
        </w:rPr>
        <w:t xml:space="preserve">  "</w:t>
      </w:r>
      <w:proofErr w:type="spellStart"/>
      <w:r>
        <w:t>exp</w:t>
      </w:r>
      <w:proofErr w:type="spellEnd"/>
      <w:r w:rsidRPr="00921F24">
        <w:rPr>
          <w:lang w:val="ru-RU"/>
        </w:rPr>
        <w:t>": 1652887832,</w:t>
      </w:r>
    </w:p>
    <w:p w:rsidR="00194953" w:rsidRPr="00921F24" w:rsidRDefault="00194953" w:rsidP="00194953">
      <w:pPr>
        <w:pStyle w:val="styleCode"/>
        <w:rPr>
          <w:lang w:val="ru-RU"/>
        </w:rPr>
      </w:pPr>
      <w:r w:rsidRPr="00921F24">
        <w:rPr>
          <w:lang w:val="ru-RU"/>
        </w:rPr>
        <w:t xml:space="preserve">  "</w:t>
      </w:r>
      <w:proofErr w:type="spellStart"/>
      <w:r>
        <w:t>iat</w:t>
      </w:r>
      <w:proofErr w:type="spellEnd"/>
      <w:r w:rsidRPr="00921F24">
        <w:rPr>
          <w:lang w:val="ru-RU"/>
        </w:rPr>
        <w:t>": 1652884232,</w:t>
      </w:r>
    </w:p>
    <w:p w:rsidR="00194953" w:rsidRPr="00921F24" w:rsidRDefault="00194953" w:rsidP="00194953">
      <w:pPr>
        <w:pStyle w:val="styleCode"/>
        <w:rPr>
          <w:lang w:val="ru-RU"/>
        </w:rPr>
      </w:pPr>
      <w:r w:rsidRPr="00921F24">
        <w:rPr>
          <w:lang w:val="ru-RU"/>
        </w:rPr>
        <w:t xml:space="preserve">  "</w:t>
      </w:r>
      <w:r>
        <w:t>users</w:t>
      </w:r>
      <w:r w:rsidRPr="00921F24">
        <w:rPr>
          <w:lang w:val="ru-RU"/>
        </w:rPr>
        <w:t>_</w:t>
      </w:r>
      <w:r>
        <w:t>id</w:t>
      </w:r>
      <w:r w:rsidRPr="00921F24">
        <w:rPr>
          <w:lang w:val="ru-RU"/>
        </w:rPr>
        <w:t>": "</w:t>
      </w:r>
      <w:r>
        <w:t>b</w:t>
      </w:r>
      <w:r w:rsidRPr="00921F24">
        <w:rPr>
          <w:lang w:val="ru-RU"/>
        </w:rPr>
        <w:t>3375</w:t>
      </w:r>
      <w:proofErr w:type="spellStart"/>
      <w:r>
        <w:t>eb</w:t>
      </w:r>
      <w:proofErr w:type="spellEnd"/>
      <w:r w:rsidRPr="00921F24">
        <w:rPr>
          <w:lang w:val="ru-RU"/>
        </w:rPr>
        <w:t>2-</w:t>
      </w:r>
      <w:r>
        <w:t>e</w:t>
      </w:r>
      <w:r w:rsidRPr="00921F24">
        <w:rPr>
          <w:lang w:val="ru-RU"/>
        </w:rPr>
        <w:t>11</w:t>
      </w:r>
      <w:r>
        <w:t>b</w:t>
      </w:r>
      <w:r w:rsidRPr="00921F24">
        <w:rPr>
          <w:lang w:val="ru-RU"/>
        </w:rPr>
        <w:t>-4</w:t>
      </w:r>
      <w:r>
        <w:t>a</w:t>
      </w:r>
      <w:r w:rsidRPr="00921F24">
        <w:rPr>
          <w:lang w:val="ru-RU"/>
        </w:rPr>
        <w:t>11-</w:t>
      </w:r>
      <w:r>
        <w:t>ae</w:t>
      </w:r>
      <w:r w:rsidRPr="00921F24">
        <w:rPr>
          <w:lang w:val="ru-RU"/>
        </w:rPr>
        <w:t>05-</w:t>
      </w:r>
      <w:r>
        <w:t>b</w:t>
      </w:r>
      <w:r w:rsidRPr="00921F24">
        <w:rPr>
          <w:lang w:val="ru-RU"/>
        </w:rPr>
        <w:t>75</w:t>
      </w:r>
      <w:proofErr w:type="spellStart"/>
      <w:r>
        <w:t>dd</w:t>
      </w:r>
      <w:proofErr w:type="spellEnd"/>
      <w:r w:rsidRPr="00921F24">
        <w:rPr>
          <w:lang w:val="ru-RU"/>
        </w:rPr>
        <w:t>29</w:t>
      </w:r>
      <w:r>
        <w:t>e</w:t>
      </w:r>
      <w:r w:rsidRPr="00921F24">
        <w:rPr>
          <w:lang w:val="ru-RU"/>
        </w:rPr>
        <w:t>9</w:t>
      </w:r>
      <w:r>
        <w:t>a</w:t>
      </w:r>
      <w:r w:rsidRPr="00921F24">
        <w:rPr>
          <w:lang w:val="ru-RU"/>
        </w:rPr>
        <w:t>35",</w:t>
      </w:r>
    </w:p>
    <w:p w:rsidR="00194953" w:rsidRPr="00921F24" w:rsidRDefault="00194953" w:rsidP="00194953">
      <w:pPr>
        <w:pStyle w:val="styleCode"/>
        <w:rPr>
          <w:lang w:val="ru-RU"/>
        </w:rPr>
      </w:pPr>
      <w:r w:rsidRPr="00921F24">
        <w:rPr>
          <w:lang w:val="ru-RU"/>
        </w:rPr>
        <w:t xml:space="preserve">  "</w:t>
      </w:r>
      <w:r>
        <w:t>roles</w:t>
      </w:r>
      <w:r w:rsidRPr="00921F24">
        <w:rPr>
          <w:lang w:val="ru-RU"/>
        </w:rPr>
        <w:t>_</w:t>
      </w:r>
      <w:r>
        <w:t>id</w:t>
      </w:r>
      <w:r w:rsidRPr="00921F24">
        <w:rPr>
          <w:lang w:val="ru-RU"/>
        </w:rPr>
        <w:t>": "34</w:t>
      </w:r>
      <w:r>
        <w:t>a</w:t>
      </w:r>
      <w:r w:rsidRPr="00921F24">
        <w:rPr>
          <w:lang w:val="ru-RU"/>
        </w:rPr>
        <w:t>875</w:t>
      </w:r>
      <w:r>
        <w:t>c</w:t>
      </w:r>
      <w:r w:rsidRPr="00921F24">
        <w:rPr>
          <w:lang w:val="ru-RU"/>
        </w:rPr>
        <w:t>8-</w:t>
      </w:r>
      <w:r>
        <w:t>d</w:t>
      </w:r>
      <w:r w:rsidRPr="00921F24">
        <w:rPr>
          <w:lang w:val="ru-RU"/>
        </w:rPr>
        <w:t>2</w:t>
      </w:r>
      <w:r>
        <w:t>d</w:t>
      </w:r>
      <w:r w:rsidRPr="00921F24">
        <w:rPr>
          <w:lang w:val="ru-RU"/>
        </w:rPr>
        <w:t>6-4</w:t>
      </w:r>
      <w:proofErr w:type="spellStart"/>
      <w:r>
        <w:t>df</w:t>
      </w:r>
      <w:proofErr w:type="spellEnd"/>
      <w:r w:rsidRPr="00921F24">
        <w:rPr>
          <w:lang w:val="ru-RU"/>
        </w:rPr>
        <w:t>5-9478-</w:t>
      </w:r>
      <w:r>
        <w:t>ab</w:t>
      </w:r>
      <w:r w:rsidRPr="00921F24">
        <w:rPr>
          <w:lang w:val="ru-RU"/>
        </w:rPr>
        <w:t>2</w:t>
      </w:r>
      <w:proofErr w:type="spellStart"/>
      <w:r>
        <w:t>aaf</w:t>
      </w:r>
      <w:proofErr w:type="spellEnd"/>
      <w:r w:rsidRPr="00921F24">
        <w:rPr>
          <w:lang w:val="ru-RU"/>
        </w:rPr>
        <w:t>9617</w:t>
      </w:r>
      <w:r>
        <w:t>cd</w:t>
      </w:r>
      <w:r w:rsidRPr="00921F24">
        <w:rPr>
          <w:lang w:val="ru-RU"/>
        </w:rPr>
        <w:t>"</w:t>
      </w:r>
    </w:p>
    <w:p w:rsidR="00194953" w:rsidRPr="00921F24" w:rsidRDefault="00194953" w:rsidP="00194953">
      <w:pPr>
        <w:pStyle w:val="styleCode"/>
        <w:rPr>
          <w:lang w:val="ru-RU"/>
        </w:rPr>
      </w:pPr>
      <w:r w:rsidRPr="00921F24">
        <w:rPr>
          <w:lang w:val="ru-RU"/>
        </w:rPr>
        <w:t>}</w:t>
      </w:r>
    </w:p>
    <w:p w:rsidR="00194953" w:rsidRDefault="00194953" w:rsidP="00194953">
      <w:pPr>
        <w:pStyle w:val="styleText"/>
      </w:pPr>
    </w:p>
    <w:p w:rsidR="00194953" w:rsidRDefault="00194953" w:rsidP="00194953">
      <w:pPr>
        <w:pStyle w:val="styleText"/>
      </w:pPr>
      <w:r>
        <w:t xml:space="preserve">Существует список </w:t>
      </w:r>
      <w:r>
        <w:rPr>
          <w:lang w:val="en-US"/>
        </w:rPr>
        <w:t>Standart</w:t>
      </w:r>
      <w:r w:rsidRPr="00194953">
        <w:t xml:space="preserve"> </w:t>
      </w:r>
      <w:r>
        <w:rPr>
          <w:lang w:val="en-US"/>
        </w:rPr>
        <w:t>JWT</w:t>
      </w:r>
      <w:r w:rsidRPr="00194953">
        <w:t>-</w:t>
      </w:r>
      <w:r>
        <w:rPr>
          <w:lang w:val="en-US"/>
        </w:rPr>
        <w:t>claims</w:t>
      </w:r>
      <w:r w:rsidRPr="00194953">
        <w:t xml:space="preserve">, </w:t>
      </w:r>
      <w:r>
        <w:t>в которые могут входить следующие данные</w:t>
      </w:r>
      <w:r w:rsidRPr="00194953">
        <w:t>:</w:t>
      </w:r>
    </w:p>
    <w:p w:rsidR="00194953" w:rsidRPr="00194953" w:rsidRDefault="00194953" w:rsidP="00194953">
      <w:pPr>
        <w:pStyle w:val="styleText"/>
        <w:numPr>
          <w:ilvl w:val="0"/>
          <w:numId w:val="4"/>
        </w:numPr>
      </w:pPr>
      <w:proofErr w:type="spellStart"/>
      <w:r>
        <w:rPr>
          <w:lang w:val="en-US"/>
        </w:rPr>
        <w:t>exp</w:t>
      </w:r>
      <w:proofErr w:type="spellEnd"/>
      <w:r w:rsidRPr="00194953">
        <w:t xml:space="preserve"> – </w:t>
      </w:r>
      <w:r>
        <w:t>поле</w:t>
      </w:r>
      <w:r w:rsidRPr="00194953">
        <w:t xml:space="preserve">, </w:t>
      </w:r>
      <w:r>
        <w:t xml:space="preserve">определяющее время жизни </w:t>
      </w:r>
      <w:proofErr w:type="spellStart"/>
      <w:r>
        <w:t>токена</w:t>
      </w:r>
      <w:proofErr w:type="spellEnd"/>
      <w:r w:rsidRPr="00194953">
        <w:t xml:space="preserve"> </w:t>
      </w:r>
      <w:r>
        <w:t xml:space="preserve">в формате </w:t>
      </w:r>
      <w:r>
        <w:rPr>
          <w:lang w:val="en-US"/>
        </w:rPr>
        <w:t>Unix</w:t>
      </w:r>
      <w:r w:rsidRPr="00194953">
        <w:t xml:space="preserve"> </w:t>
      </w:r>
      <w:r>
        <w:rPr>
          <w:lang w:val="en-US"/>
        </w:rPr>
        <w:t>Time</w:t>
      </w:r>
    </w:p>
    <w:p w:rsidR="00194953" w:rsidRPr="008F09DE" w:rsidRDefault="00194953" w:rsidP="00194953">
      <w:pPr>
        <w:pStyle w:val="styleText"/>
        <w:numPr>
          <w:ilvl w:val="0"/>
          <w:numId w:val="4"/>
        </w:numPr>
      </w:pPr>
      <w:r>
        <w:rPr>
          <w:lang w:val="en-US"/>
        </w:rPr>
        <w:t>iat</w:t>
      </w:r>
      <w:r w:rsidRPr="00194953">
        <w:t xml:space="preserve"> – </w:t>
      </w:r>
      <w:r>
        <w:t>поле</w:t>
      </w:r>
      <w:r w:rsidRPr="00194953">
        <w:t xml:space="preserve">, </w:t>
      </w:r>
      <w:r>
        <w:t xml:space="preserve">определяющее время создания </w:t>
      </w:r>
      <w:proofErr w:type="spellStart"/>
      <w:r>
        <w:t>токена</w:t>
      </w:r>
      <w:proofErr w:type="spellEnd"/>
      <w:r>
        <w:t xml:space="preserve"> в формате </w:t>
      </w:r>
      <w:r w:rsidR="008F09DE">
        <w:rPr>
          <w:lang w:val="en-US"/>
        </w:rPr>
        <w:t>Unix</w:t>
      </w:r>
      <w:r w:rsidR="008F09DE" w:rsidRPr="008F09DE">
        <w:t xml:space="preserve"> </w:t>
      </w:r>
      <w:r w:rsidR="008F09DE">
        <w:rPr>
          <w:lang w:val="en-US"/>
        </w:rPr>
        <w:t>Time</w:t>
      </w:r>
    </w:p>
    <w:p w:rsidR="008F09DE" w:rsidRDefault="008F09DE" w:rsidP="008F09DE">
      <w:pPr>
        <w:pStyle w:val="styleText"/>
      </w:pPr>
    </w:p>
    <w:p w:rsidR="004840DD" w:rsidRDefault="004840DD" w:rsidP="008F09DE">
      <w:pPr>
        <w:pStyle w:val="styleText"/>
      </w:pPr>
      <w:r>
        <w:t xml:space="preserve">Для получения сигнатуры </w:t>
      </w:r>
      <w:r>
        <w:rPr>
          <w:lang w:val="en-US"/>
        </w:rPr>
        <w:t>JWT</w:t>
      </w:r>
      <w:r w:rsidRPr="004840DD">
        <w:t>-</w:t>
      </w:r>
      <w:proofErr w:type="spellStart"/>
      <w:r>
        <w:t>токена</w:t>
      </w:r>
      <w:proofErr w:type="spellEnd"/>
      <w:r>
        <w:t xml:space="preserve"> необходимо</w:t>
      </w:r>
      <w:r w:rsidR="00D54316">
        <w:t xml:space="preserve"> задание секретного ключа в приложении</w:t>
      </w:r>
      <w:r w:rsidR="00D54316" w:rsidRPr="00D54316">
        <w:t xml:space="preserve">, </w:t>
      </w:r>
      <w:r w:rsidR="00D54316">
        <w:t xml:space="preserve">которое осуществляет шифрование </w:t>
      </w:r>
      <w:proofErr w:type="spellStart"/>
      <w:r w:rsidR="00D54316">
        <w:t>токена</w:t>
      </w:r>
      <w:proofErr w:type="spellEnd"/>
      <w:r w:rsidR="00D54316">
        <w:t>.</w:t>
      </w:r>
    </w:p>
    <w:p w:rsidR="00D54316" w:rsidRDefault="00D54316" w:rsidP="008F09DE">
      <w:pPr>
        <w:pStyle w:val="styleText"/>
      </w:pPr>
      <w:r>
        <w:t xml:space="preserve">Секретный ключ должен знать только серверное приложение, работающее по схеме </w:t>
      </w:r>
      <w:r>
        <w:rPr>
          <w:lang w:val="en-US"/>
        </w:rPr>
        <w:t>JWT</w:t>
      </w:r>
      <w:r w:rsidRPr="00D54316">
        <w:t>-</w:t>
      </w:r>
      <w:r>
        <w:t>аутентификации.</w:t>
      </w:r>
    </w:p>
    <w:p w:rsidR="00D54316" w:rsidRDefault="00D54316" w:rsidP="008F09DE">
      <w:pPr>
        <w:pStyle w:val="styleText"/>
      </w:pPr>
      <w:r>
        <w:t>Секретный ключ используется при кодировании заголовка и полезных данных</w:t>
      </w:r>
      <w:r w:rsidRPr="00D54316">
        <w:t xml:space="preserve">, </w:t>
      </w:r>
      <w:r>
        <w:t xml:space="preserve">в результате чего получается сигнатура </w:t>
      </w:r>
      <w:r>
        <w:rPr>
          <w:lang w:val="en-US"/>
        </w:rPr>
        <w:t>JWT</w:t>
      </w:r>
      <w:r w:rsidRPr="00D54316">
        <w:t>-</w:t>
      </w:r>
      <w:proofErr w:type="spellStart"/>
      <w:r>
        <w:t>токена</w:t>
      </w:r>
      <w:proofErr w:type="spellEnd"/>
      <w:r>
        <w:t xml:space="preserve"> (сигнатура шифрует </w:t>
      </w:r>
      <w:r>
        <w:rPr>
          <w:lang w:val="en-US"/>
        </w:rPr>
        <w:t>header</w:t>
      </w:r>
      <w:r w:rsidRPr="00D54316">
        <w:t xml:space="preserve"> </w:t>
      </w:r>
      <w:r>
        <w:t xml:space="preserve">и </w:t>
      </w:r>
      <w:r>
        <w:rPr>
          <w:lang w:val="en-US"/>
        </w:rPr>
        <w:t>payload</w:t>
      </w:r>
      <w:r w:rsidRPr="00D54316">
        <w:t xml:space="preserve"> </w:t>
      </w:r>
      <w:r>
        <w:rPr>
          <w:lang w:val="en-US"/>
        </w:rPr>
        <w:t>JWT</w:t>
      </w:r>
      <w:r w:rsidRPr="00D54316">
        <w:t>-</w:t>
      </w:r>
      <w:r w:rsidR="006024BB">
        <w:t>токена).</w:t>
      </w:r>
    </w:p>
    <w:p w:rsidR="006024BB" w:rsidRDefault="006024BB" w:rsidP="008F09DE">
      <w:pPr>
        <w:pStyle w:val="styleText"/>
      </w:pPr>
      <w:r>
        <w:t xml:space="preserve">Сигнатура необходима для обеспечения безопасности </w:t>
      </w:r>
      <w:proofErr w:type="spellStart"/>
      <w:r>
        <w:t>токена</w:t>
      </w:r>
      <w:proofErr w:type="spellEnd"/>
      <w:r w:rsidRPr="006024BB">
        <w:t xml:space="preserve">, </w:t>
      </w:r>
      <w:r>
        <w:t xml:space="preserve">так как с помощью сигнатуры </w:t>
      </w:r>
      <w:proofErr w:type="spellStart"/>
      <w:r>
        <w:t>токена</w:t>
      </w:r>
      <w:proofErr w:type="spellEnd"/>
      <w:r>
        <w:t xml:space="preserve"> можно убедиться в том</w:t>
      </w:r>
      <w:r w:rsidRPr="006024BB">
        <w:t xml:space="preserve">, </w:t>
      </w:r>
      <w:r>
        <w:t>что он не был подделан.</w:t>
      </w:r>
    </w:p>
    <w:p w:rsidR="006024BB" w:rsidRDefault="006024BB" w:rsidP="008F09DE">
      <w:pPr>
        <w:pStyle w:val="styleText"/>
      </w:pPr>
    </w:p>
    <w:p w:rsidR="00F91C56" w:rsidRDefault="00F91C56" w:rsidP="00F91C56">
      <w:pPr>
        <w:pStyle w:val="styleAbz2"/>
      </w:pPr>
      <w:bookmarkStart w:id="6" w:name="_Toc103818941"/>
      <w:r>
        <w:t>Типы токенов</w:t>
      </w:r>
      <w:bookmarkEnd w:id="6"/>
    </w:p>
    <w:p w:rsidR="00F91C56" w:rsidRDefault="00F91C56" w:rsidP="00F91C56">
      <w:pPr>
        <w:pStyle w:val="styleText"/>
      </w:pPr>
      <w:r>
        <w:t xml:space="preserve">Каждый </w:t>
      </w:r>
      <w:r>
        <w:rPr>
          <w:lang w:val="en-US"/>
        </w:rPr>
        <w:t>JWT</w:t>
      </w:r>
      <w:r w:rsidRPr="00F91C56">
        <w:t>-</w:t>
      </w:r>
      <w:proofErr w:type="spellStart"/>
      <w:r>
        <w:t>токен</w:t>
      </w:r>
      <w:proofErr w:type="spellEnd"/>
      <w:r>
        <w:t xml:space="preserve"> имеет срок своей жизни и через какое-то время </w:t>
      </w:r>
      <w:proofErr w:type="spellStart"/>
      <w:r>
        <w:t>токен</w:t>
      </w:r>
      <w:proofErr w:type="spellEnd"/>
      <w:r>
        <w:t xml:space="preserve"> становится не валидным и использовать его для подтверждения своей личности не представляется возможным. Такой подход необходим для обеспечения безопасности пользователя. Например</w:t>
      </w:r>
      <w:r w:rsidRPr="00F91C56">
        <w:t xml:space="preserve">, </w:t>
      </w:r>
      <w:r>
        <w:t xml:space="preserve">если злоумышленник украл </w:t>
      </w:r>
      <w:r>
        <w:rPr>
          <w:lang w:val="en-US"/>
        </w:rPr>
        <w:t>JWT</w:t>
      </w:r>
      <w:r w:rsidRPr="00F91C56">
        <w:t>-</w:t>
      </w:r>
      <w:proofErr w:type="spellStart"/>
      <w:r>
        <w:t>токен</w:t>
      </w:r>
      <w:proofErr w:type="spellEnd"/>
      <w:r w:rsidRPr="00F91C56">
        <w:t xml:space="preserve">, </w:t>
      </w:r>
      <w:r>
        <w:t xml:space="preserve">а у </w:t>
      </w:r>
      <w:proofErr w:type="spellStart"/>
      <w:r>
        <w:t>токена</w:t>
      </w:r>
      <w:proofErr w:type="spellEnd"/>
      <w:r>
        <w:t xml:space="preserve"> срок жизни 5-10 минут</w:t>
      </w:r>
      <w:r w:rsidRPr="00F91C56">
        <w:t xml:space="preserve">, </w:t>
      </w:r>
      <w:r>
        <w:t>то сервисом злоумышленник пользоваться сможет не более отведённого времени</w:t>
      </w:r>
      <w:r w:rsidRPr="00F91C56">
        <w:t xml:space="preserve">, </w:t>
      </w:r>
      <w:r>
        <w:t>а дальше – необходимо ввести авторизационные данные.</w:t>
      </w:r>
    </w:p>
    <w:p w:rsidR="00F91C56" w:rsidRDefault="00F91C56" w:rsidP="00F91C56">
      <w:pPr>
        <w:pStyle w:val="styleText"/>
        <w:rPr>
          <w:lang w:val="en-US"/>
        </w:rPr>
      </w:pPr>
      <w:r>
        <w:t xml:space="preserve">Существует два типа </w:t>
      </w:r>
      <w:proofErr w:type="spellStart"/>
      <w:r>
        <w:t>токенов</w:t>
      </w:r>
      <w:proofErr w:type="spellEnd"/>
      <w:r>
        <w:rPr>
          <w:lang w:val="en-US"/>
        </w:rPr>
        <w:t>:</w:t>
      </w:r>
    </w:p>
    <w:p w:rsidR="00F91C56" w:rsidRDefault="00F91C56" w:rsidP="00F91C56">
      <w:pPr>
        <w:pStyle w:val="styleText"/>
        <w:numPr>
          <w:ilvl w:val="0"/>
          <w:numId w:val="5"/>
        </w:numPr>
      </w:pPr>
      <w:r>
        <w:rPr>
          <w:lang w:val="en-US"/>
        </w:rPr>
        <w:t>Access</w:t>
      </w:r>
      <w:r w:rsidRPr="00F91C56">
        <w:t xml:space="preserve"> </w:t>
      </w:r>
      <w:r>
        <w:rPr>
          <w:lang w:val="en-US"/>
        </w:rPr>
        <w:t>token</w:t>
      </w:r>
      <w:r w:rsidRPr="00F91C56">
        <w:t xml:space="preserve"> – </w:t>
      </w:r>
      <w:proofErr w:type="spellStart"/>
      <w:r>
        <w:t>токен</w:t>
      </w:r>
      <w:proofErr w:type="spellEnd"/>
      <w:r>
        <w:t xml:space="preserve"> доступа</w:t>
      </w:r>
      <w:r w:rsidRPr="00F91C56">
        <w:t xml:space="preserve">, </w:t>
      </w:r>
      <w:r>
        <w:t>имеет малое время жизни (от 5 минут до 1-го часа)</w:t>
      </w:r>
      <w:r w:rsidR="00295534">
        <w:t xml:space="preserve">. Время жизни данного </w:t>
      </w:r>
      <w:proofErr w:type="spellStart"/>
      <w:r w:rsidR="00295534">
        <w:t>токена</w:t>
      </w:r>
      <w:proofErr w:type="spellEnd"/>
      <w:r w:rsidR="00295534">
        <w:t xml:space="preserve"> зависит от степени защищённости данных</w:t>
      </w:r>
      <w:r w:rsidR="00295534" w:rsidRPr="00295534">
        <w:t xml:space="preserve">, </w:t>
      </w:r>
      <w:r w:rsidR="00295534">
        <w:t>расположенных на серверах и может варьироваться. Используется для доступа к сервису.</w:t>
      </w:r>
      <w:r w:rsidR="00136F46">
        <w:t xml:space="preserve"> В веб-приложениях обычно хранится в </w:t>
      </w:r>
      <w:proofErr w:type="spellStart"/>
      <w:r w:rsidR="00136F46">
        <w:rPr>
          <w:lang w:val="en-US"/>
        </w:rPr>
        <w:t>localstorage</w:t>
      </w:r>
      <w:proofErr w:type="spellEnd"/>
      <w:r w:rsidR="00136F46">
        <w:rPr>
          <w:lang w:val="en-US"/>
        </w:rPr>
        <w:t>.</w:t>
      </w:r>
    </w:p>
    <w:p w:rsidR="00F91C56" w:rsidRDefault="00F91C56" w:rsidP="00F91C56">
      <w:pPr>
        <w:pStyle w:val="styleText"/>
        <w:numPr>
          <w:ilvl w:val="0"/>
          <w:numId w:val="5"/>
        </w:numPr>
      </w:pPr>
      <w:r>
        <w:rPr>
          <w:lang w:val="en-US"/>
        </w:rPr>
        <w:t>Refresh</w:t>
      </w:r>
      <w:r w:rsidRPr="00F91C56">
        <w:t xml:space="preserve"> </w:t>
      </w:r>
      <w:r>
        <w:rPr>
          <w:lang w:val="en-US"/>
        </w:rPr>
        <w:t>token</w:t>
      </w:r>
      <w:r w:rsidRPr="00F91C56">
        <w:t xml:space="preserve"> – </w:t>
      </w:r>
      <w:proofErr w:type="spellStart"/>
      <w:r>
        <w:t>токен</w:t>
      </w:r>
      <w:proofErr w:type="spellEnd"/>
      <w:r>
        <w:t xml:space="preserve"> обновления</w:t>
      </w:r>
      <w:r w:rsidRPr="00F91C56">
        <w:t xml:space="preserve">, </w:t>
      </w:r>
      <w:r>
        <w:t xml:space="preserve">имеет по сравнению с </w:t>
      </w:r>
      <w:r>
        <w:rPr>
          <w:lang w:val="en-US"/>
        </w:rPr>
        <w:t>access</w:t>
      </w:r>
      <w:r w:rsidRPr="00F91C56">
        <w:t>-</w:t>
      </w:r>
      <w:proofErr w:type="spellStart"/>
      <w:r>
        <w:t>токеном</w:t>
      </w:r>
      <w:proofErr w:type="spellEnd"/>
      <w:r>
        <w:t xml:space="preserve"> большее время жизни (</w:t>
      </w:r>
      <w:r w:rsidR="00076525">
        <w:t xml:space="preserve">от </w:t>
      </w:r>
      <w:r w:rsidR="00295534">
        <w:t>2 недель</w:t>
      </w:r>
      <w:r w:rsidR="00076525">
        <w:t xml:space="preserve"> до 1</w:t>
      </w:r>
      <w:r w:rsidR="00295534">
        <w:t>-2</w:t>
      </w:r>
      <w:r w:rsidR="00076525">
        <w:t xml:space="preserve"> месяца). С помощью данного </w:t>
      </w:r>
      <w:proofErr w:type="spellStart"/>
      <w:r w:rsidR="00076525">
        <w:t>токена</w:t>
      </w:r>
      <w:proofErr w:type="spellEnd"/>
      <w:r w:rsidR="00076525">
        <w:t xml:space="preserve"> перезаписывается </w:t>
      </w:r>
      <w:proofErr w:type="spellStart"/>
      <w:r w:rsidR="00076525">
        <w:t>токен</w:t>
      </w:r>
      <w:proofErr w:type="spellEnd"/>
      <w:r w:rsidR="00076525">
        <w:t xml:space="preserve"> доступа (обновляется).</w:t>
      </w:r>
      <w:r w:rsidR="00136F46" w:rsidRPr="00136F46">
        <w:t xml:space="preserve"> </w:t>
      </w:r>
      <w:r w:rsidR="00136F46">
        <w:t xml:space="preserve">В веб-приложениях обычно хранится в </w:t>
      </w:r>
      <w:proofErr w:type="spellStart"/>
      <w:r w:rsidR="00136F46">
        <w:rPr>
          <w:lang w:val="en-US"/>
        </w:rPr>
        <w:t>httpOnly</w:t>
      </w:r>
      <w:proofErr w:type="spellEnd"/>
      <w:r w:rsidR="00136F46">
        <w:rPr>
          <w:lang w:val="en-US"/>
        </w:rPr>
        <w:t xml:space="preserve"> cookie</w:t>
      </w:r>
      <w:r w:rsidR="00D059E9">
        <w:rPr>
          <w:lang w:val="en-US"/>
        </w:rPr>
        <w:t>.</w:t>
      </w:r>
    </w:p>
    <w:p w:rsidR="00076525" w:rsidRDefault="00076525" w:rsidP="00076525">
      <w:pPr>
        <w:pStyle w:val="styleText"/>
      </w:pPr>
    </w:p>
    <w:p w:rsidR="00295534" w:rsidRDefault="00A65ED0" w:rsidP="00A65ED0">
      <w:pPr>
        <w:pStyle w:val="styleAbz2"/>
      </w:pPr>
      <w:bookmarkStart w:id="7" w:name="_Toc103818942"/>
      <w:r>
        <w:t>Схема взаимодействия клиента и сервера</w:t>
      </w:r>
      <w:bookmarkEnd w:id="7"/>
    </w:p>
    <w:p w:rsidR="00A65ED0" w:rsidRDefault="00337A46" w:rsidP="00076525">
      <w:pPr>
        <w:pStyle w:val="styleText"/>
      </w:pPr>
      <w:r>
        <w:t xml:space="preserve">Общая схема взаимодействия сервера и клиента при использовании </w:t>
      </w:r>
      <w:r>
        <w:rPr>
          <w:lang w:val="en-US"/>
        </w:rPr>
        <w:t>JWT</w:t>
      </w:r>
      <w:r w:rsidRPr="00337A46">
        <w:t>-</w:t>
      </w:r>
      <w:proofErr w:type="spellStart"/>
      <w:r>
        <w:t>токена</w:t>
      </w:r>
      <w:proofErr w:type="spellEnd"/>
      <w:r>
        <w:t xml:space="preserve"> в описательной форме содержит следующие пункты</w:t>
      </w:r>
      <w:r w:rsidRPr="00337A46">
        <w:t>:</w:t>
      </w:r>
    </w:p>
    <w:p w:rsidR="00337A46" w:rsidRDefault="007B3C66" w:rsidP="00337A46">
      <w:pPr>
        <w:pStyle w:val="styleText"/>
        <w:numPr>
          <w:ilvl w:val="0"/>
          <w:numId w:val="6"/>
        </w:numPr>
      </w:pPr>
      <w:r>
        <w:t xml:space="preserve">Пользователь заходит в клиентское приложение и проходит процедуру авторизации при которой вводит свой </w:t>
      </w:r>
      <w:r>
        <w:rPr>
          <w:lang w:val="en-US"/>
        </w:rPr>
        <w:t>email</w:t>
      </w:r>
      <w:r w:rsidRPr="007B3C66">
        <w:t>-</w:t>
      </w:r>
      <w:r>
        <w:t>адрес и пароль.</w:t>
      </w:r>
    </w:p>
    <w:p w:rsidR="007B3C66" w:rsidRDefault="007B3C66" w:rsidP="00337A46">
      <w:pPr>
        <w:pStyle w:val="styleText"/>
        <w:numPr>
          <w:ilvl w:val="0"/>
          <w:numId w:val="6"/>
        </w:numPr>
      </w:pPr>
      <w:r>
        <w:t xml:space="preserve">В теле запроса на сервер будут указаны данный </w:t>
      </w:r>
      <w:r>
        <w:rPr>
          <w:lang w:val="en-US"/>
        </w:rPr>
        <w:t>email</w:t>
      </w:r>
      <w:r w:rsidRPr="007B3C66">
        <w:t xml:space="preserve"> </w:t>
      </w:r>
      <w:r>
        <w:t>и пароль</w:t>
      </w:r>
      <w:r w:rsidRPr="007B3C66">
        <w:t xml:space="preserve">, </w:t>
      </w:r>
      <w:r>
        <w:t>которые отправляются на сервер аутентификации.</w:t>
      </w:r>
    </w:p>
    <w:p w:rsidR="007B3C66" w:rsidRPr="007B3C66" w:rsidRDefault="007B3C66" w:rsidP="00337A46">
      <w:pPr>
        <w:pStyle w:val="styleText"/>
        <w:numPr>
          <w:ilvl w:val="0"/>
          <w:numId w:val="6"/>
        </w:numPr>
      </w:pPr>
      <w:r>
        <w:t>Сервер аутентификации проверяет пользовательские данные</w:t>
      </w:r>
      <w:r w:rsidRPr="007B3C66">
        <w:t xml:space="preserve">, </w:t>
      </w:r>
      <w:r>
        <w:t xml:space="preserve">обрабатывает ошибки и в случае успешной процедуры проверки авторизационных данных генерирует пару </w:t>
      </w:r>
      <w:proofErr w:type="spellStart"/>
      <w:r>
        <w:t>токенов</w:t>
      </w:r>
      <w:proofErr w:type="spellEnd"/>
      <w:r>
        <w:t xml:space="preserve"> (</w:t>
      </w:r>
      <w:r>
        <w:rPr>
          <w:lang w:val="en-US"/>
        </w:rPr>
        <w:t>access</w:t>
      </w:r>
      <w:r w:rsidRPr="007B3C66">
        <w:t xml:space="preserve"> </w:t>
      </w:r>
      <w:r>
        <w:t xml:space="preserve">и </w:t>
      </w:r>
      <w:r>
        <w:rPr>
          <w:lang w:val="en-US"/>
        </w:rPr>
        <w:t>refresh</w:t>
      </w:r>
      <w:r w:rsidRPr="007B3C66">
        <w:t>).</w:t>
      </w:r>
    </w:p>
    <w:p w:rsidR="007B3C66" w:rsidRPr="004105E4" w:rsidRDefault="004105E4" w:rsidP="00337A46">
      <w:pPr>
        <w:pStyle w:val="styleText"/>
        <w:numPr>
          <w:ilvl w:val="0"/>
          <w:numId w:val="6"/>
        </w:numPr>
      </w:pPr>
      <w:proofErr w:type="spellStart"/>
      <w:r>
        <w:rPr>
          <w:lang w:val="en-US"/>
        </w:rPr>
        <w:t>Acess</w:t>
      </w:r>
      <w:proofErr w:type="spellEnd"/>
      <w:r w:rsidRPr="004105E4">
        <w:t>-</w:t>
      </w:r>
      <w:proofErr w:type="spellStart"/>
      <w:r>
        <w:t>токен</w:t>
      </w:r>
      <w:proofErr w:type="spellEnd"/>
      <w:r>
        <w:t xml:space="preserve"> сохраняется в </w:t>
      </w:r>
      <w:proofErr w:type="spellStart"/>
      <w:r>
        <w:rPr>
          <w:lang w:val="en-US"/>
        </w:rPr>
        <w:t>localstorage</w:t>
      </w:r>
      <w:proofErr w:type="spellEnd"/>
      <w:r w:rsidRPr="004105E4">
        <w:t xml:space="preserve">, </w:t>
      </w:r>
      <w:r>
        <w:t xml:space="preserve">а </w:t>
      </w:r>
      <w:r>
        <w:rPr>
          <w:lang w:val="en-US"/>
        </w:rPr>
        <w:t>refresh</w:t>
      </w:r>
      <w:r w:rsidRPr="004105E4">
        <w:t>-</w:t>
      </w:r>
      <w:proofErr w:type="spellStart"/>
      <w:r>
        <w:t>токен</w:t>
      </w:r>
      <w:proofErr w:type="spellEnd"/>
      <w:r>
        <w:t xml:space="preserve"> сервер должен установить в </w:t>
      </w:r>
      <w:proofErr w:type="spellStart"/>
      <w:r>
        <w:rPr>
          <w:lang w:val="en-US"/>
        </w:rPr>
        <w:t>httpOnly</w:t>
      </w:r>
      <w:proofErr w:type="spellEnd"/>
      <w:r w:rsidRPr="004105E4">
        <w:t xml:space="preserve"> </w:t>
      </w:r>
      <w:r>
        <w:rPr>
          <w:lang w:val="en-US"/>
        </w:rPr>
        <w:t>cookie</w:t>
      </w:r>
      <w:r w:rsidRPr="004105E4">
        <w:t>.</w:t>
      </w:r>
    </w:p>
    <w:p w:rsidR="004105E4" w:rsidRDefault="001125A9" w:rsidP="00337A46">
      <w:pPr>
        <w:pStyle w:val="styleText"/>
        <w:numPr>
          <w:ilvl w:val="0"/>
          <w:numId w:val="6"/>
        </w:numPr>
      </w:pPr>
      <w:r>
        <w:lastRenderedPageBreak/>
        <w:t xml:space="preserve">В приложении пользователь </w:t>
      </w:r>
      <w:r w:rsidR="00F505A7">
        <w:t>авторизовался,</w:t>
      </w:r>
      <w:r>
        <w:t xml:space="preserve"> и он может пользоваться услугами сервиса</w:t>
      </w:r>
      <w:r w:rsidRPr="001125A9">
        <w:t xml:space="preserve">, </w:t>
      </w:r>
      <w:r>
        <w:t xml:space="preserve">однако для отправки каждого запроса сервису необходимо встраивать </w:t>
      </w:r>
      <w:proofErr w:type="spellStart"/>
      <w:r>
        <w:t>токен</w:t>
      </w:r>
      <w:proofErr w:type="spellEnd"/>
      <w:r>
        <w:t xml:space="preserve"> доступа в каждое тело запроса в заголовок </w:t>
      </w:r>
      <w:r>
        <w:rPr>
          <w:lang w:val="en-US"/>
        </w:rPr>
        <w:t>Authorization</w:t>
      </w:r>
      <w:r>
        <w:t>.</w:t>
      </w:r>
    </w:p>
    <w:p w:rsidR="001125A9" w:rsidRDefault="001125A9" w:rsidP="00337A46">
      <w:pPr>
        <w:pStyle w:val="styleText"/>
        <w:numPr>
          <w:ilvl w:val="0"/>
          <w:numId w:val="6"/>
        </w:numPr>
      </w:pPr>
      <w:r>
        <w:t xml:space="preserve">На сервере при обработке любого запроса авторизованного пользователя происходит проверка </w:t>
      </w:r>
      <w:proofErr w:type="spellStart"/>
      <w:r>
        <w:t>токена</w:t>
      </w:r>
      <w:proofErr w:type="spellEnd"/>
      <w:r>
        <w:t xml:space="preserve"> доступа</w:t>
      </w:r>
      <w:r w:rsidRPr="001125A9">
        <w:t xml:space="preserve">, </w:t>
      </w:r>
      <w:r>
        <w:t xml:space="preserve">который был получен из заголовка </w:t>
      </w:r>
      <w:r>
        <w:rPr>
          <w:lang w:val="en-US"/>
        </w:rPr>
        <w:t>Authorization</w:t>
      </w:r>
      <w:r w:rsidRPr="001125A9">
        <w:t xml:space="preserve">. </w:t>
      </w:r>
    </w:p>
    <w:p w:rsidR="001125A9" w:rsidRDefault="001125A9" w:rsidP="00337A46">
      <w:pPr>
        <w:pStyle w:val="styleText"/>
        <w:numPr>
          <w:ilvl w:val="0"/>
          <w:numId w:val="6"/>
        </w:numPr>
      </w:pPr>
      <w:r>
        <w:t xml:space="preserve">Если после проверки </w:t>
      </w:r>
      <w:proofErr w:type="spellStart"/>
      <w:r>
        <w:t>токена</w:t>
      </w:r>
      <w:proofErr w:type="spellEnd"/>
      <w:r>
        <w:t xml:space="preserve"> сервер подтвердил его </w:t>
      </w:r>
      <w:proofErr w:type="spellStart"/>
      <w:r>
        <w:t>валидность</w:t>
      </w:r>
      <w:proofErr w:type="spellEnd"/>
      <w:r w:rsidRPr="001125A9">
        <w:t xml:space="preserve">, </w:t>
      </w:r>
      <w:r>
        <w:t>то сервер возвращает статус код 200 и необходимую пользователю информацию.</w:t>
      </w:r>
    </w:p>
    <w:p w:rsidR="001125A9" w:rsidRDefault="001125A9" w:rsidP="00337A46">
      <w:pPr>
        <w:pStyle w:val="styleText"/>
        <w:numPr>
          <w:ilvl w:val="0"/>
          <w:numId w:val="6"/>
        </w:numPr>
      </w:pPr>
      <w:r>
        <w:t>В случае</w:t>
      </w:r>
      <w:r w:rsidRPr="001125A9">
        <w:t xml:space="preserve">, </w:t>
      </w:r>
      <w:r>
        <w:t xml:space="preserve">если </w:t>
      </w:r>
      <w:proofErr w:type="spellStart"/>
      <w:r>
        <w:t>токен</w:t>
      </w:r>
      <w:proofErr w:type="spellEnd"/>
      <w:r>
        <w:t xml:space="preserve"> не валиден</w:t>
      </w:r>
      <w:r w:rsidRPr="001125A9">
        <w:t xml:space="preserve">, </w:t>
      </w:r>
      <w:r>
        <w:t>то сервер сразу возвращает статус код 401</w:t>
      </w:r>
      <w:r w:rsidRPr="001125A9">
        <w:t xml:space="preserve"> (</w:t>
      </w:r>
      <w:r>
        <w:t xml:space="preserve">пользователь не </w:t>
      </w:r>
      <w:proofErr w:type="spellStart"/>
      <w:r>
        <w:t>атворизован</w:t>
      </w:r>
      <w:proofErr w:type="spellEnd"/>
      <w:r>
        <w:t xml:space="preserve">). В таком случае необходимо предусмотреть на клиенте перехватчик (интерцептор) 401 кода и отправлять запрос серверу аутентификации на обновление </w:t>
      </w:r>
      <w:proofErr w:type="spellStart"/>
      <w:r>
        <w:t>токена</w:t>
      </w:r>
      <w:proofErr w:type="spellEnd"/>
      <w:r>
        <w:t xml:space="preserve"> доступа с помощью </w:t>
      </w:r>
      <w:proofErr w:type="spellStart"/>
      <w:r>
        <w:t>токена</w:t>
      </w:r>
      <w:proofErr w:type="spellEnd"/>
      <w:r>
        <w:t xml:space="preserve"> обновления</w:t>
      </w:r>
      <w:r w:rsidRPr="001125A9">
        <w:t xml:space="preserve">, </w:t>
      </w:r>
      <w:r>
        <w:t>после получения статус кода 401.</w:t>
      </w:r>
    </w:p>
    <w:p w:rsidR="00655752" w:rsidRDefault="00655752" w:rsidP="00337A46">
      <w:pPr>
        <w:pStyle w:val="styleText"/>
        <w:numPr>
          <w:ilvl w:val="0"/>
          <w:numId w:val="6"/>
        </w:numPr>
      </w:pPr>
      <w:r>
        <w:t xml:space="preserve">При получении </w:t>
      </w:r>
      <w:proofErr w:type="spellStart"/>
      <w:r>
        <w:t>токена</w:t>
      </w:r>
      <w:proofErr w:type="spellEnd"/>
      <w:r>
        <w:t xml:space="preserve"> обновления сервером</w:t>
      </w:r>
      <w:r w:rsidRPr="00655752">
        <w:t xml:space="preserve">, </w:t>
      </w:r>
      <w:proofErr w:type="spellStart"/>
      <w:r>
        <w:t>токен</w:t>
      </w:r>
      <w:proofErr w:type="spellEnd"/>
      <w:r>
        <w:t xml:space="preserve"> доступа проходит процедуру обновления</w:t>
      </w:r>
      <w:r w:rsidRPr="00655752">
        <w:t xml:space="preserve">, </w:t>
      </w:r>
      <w:r>
        <w:t xml:space="preserve">после которой сервер возвращает новую пару </w:t>
      </w:r>
      <w:r>
        <w:rPr>
          <w:lang w:val="en-US"/>
        </w:rPr>
        <w:t>access</w:t>
      </w:r>
      <w:r w:rsidRPr="00655752">
        <w:t xml:space="preserve"> </w:t>
      </w:r>
      <w:r>
        <w:t xml:space="preserve">и </w:t>
      </w:r>
      <w:r>
        <w:rPr>
          <w:lang w:val="en-US"/>
        </w:rPr>
        <w:t>refresh</w:t>
      </w:r>
      <w:r w:rsidRPr="00655752">
        <w:t>-</w:t>
      </w:r>
      <w:proofErr w:type="spellStart"/>
      <w:r>
        <w:t>токенов</w:t>
      </w:r>
      <w:proofErr w:type="spellEnd"/>
    </w:p>
    <w:p w:rsidR="00655752" w:rsidRPr="007B3C66" w:rsidRDefault="00655752" w:rsidP="00655752">
      <w:pPr>
        <w:pStyle w:val="styleText"/>
        <w:numPr>
          <w:ilvl w:val="0"/>
          <w:numId w:val="6"/>
        </w:numPr>
      </w:pPr>
      <w:r>
        <w:t xml:space="preserve">После получения </w:t>
      </w:r>
      <w:r>
        <w:rPr>
          <w:lang w:val="en-US"/>
        </w:rPr>
        <w:t>access</w:t>
      </w:r>
      <w:r w:rsidRPr="00655752">
        <w:t xml:space="preserve"> </w:t>
      </w:r>
      <w:r>
        <w:t xml:space="preserve">и </w:t>
      </w:r>
      <w:r>
        <w:rPr>
          <w:lang w:val="en-US"/>
        </w:rPr>
        <w:t>refresh</w:t>
      </w:r>
      <w:r w:rsidRPr="00655752">
        <w:t>-</w:t>
      </w:r>
      <w:proofErr w:type="spellStart"/>
      <w:r>
        <w:t>токенов</w:t>
      </w:r>
      <w:proofErr w:type="spellEnd"/>
      <w:r>
        <w:t xml:space="preserve"> в интерцепторе происходит дублирование предыдущего не успешного запроса со статус-кодом 401 с новым </w:t>
      </w:r>
      <w:proofErr w:type="spellStart"/>
      <w:r>
        <w:t>токеном</w:t>
      </w:r>
      <w:proofErr w:type="spellEnd"/>
      <w:r>
        <w:t xml:space="preserve"> доступа.</w:t>
      </w:r>
    </w:p>
    <w:p w:rsidR="00076525" w:rsidRDefault="00076525" w:rsidP="00076525">
      <w:pPr>
        <w:pStyle w:val="styleText"/>
      </w:pPr>
    </w:p>
    <w:p w:rsidR="00F505A7" w:rsidRDefault="00A46CFD" w:rsidP="00A46CFD">
      <w:pPr>
        <w:pStyle w:val="styleImage"/>
      </w:pPr>
      <w:r w:rsidRPr="00A46CFD">
        <w:drawing>
          <wp:inline distT="0" distB="0" distL="0" distR="0">
            <wp:extent cx="4815840" cy="3481273"/>
            <wp:effectExtent l="19050" t="19050" r="22860" b="24130"/>
            <wp:docPr id="2" name="Рисунок 2" descr="C:\Users\DNS\Downloads\Untitled Diagram.drawio (2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DNS\Downloads\Untitled Diagram.drawio (2).pn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9946" cy="3484241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A46CFD" w:rsidRPr="00076525" w:rsidRDefault="00A46CFD" w:rsidP="00A46CFD">
      <w:pPr>
        <w:pStyle w:val="styleImage"/>
      </w:pPr>
      <w:r>
        <w:t>Рисунок 2 – Общая схема взаимодействия сервера и клиента</w:t>
      </w:r>
    </w:p>
    <w:p w:rsidR="00FA24D9" w:rsidRDefault="001B10F1" w:rsidP="00194953">
      <w:pPr>
        <w:pStyle w:val="styleText"/>
      </w:pPr>
      <w:r w:rsidRPr="00194953">
        <w:br w:type="page"/>
      </w:r>
    </w:p>
    <w:p w:rsidR="0041717F" w:rsidRPr="0041717F" w:rsidRDefault="0041717F" w:rsidP="0041717F">
      <w:pPr>
        <w:pStyle w:val="styleAbz1"/>
      </w:pPr>
      <w:bookmarkStart w:id="8" w:name="_Toc103818943"/>
      <w:r>
        <w:lastRenderedPageBreak/>
        <w:t xml:space="preserve">Реализация аутентификации с помощью </w:t>
      </w:r>
      <w:r>
        <w:rPr>
          <w:lang w:val="en-US"/>
        </w:rPr>
        <w:t>JSON</w:t>
      </w:r>
      <w:r w:rsidRPr="0041717F">
        <w:t xml:space="preserve"> </w:t>
      </w:r>
      <w:r>
        <w:rPr>
          <w:lang w:val="en-US"/>
        </w:rPr>
        <w:t>Web</w:t>
      </w:r>
      <w:r w:rsidRPr="0041717F">
        <w:t xml:space="preserve"> </w:t>
      </w:r>
      <w:r>
        <w:rPr>
          <w:lang w:val="en-US"/>
        </w:rPr>
        <w:t>Token</w:t>
      </w:r>
      <w:bookmarkEnd w:id="8"/>
    </w:p>
    <w:p w:rsidR="002E057D" w:rsidRDefault="007A6975" w:rsidP="00CC6616">
      <w:pPr>
        <w:pStyle w:val="styleText"/>
      </w:pPr>
      <w:r>
        <w:t xml:space="preserve">Далее будет представлена краткая информация по реализации аутентификации на сервере с помощью </w:t>
      </w:r>
      <w:r>
        <w:rPr>
          <w:lang w:val="en-US"/>
        </w:rPr>
        <w:t>JSON</w:t>
      </w:r>
      <w:r w:rsidRPr="002E057D">
        <w:t xml:space="preserve"> </w:t>
      </w:r>
      <w:r>
        <w:rPr>
          <w:lang w:val="en-US"/>
        </w:rPr>
        <w:t>Web</w:t>
      </w:r>
      <w:r w:rsidRPr="002E057D">
        <w:t xml:space="preserve"> </w:t>
      </w:r>
      <w:r>
        <w:rPr>
          <w:lang w:val="en-US"/>
        </w:rPr>
        <w:t>Token</w:t>
      </w:r>
      <w:r w:rsidRPr="002E057D">
        <w:t xml:space="preserve"> </w:t>
      </w:r>
      <w:r>
        <w:t xml:space="preserve">с помощью языка программирования </w:t>
      </w:r>
      <w:proofErr w:type="spellStart"/>
      <w:r>
        <w:rPr>
          <w:lang w:val="en-US"/>
        </w:rPr>
        <w:t>Golang</w:t>
      </w:r>
      <w:proofErr w:type="spellEnd"/>
      <w:r w:rsidR="002E057D">
        <w:rPr>
          <w:lang w:val="en-US"/>
        </w:rPr>
        <w:t xml:space="preserve"> (Go)</w:t>
      </w:r>
      <w:r w:rsidRPr="002E057D">
        <w:t>.</w:t>
      </w:r>
    </w:p>
    <w:p w:rsidR="002E057D" w:rsidRDefault="002E057D" w:rsidP="00CC6616">
      <w:pPr>
        <w:pStyle w:val="styleText"/>
      </w:pPr>
    </w:p>
    <w:p w:rsidR="002E057D" w:rsidRDefault="002E057D" w:rsidP="002E057D">
      <w:pPr>
        <w:pStyle w:val="styleAbz2"/>
      </w:pPr>
      <w:bookmarkStart w:id="9" w:name="_Toc103818944"/>
      <w:r>
        <w:t>Используемый инструментарий</w:t>
      </w:r>
      <w:bookmarkEnd w:id="9"/>
    </w:p>
    <w:p w:rsidR="002E057D" w:rsidRPr="002E057D" w:rsidRDefault="002E057D" w:rsidP="00CC6616">
      <w:pPr>
        <w:pStyle w:val="styleText"/>
      </w:pPr>
      <w:r>
        <w:t xml:space="preserve">Для реализации серверного приложения будет использован редактор кода </w:t>
      </w:r>
      <w:r>
        <w:rPr>
          <w:lang w:val="en-US"/>
        </w:rPr>
        <w:t>Visual</w:t>
      </w:r>
      <w:r w:rsidRPr="002E057D">
        <w:t xml:space="preserve"> </w:t>
      </w:r>
      <w:r>
        <w:rPr>
          <w:lang w:val="en-US"/>
        </w:rPr>
        <w:t>Studio</w:t>
      </w:r>
      <w:r w:rsidRPr="002E057D">
        <w:t xml:space="preserve"> </w:t>
      </w:r>
      <w:r>
        <w:rPr>
          <w:lang w:val="en-US"/>
        </w:rPr>
        <w:t>Code</w:t>
      </w:r>
      <w:r w:rsidRPr="002E057D">
        <w:t xml:space="preserve"> </w:t>
      </w:r>
      <w:r>
        <w:t xml:space="preserve">с надстройками для работы с </w:t>
      </w:r>
      <w:r>
        <w:rPr>
          <w:lang w:val="en-US"/>
        </w:rPr>
        <w:t>Go</w:t>
      </w:r>
      <w:r w:rsidRPr="002E057D">
        <w:t>.</w:t>
      </w:r>
    </w:p>
    <w:p w:rsidR="002E057D" w:rsidRPr="002E057D" w:rsidRDefault="002E057D" w:rsidP="00CC6616">
      <w:pPr>
        <w:pStyle w:val="styleText"/>
      </w:pPr>
      <w:r>
        <w:t xml:space="preserve">Для взаимодействия с </w:t>
      </w:r>
      <w:r w:rsidRPr="002E057D">
        <w:t xml:space="preserve">внешним </w:t>
      </w:r>
      <w:r>
        <w:rPr>
          <w:lang w:val="en-US"/>
        </w:rPr>
        <w:t>API</w:t>
      </w:r>
      <w:r>
        <w:t xml:space="preserve"> сервера будет использована программа </w:t>
      </w:r>
      <w:r>
        <w:rPr>
          <w:lang w:val="en-US"/>
        </w:rPr>
        <w:t>Postman</w:t>
      </w:r>
      <w:r w:rsidRPr="002E057D">
        <w:t xml:space="preserve">, </w:t>
      </w:r>
      <w:r>
        <w:t xml:space="preserve">позволяющая отправлять запросы и получать ответ в любом доступном формате (в данном примере будет использован формат </w:t>
      </w:r>
      <w:r>
        <w:rPr>
          <w:lang w:val="en-US"/>
        </w:rPr>
        <w:t>JSON</w:t>
      </w:r>
      <w:r w:rsidRPr="002E057D">
        <w:t>).</w:t>
      </w:r>
    </w:p>
    <w:p w:rsidR="005D7633" w:rsidRDefault="005D7633" w:rsidP="00CC6616">
      <w:pPr>
        <w:pStyle w:val="styleText"/>
      </w:pPr>
      <w:r>
        <w:t xml:space="preserve">Для создания серверного приложения использовался фреймворк </w:t>
      </w:r>
      <w:r>
        <w:rPr>
          <w:lang w:val="en-US"/>
        </w:rPr>
        <w:t>Gin</w:t>
      </w:r>
      <w:r w:rsidRPr="005D7633">
        <w:t>-</w:t>
      </w:r>
      <w:proofErr w:type="spellStart"/>
      <w:r>
        <w:rPr>
          <w:lang w:val="en-US"/>
        </w:rPr>
        <w:t>Gonic</w:t>
      </w:r>
      <w:proofErr w:type="spellEnd"/>
      <w:r>
        <w:t>. Соответственно реализация эндпоинтов приложения будет представлена в соответствии с концепциями данного фреймворка.</w:t>
      </w:r>
    </w:p>
    <w:p w:rsidR="005D7633" w:rsidRDefault="005D7633" w:rsidP="00CC6616">
      <w:pPr>
        <w:pStyle w:val="styleText"/>
      </w:pPr>
    </w:p>
    <w:p w:rsidR="005D7633" w:rsidRDefault="005D7633" w:rsidP="00473B25">
      <w:pPr>
        <w:pStyle w:val="styleAbz2"/>
      </w:pPr>
      <w:bookmarkStart w:id="10" w:name="_Toc103818945"/>
      <w:r>
        <w:t>Определение эндпоинтов приложения</w:t>
      </w:r>
      <w:bookmarkEnd w:id="10"/>
    </w:p>
    <w:p w:rsidR="005D7633" w:rsidRPr="00473B25" w:rsidRDefault="00473B25" w:rsidP="00CC6616">
      <w:pPr>
        <w:pStyle w:val="styleText"/>
      </w:pPr>
      <w:r>
        <w:t>На рисунке 3 представлено дерево эндпоинтов серверного приложения</w:t>
      </w:r>
      <w:r w:rsidRPr="00473B25">
        <w:t xml:space="preserve">, </w:t>
      </w:r>
      <w:r>
        <w:t xml:space="preserve">которые будут рассмотрены в рамках реализации аутентификации через </w:t>
      </w:r>
      <w:r>
        <w:rPr>
          <w:lang w:val="en-US"/>
        </w:rPr>
        <w:t>JSON</w:t>
      </w:r>
      <w:r w:rsidRPr="00473B25">
        <w:t xml:space="preserve"> </w:t>
      </w:r>
      <w:r>
        <w:rPr>
          <w:lang w:val="en-US"/>
        </w:rPr>
        <w:t>Web</w:t>
      </w:r>
      <w:r w:rsidRPr="00473B25">
        <w:t xml:space="preserve"> </w:t>
      </w:r>
      <w:r>
        <w:rPr>
          <w:lang w:val="en-US"/>
        </w:rPr>
        <w:t>Token</w:t>
      </w:r>
      <w:r w:rsidRPr="00473B25">
        <w:t>.</w:t>
      </w:r>
    </w:p>
    <w:p w:rsidR="00473B25" w:rsidRDefault="00473B25" w:rsidP="00473B25">
      <w:pPr>
        <w:pStyle w:val="styleImage"/>
      </w:pPr>
    </w:p>
    <w:p w:rsidR="00473B25" w:rsidRDefault="00473B25" w:rsidP="00473B25">
      <w:pPr>
        <w:pStyle w:val="styleImage"/>
      </w:pPr>
      <w:r w:rsidRPr="00473B25">
        <w:rPr>
          <w:noProof/>
          <w:lang w:eastAsia="ru-RU"/>
        </w:rPr>
        <w:drawing>
          <wp:inline distT="0" distB="0" distL="0" distR="0">
            <wp:extent cx="1341120" cy="1546860"/>
            <wp:effectExtent l="19050" t="19050" r="11430" b="15240"/>
            <wp:docPr id="3" name="Рисунок 3" descr="C:\Users\DNS\Downloads\Untitled Diagram.drawio (3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DNS\Downloads\Untitled Diagram.drawio (3).pn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41120" cy="154686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473B25" w:rsidRDefault="00473B25" w:rsidP="00473B25">
      <w:pPr>
        <w:pStyle w:val="styleImage"/>
      </w:pPr>
      <w:r>
        <w:t>Рисунок 3 – Дерево маршрутов, исследуемое в рамках текущей реализации</w:t>
      </w:r>
    </w:p>
    <w:p w:rsidR="00B20155" w:rsidRDefault="00B20155" w:rsidP="00B20155">
      <w:pPr>
        <w:pStyle w:val="styleText"/>
      </w:pPr>
    </w:p>
    <w:p w:rsidR="00B20155" w:rsidRDefault="00B20155" w:rsidP="00B20155">
      <w:pPr>
        <w:pStyle w:val="styleText"/>
      </w:pPr>
      <w:r>
        <w:t>Код определения маршрутов выглядит следующим образом</w:t>
      </w:r>
      <w:r w:rsidRPr="00B20155">
        <w:t>:</w:t>
      </w:r>
    </w:p>
    <w:p w:rsidR="00B20155" w:rsidRPr="00B20155" w:rsidRDefault="00B20155" w:rsidP="00B20155">
      <w:pPr>
        <w:pStyle w:val="styleCode"/>
      </w:pPr>
      <w:proofErr w:type="gramStart"/>
      <w:r w:rsidRPr="00B20155">
        <w:t>package</w:t>
      </w:r>
      <w:proofErr w:type="gramEnd"/>
      <w:r w:rsidRPr="00B20155">
        <w:t xml:space="preserve"> </w:t>
      </w:r>
      <w:r>
        <w:t>&lt;name package&gt;</w:t>
      </w:r>
    </w:p>
    <w:p w:rsidR="00B20155" w:rsidRPr="00B20155" w:rsidRDefault="00B20155" w:rsidP="00B20155">
      <w:pPr>
        <w:pStyle w:val="styleCode"/>
      </w:pPr>
    </w:p>
    <w:p w:rsidR="00B20155" w:rsidRPr="00B20155" w:rsidRDefault="00B20155" w:rsidP="00B20155">
      <w:pPr>
        <w:pStyle w:val="styleCode"/>
      </w:pPr>
      <w:proofErr w:type="gramStart"/>
      <w:r w:rsidRPr="00B20155">
        <w:t>import</w:t>
      </w:r>
      <w:proofErr w:type="gramEnd"/>
      <w:r w:rsidRPr="00B20155">
        <w:t xml:space="preserve"> (</w:t>
      </w:r>
    </w:p>
    <w:p w:rsidR="00B20155" w:rsidRPr="00B20155" w:rsidRDefault="00B20155" w:rsidP="00B20155">
      <w:pPr>
        <w:pStyle w:val="styleCode"/>
      </w:pPr>
      <w:r w:rsidRPr="00B20155">
        <w:tab/>
      </w:r>
      <w:r>
        <w:t>&lt;</w:t>
      </w:r>
      <w:proofErr w:type="gramStart"/>
      <w:r>
        <w:t>imports</w:t>
      </w:r>
      <w:proofErr w:type="gramEnd"/>
      <w:r>
        <w:t>&gt;</w:t>
      </w:r>
    </w:p>
    <w:p w:rsidR="00B20155" w:rsidRPr="00B20155" w:rsidRDefault="00B20155" w:rsidP="00B20155">
      <w:pPr>
        <w:pStyle w:val="styleCode"/>
      </w:pPr>
      <w:r w:rsidRPr="00B20155">
        <w:t>)</w:t>
      </w:r>
    </w:p>
    <w:p w:rsidR="00B20155" w:rsidRPr="00B20155" w:rsidRDefault="00B20155" w:rsidP="00B20155">
      <w:pPr>
        <w:pStyle w:val="styleCode"/>
      </w:pPr>
    </w:p>
    <w:p w:rsidR="00B20155" w:rsidRPr="00B20155" w:rsidRDefault="00B20155" w:rsidP="00B20155">
      <w:pPr>
        <w:pStyle w:val="styleCode"/>
      </w:pPr>
      <w:proofErr w:type="gramStart"/>
      <w:r w:rsidRPr="00B20155">
        <w:t>type</w:t>
      </w:r>
      <w:proofErr w:type="gramEnd"/>
      <w:r w:rsidRPr="00B20155">
        <w:t xml:space="preserve"> Handler </w:t>
      </w:r>
      <w:proofErr w:type="spellStart"/>
      <w:r w:rsidRPr="00B20155">
        <w:t>struct</w:t>
      </w:r>
      <w:proofErr w:type="spellEnd"/>
      <w:r w:rsidRPr="00B20155">
        <w:t xml:space="preserve"> {</w:t>
      </w:r>
    </w:p>
    <w:p w:rsidR="00B20155" w:rsidRPr="00B20155" w:rsidRDefault="00B20155" w:rsidP="00B20155">
      <w:pPr>
        <w:pStyle w:val="styleCode"/>
      </w:pPr>
      <w:r w:rsidRPr="00B20155">
        <w:tab/>
      </w:r>
      <w:proofErr w:type="gramStart"/>
      <w:r w:rsidRPr="00B20155">
        <w:t>services</w:t>
      </w:r>
      <w:proofErr w:type="gramEnd"/>
      <w:r w:rsidRPr="00B20155">
        <w:t xml:space="preserve"> *</w:t>
      </w:r>
      <w:proofErr w:type="spellStart"/>
      <w:r w:rsidRPr="00B20155">
        <w:t>service.Service</w:t>
      </w:r>
      <w:proofErr w:type="spellEnd"/>
    </w:p>
    <w:p w:rsidR="00B20155" w:rsidRPr="00B20155" w:rsidRDefault="00B20155" w:rsidP="00B20155">
      <w:pPr>
        <w:pStyle w:val="styleCode"/>
      </w:pPr>
      <w:r w:rsidRPr="00B20155">
        <w:t>}</w:t>
      </w:r>
    </w:p>
    <w:p w:rsidR="00B20155" w:rsidRPr="00B20155" w:rsidRDefault="00B20155" w:rsidP="00B20155">
      <w:pPr>
        <w:pStyle w:val="styleCode"/>
      </w:pPr>
    </w:p>
    <w:p w:rsidR="00B20155" w:rsidRPr="00B20155" w:rsidRDefault="00B20155" w:rsidP="00B20155">
      <w:pPr>
        <w:pStyle w:val="styleCode"/>
      </w:pPr>
      <w:proofErr w:type="spellStart"/>
      <w:proofErr w:type="gramStart"/>
      <w:r w:rsidRPr="00B20155">
        <w:t>func</w:t>
      </w:r>
      <w:proofErr w:type="spellEnd"/>
      <w:proofErr w:type="gramEnd"/>
      <w:r w:rsidRPr="00B20155">
        <w:t xml:space="preserve"> </w:t>
      </w:r>
      <w:proofErr w:type="spellStart"/>
      <w:r w:rsidRPr="00B20155">
        <w:t>NewHandler</w:t>
      </w:r>
      <w:proofErr w:type="spellEnd"/>
      <w:r w:rsidRPr="00B20155">
        <w:t>(services *</w:t>
      </w:r>
      <w:proofErr w:type="spellStart"/>
      <w:r w:rsidRPr="00B20155">
        <w:t>service.Service</w:t>
      </w:r>
      <w:proofErr w:type="spellEnd"/>
      <w:r w:rsidRPr="00B20155">
        <w:t>) *Handler {</w:t>
      </w:r>
    </w:p>
    <w:p w:rsidR="00B20155" w:rsidRPr="00B20155" w:rsidRDefault="00B20155" w:rsidP="00B20155">
      <w:pPr>
        <w:pStyle w:val="styleCode"/>
      </w:pPr>
      <w:r w:rsidRPr="00B20155">
        <w:tab/>
      </w:r>
      <w:proofErr w:type="gramStart"/>
      <w:r w:rsidRPr="00B20155">
        <w:t>return</w:t>
      </w:r>
      <w:proofErr w:type="gramEnd"/>
      <w:r w:rsidRPr="00B20155">
        <w:t xml:space="preserve"> &amp;Handler{services: services}</w:t>
      </w:r>
    </w:p>
    <w:p w:rsidR="00B20155" w:rsidRPr="00B20155" w:rsidRDefault="00B20155" w:rsidP="00B20155">
      <w:pPr>
        <w:pStyle w:val="styleCode"/>
      </w:pPr>
      <w:r w:rsidRPr="00B20155">
        <w:t>}</w:t>
      </w:r>
    </w:p>
    <w:p w:rsidR="00B20155" w:rsidRPr="00B20155" w:rsidRDefault="00B20155" w:rsidP="00B20155">
      <w:pPr>
        <w:pStyle w:val="styleCode"/>
      </w:pPr>
    </w:p>
    <w:p w:rsidR="00B20155" w:rsidRPr="00B20155" w:rsidRDefault="00B20155" w:rsidP="00B20155">
      <w:pPr>
        <w:pStyle w:val="styleCode"/>
      </w:pPr>
      <w:r w:rsidRPr="00B20155">
        <w:lastRenderedPageBreak/>
        <w:t xml:space="preserve">// </w:t>
      </w:r>
      <w:proofErr w:type="spellStart"/>
      <w:r>
        <w:t>Init</w:t>
      </w:r>
      <w:proofErr w:type="spellEnd"/>
      <w:r>
        <w:t xml:space="preserve"> routes</w:t>
      </w:r>
    </w:p>
    <w:p w:rsidR="00B20155" w:rsidRPr="00B20155" w:rsidRDefault="00B20155" w:rsidP="00B20155">
      <w:pPr>
        <w:pStyle w:val="styleCode"/>
      </w:pPr>
      <w:proofErr w:type="spellStart"/>
      <w:proofErr w:type="gramStart"/>
      <w:r w:rsidRPr="00B20155">
        <w:t>func</w:t>
      </w:r>
      <w:proofErr w:type="spellEnd"/>
      <w:proofErr w:type="gramEnd"/>
      <w:r w:rsidRPr="00B20155">
        <w:t xml:space="preserve"> (h *Handler) </w:t>
      </w:r>
      <w:proofErr w:type="spellStart"/>
      <w:r w:rsidRPr="00B20155">
        <w:t>InitRoutes</w:t>
      </w:r>
      <w:proofErr w:type="spellEnd"/>
      <w:r w:rsidRPr="00B20155">
        <w:t>() *</w:t>
      </w:r>
      <w:proofErr w:type="spellStart"/>
      <w:r w:rsidRPr="00B20155">
        <w:t>gin.Engine</w:t>
      </w:r>
      <w:proofErr w:type="spellEnd"/>
      <w:r w:rsidRPr="00B20155">
        <w:t xml:space="preserve"> {</w:t>
      </w:r>
    </w:p>
    <w:p w:rsidR="00B20155" w:rsidRPr="00B20155" w:rsidRDefault="00B20155" w:rsidP="00B20155">
      <w:pPr>
        <w:pStyle w:val="styleCode"/>
      </w:pPr>
      <w:r w:rsidRPr="00B20155">
        <w:tab/>
      </w:r>
      <w:proofErr w:type="gramStart"/>
      <w:r w:rsidRPr="00B20155">
        <w:t>router</w:t>
      </w:r>
      <w:proofErr w:type="gramEnd"/>
      <w:r w:rsidRPr="00B20155">
        <w:t xml:space="preserve"> := </w:t>
      </w:r>
      <w:proofErr w:type="spellStart"/>
      <w:r w:rsidRPr="00B20155">
        <w:t>gin.New</w:t>
      </w:r>
      <w:proofErr w:type="spellEnd"/>
      <w:r w:rsidRPr="00B20155">
        <w:t>()</w:t>
      </w:r>
    </w:p>
    <w:p w:rsidR="00B20155" w:rsidRPr="00B20155" w:rsidRDefault="00B20155" w:rsidP="00B20155">
      <w:pPr>
        <w:pStyle w:val="styleCode"/>
      </w:pPr>
    </w:p>
    <w:p w:rsidR="00B20155" w:rsidRPr="00B20155" w:rsidRDefault="00B20155" w:rsidP="00B20155">
      <w:pPr>
        <w:pStyle w:val="styleCode"/>
      </w:pPr>
      <w:r w:rsidRPr="00B20155">
        <w:tab/>
      </w:r>
      <w:proofErr w:type="spellStart"/>
      <w:proofErr w:type="gramStart"/>
      <w:r w:rsidRPr="00B20155">
        <w:t>auth</w:t>
      </w:r>
      <w:proofErr w:type="spellEnd"/>
      <w:proofErr w:type="gramEnd"/>
      <w:r w:rsidRPr="00B20155">
        <w:t xml:space="preserve"> := </w:t>
      </w:r>
      <w:proofErr w:type="spellStart"/>
      <w:r w:rsidRPr="00B20155">
        <w:t>router.Group</w:t>
      </w:r>
      <w:proofErr w:type="spellEnd"/>
      <w:r w:rsidRPr="00B20155">
        <w:t>("/</w:t>
      </w:r>
      <w:proofErr w:type="spellStart"/>
      <w:r w:rsidRPr="00B20155">
        <w:t>auth</w:t>
      </w:r>
      <w:proofErr w:type="spellEnd"/>
      <w:r w:rsidRPr="00B20155">
        <w:t>")</w:t>
      </w:r>
    </w:p>
    <w:p w:rsidR="00B20155" w:rsidRPr="00B20155" w:rsidRDefault="00B20155" w:rsidP="00B20155">
      <w:pPr>
        <w:pStyle w:val="styleCode"/>
      </w:pPr>
      <w:r w:rsidRPr="00B20155">
        <w:tab/>
        <w:t>{</w:t>
      </w:r>
    </w:p>
    <w:p w:rsidR="00B20155" w:rsidRPr="00B20155" w:rsidRDefault="00B20155" w:rsidP="00B20155">
      <w:pPr>
        <w:pStyle w:val="styleCode"/>
      </w:pPr>
      <w:r w:rsidRPr="00B20155">
        <w:tab/>
      </w:r>
      <w:r w:rsidRPr="00B20155">
        <w:tab/>
      </w:r>
      <w:proofErr w:type="spellStart"/>
      <w:proofErr w:type="gramStart"/>
      <w:r w:rsidRPr="00B20155">
        <w:t>auth.POST</w:t>
      </w:r>
      <w:proofErr w:type="spellEnd"/>
      <w:r w:rsidRPr="00B20155">
        <w:t>(</w:t>
      </w:r>
      <w:proofErr w:type="gramEnd"/>
      <w:r w:rsidRPr="00B20155">
        <w:t xml:space="preserve">"/sign-up", </w:t>
      </w:r>
      <w:proofErr w:type="spellStart"/>
      <w:r w:rsidRPr="00B20155">
        <w:t>h.signUp</w:t>
      </w:r>
      <w:proofErr w:type="spellEnd"/>
      <w:r w:rsidRPr="00B20155">
        <w:t>)</w:t>
      </w:r>
    </w:p>
    <w:p w:rsidR="00B20155" w:rsidRPr="00B20155" w:rsidRDefault="00B20155" w:rsidP="00B20155">
      <w:pPr>
        <w:pStyle w:val="styleCode"/>
      </w:pPr>
      <w:r w:rsidRPr="00B20155">
        <w:tab/>
      </w:r>
      <w:r w:rsidRPr="00B20155">
        <w:tab/>
      </w:r>
      <w:proofErr w:type="spellStart"/>
      <w:proofErr w:type="gramStart"/>
      <w:r w:rsidRPr="00B20155">
        <w:t>auth.POST</w:t>
      </w:r>
      <w:proofErr w:type="spellEnd"/>
      <w:r w:rsidRPr="00B20155">
        <w:t>(</w:t>
      </w:r>
      <w:proofErr w:type="gramEnd"/>
      <w:r w:rsidRPr="00B20155">
        <w:t xml:space="preserve">"/sign-in", </w:t>
      </w:r>
      <w:proofErr w:type="spellStart"/>
      <w:r w:rsidRPr="00B20155">
        <w:t>h.signIn</w:t>
      </w:r>
      <w:proofErr w:type="spellEnd"/>
      <w:r w:rsidRPr="00B20155">
        <w:t>)</w:t>
      </w:r>
    </w:p>
    <w:p w:rsidR="00B20155" w:rsidRPr="00B20155" w:rsidRDefault="00B20155" w:rsidP="00B20155">
      <w:pPr>
        <w:pStyle w:val="styleCode"/>
      </w:pPr>
      <w:r w:rsidRPr="00B20155">
        <w:tab/>
      </w:r>
      <w:r w:rsidRPr="00B20155">
        <w:tab/>
      </w:r>
      <w:proofErr w:type="spellStart"/>
      <w:proofErr w:type="gramStart"/>
      <w:r w:rsidRPr="00B20155">
        <w:t>auth.POST</w:t>
      </w:r>
      <w:proofErr w:type="spellEnd"/>
      <w:r w:rsidRPr="00B20155">
        <w:t>(</w:t>
      </w:r>
      <w:proofErr w:type="gramEnd"/>
      <w:r w:rsidRPr="00B20155">
        <w:t xml:space="preserve">"/refresh", </w:t>
      </w:r>
      <w:proofErr w:type="spellStart"/>
      <w:r w:rsidRPr="00B20155">
        <w:t>h.refresh</w:t>
      </w:r>
      <w:proofErr w:type="spellEnd"/>
      <w:r w:rsidRPr="00B20155">
        <w:t>)</w:t>
      </w:r>
    </w:p>
    <w:p w:rsidR="00B20155" w:rsidRPr="00B20155" w:rsidRDefault="00B20155" w:rsidP="00B20155">
      <w:pPr>
        <w:pStyle w:val="styleCode"/>
      </w:pPr>
      <w:r w:rsidRPr="00B20155">
        <w:tab/>
      </w:r>
      <w:r w:rsidRPr="00B20155">
        <w:tab/>
      </w:r>
      <w:proofErr w:type="spellStart"/>
      <w:proofErr w:type="gramStart"/>
      <w:r w:rsidRPr="00B20155">
        <w:t>auth.POST</w:t>
      </w:r>
      <w:proofErr w:type="spellEnd"/>
      <w:r w:rsidRPr="00B20155">
        <w:t>(</w:t>
      </w:r>
      <w:proofErr w:type="gramEnd"/>
      <w:r w:rsidRPr="00B20155">
        <w:t xml:space="preserve">"/logout", </w:t>
      </w:r>
      <w:proofErr w:type="spellStart"/>
      <w:r w:rsidRPr="00B20155">
        <w:t>h.logout</w:t>
      </w:r>
      <w:proofErr w:type="spellEnd"/>
      <w:r w:rsidRPr="00B20155">
        <w:t>)</w:t>
      </w:r>
    </w:p>
    <w:p w:rsidR="00B20155" w:rsidRPr="00B20155" w:rsidRDefault="00B20155" w:rsidP="00B20155">
      <w:pPr>
        <w:pStyle w:val="styleCode"/>
      </w:pPr>
      <w:r w:rsidRPr="00B20155">
        <w:tab/>
        <w:t>}</w:t>
      </w:r>
    </w:p>
    <w:p w:rsidR="00B20155" w:rsidRDefault="00B20155" w:rsidP="00B20155">
      <w:pPr>
        <w:pStyle w:val="styleCode"/>
      </w:pPr>
    </w:p>
    <w:p w:rsidR="00B20155" w:rsidRDefault="00B20155" w:rsidP="00B20155">
      <w:pPr>
        <w:pStyle w:val="styleCode"/>
      </w:pPr>
      <w:r>
        <w:tab/>
      </w:r>
      <w:proofErr w:type="gramStart"/>
      <w:r>
        <w:t>return</w:t>
      </w:r>
      <w:proofErr w:type="gramEnd"/>
      <w:r>
        <w:t xml:space="preserve"> router</w:t>
      </w:r>
    </w:p>
    <w:p w:rsidR="00B20155" w:rsidRDefault="00B20155" w:rsidP="00B20155">
      <w:pPr>
        <w:pStyle w:val="styleCode"/>
      </w:pPr>
      <w:r>
        <w:t>}</w:t>
      </w:r>
    </w:p>
    <w:p w:rsidR="008F6370" w:rsidRDefault="008F6370" w:rsidP="008F6370">
      <w:pPr>
        <w:pStyle w:val="styleText"/>
      </w:pPr>
    </w:p>
    <w:p w:rsidR="008F6370" w:rsidRDefault="008F6370" w:rsidP="008F6370">
      <w:pPr>
        <w:pStyle w:val="styleText"/>
      </w:pPr>
      <w:r>
        <w:t xml:space="preserve">Для каждого маршрута из группы </w:t>
      </w:r>
      <w:r w:rsidRPr="008F6370">
        <w:t>“/</w:t>
      </w:r>
      <w:proofErr w:type="spellStart"/>
      <w:r>
        <w:rPr>
          <w:lang w:val="en-US"/>
        </w:rPr>
        <w:t>auth</w:t>
      </w:r>
      <w:proofErr w:type="spellEnd"/>
      <w:r w:rsidRPr="008F6370">
        <w:t xml:space="preserve">” </w:t>
      </w:r>
      <w:r>
        <w:t>определены обработчики</w:t>
      </w:r>
      <w:r w:rsidRPr="008F6370">
        <w:t xml:space="preserve">, </w:t>
      </w:r>
      <w:r>
        <w:t>которые выполняют обработку пользовательских запросов.</w:t>
      </w:r>
    </w:p>
    <w:p w:rsidR="008F6370" w:rsidRDefault="008F6370" w:rsidP="008F6370">
      <w:pPr>
        <w:pStyle w:val="styleText"/>
      </w:pPr>
    </w:p>
    <w:p w:rsidR="008F6370" w:rsidRDefault="008F6370" w:rsidP="008F6370">
      <w:pPr>
        <w:pStyle w:val="styleAbz2"/>
      </w:pPr>
      <w:bookmarkStart w:id="11" w:name="_Toc103818946"/>
      <w:r>
        <w:t>Модель базы данных</w:t>
      </w:r>
      <w:bookmarkEnd w:id="11"/>
    </w:p>
    <w:p w:rsidR="008F6370" w:rsidRDefault="008F6370" w:rsidP="008F6370">
      <w:pPr>
        <w:pStyle w:val="styleText"/>
      </w:pPr>
      <w:r>
        <w:t>Определим модель базы данных</w:t>
      </w:r>
      <w:r w:rsidRPr="008F6370">
        <w:t xml:space="preserve">, </w:t>
      </w:r>
      <w:r>
        <w:t>которая будет рассмотрена в рамках текущей реализации. Модель базы данных представлена на рисунке 4.</w:t>
      </w:r>
    </w:p>
    <w:p w:rsidR="008F6370" w:rsidRDefault="008F6370" w:rsidP="008F6370">
      <w:pPr>
        <w:pStyle w:val="styleText"/>
      </w:pPr>
    </w:p>
    <w:p w:rsidR="008F6370" w:rsidRDefault="008F6370" w:rsidP="008F6370">
      <w:pPr>
        <w:pStyle w:val="styleImage"/>
        <w:rPr>
          <w:lang w:val="en-US"/>
        </w:rPr>
      </w:pPr>
      <w:r w:rsidRPr="008F6370">
        <w:drawing>
          <wp:inline distT="0" distB="0" distL="0" distR="0" wp14:anchorId="0CCD762D" wp14:editId="645D5759">
            <wp:extent cx="5394960" cy="2998802"/>
            <wp:effectExtent l="19050" t="19050" r="15240" b="1143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399627" cy="3001396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8F6370" w:rsidRDefault="008F6370" w:rsidP="008F6370">
      <w:pPr>
        <w:pStyle w:val="styleImage"/>
      </w:pPr>
      <w:r>
        <w:t>Рисунок 4 – Модель базы данных</w:t>
      </w:r>
    </w:p>
    <w:p w:rsidR="008F6370" w:rsidRDefault="008F6370" w:rsidP="00580F77">
      <w:pPr>
        <w:pStyle w:val="styleText"/>
      </w:pPr>
    </w:p>
    <w:p w:rsidR="00580F77" w:rsidRDefault="00580F77" w:rsidP="00580F77">
      <w:pPr>
        <w:pStyle w:val="styleText"/>
      </w:pPr>
      <w:r>
        <w:t xml:space="preserve">В модели базы данных основное внимание будет уделено таблице </w:t>
      </w:r>
      <w:r>
        <w:rPr>
          <w:lang w:val="en-US"/>
        </w:rPr>
        <w:t>tokens</w:t>
      </w:r>
      <w:r w:rsidRPr="00580F77">
        <w:t xml:space="preserve">, </w:t>
      </w:r>
      <w:r>
        <w:t xml:space="preserve">которая хранит </w:t>
      </w:r>
      <w:proofErr w:type="spellStart"/>
      <w:r>
        <w:t>токены</w:t>
      </w:r>
      <w:proofErr w:type="spellEnd"/>
      <w:r>
        <w:t xml:space="preserve"> доступа и обновления</w:t>
      </w:r>
      <w:r w:rsidRPr="00580F77">
        <w:t xml:space="preserve">, </w:t>
      </w:r>
      <w:r>
        <w:t xml:space="preserve">а также таблице </w:t>
      </w:r>
      <w:r>
        <w:rPr>
          <w:lang w:val="en-US"/>
        </w:rPr>
        <w:t>users</w:t>
      </w:r>
      <w:r w:rsidRPr="00580F77">
        <w:t xml:space="preserve"> </w:t>
      </w:r>
      <w:r>
        <w:t xml:space="preserve">и </w:t>
      </w:r>
      <w:r>
        <w:rPr>
          <w:lang w:val="en-US"/>
        </w:rPr>
        <w:t>roles</w:t>
      </w:r>
      <w:r w:rsidRPr="00580F77">
        <w:t xml:space="preserve">, </w:t>
      </w:r>
      <w:r>
        <w:t>которые хранят информацию о пользователях и ролях соответственно.</w:t>
      </w:r>
    </w:p>
    <w:p w:rsidR="00580F77" w:rsidRDefault="00580F77" w:rsidP="00580F77">
      <w:pPr>
        <w:pStyle w:val="styleText"/>
      </w:pPr>
    </w:p>
    <w:p w:rsidR="00D96A35" w:rsidRDefault="00D96A35" w:rsidP="00D96A35">
      <w:pPr>
        <w:pStyle w:val="styleAbz2"/>
      </w:pPr>
      <w:bookmarkStart w:id="12" w:name="_Toc103818947"/>
      <w:r>
        <w:t>Определение обработчиков</w:t>
      </w:r>
      <w:bookmarkEnd w:id="12"/>
    </w:p>
    <w:p w:rsidR="00D96A35" w:rsidRPr="00D96A35" w:rsidRDefault="00D96A35" w:rsidP="00580F77">
      <w:pPr>
        <w:pStyle w:val="styleText"/>
      </w:pPr>
      <w:r>
        <w:t xml:space="preserve">Для регистрации пользователя используется маршрут </w:t>
      </w:r>
      <w:r w:rsidRPr="00D96A35">
        <w:t>“/</w:t>
      </w:r>
      <w:proofErr w:type="spellStart"/>
      <w:r>
        <w:rPr>
          <w:lang w:val="en-US"/>
        </w:rPr>
        <w:t>auth</w:t>
      </w:r>
      <w:proofErr w:type="spellEnd"/>
      <w:r w:rsidRPr="00D96A35">
        <w:t>/</w:t>
      </w:r>
      <w:r>
        <w:rPr>
          <w:lang w:val="en-US"/>
        </w:rPr>
        <w:t>sign</w:t>
      </w:r>
      <w:r w:rsidRPr="00D96A35">
        <w:t>-</w:t>
      </w:r>
      <w:r>
        <w:rPr>
          <w:lang w:val="en-US"/>
        </w:rPr>
        <w:t>up</w:t>
      </w:r>
      <w:r w:rsidRPr="00D96A35">
        <w:t xml:space="preserve">”, </w:t>
      </w:r>
      <w:r>
        <w:t>на вход данный запрос принимает следующие данные</w:t>
      </w:r>
      <w:r w:rsidRPr="00D96A35">
        <w:t>:</w:t>
      </w:r>
    </w:p>
    <w:p w:rsidR="00D96A35" w:rsidRDefault="00D96A35" w:rsidP="00D96A35">
      <w:pPr>
        <w:pStyle w:val="styleText"/>
        <w:numPr>
          <w:ilvl w:val="0"/>
          <w:numId w:val="7"/>
        </w:numPr>
        <w:rPr>
          <w:lang w:val="en-US"/>
        </w:rPr>
      </w:pPr>
      <w:r>
        <w:rPr>
          <w:lang w:val="en-US"/>
        </w:rPr>
        <w:t>email</w:t>
      </w:r>
    </w:p>
    <w:p w:rsidR="00D96A35" w:rsidRPr="00D96A35" w:rsidRDefault="00D96A35" w:rsidP="00D96A35">
      <w:pPr>
        <w:pStyle w:val="styleText"/>
        <w:numPr>
          <w:ilvl w:val="0"/>
          <w:numId w:val="7"/>
        </w:numPr>
        <w:rPr>
          <w:lang w:val="en-US"/>
        </w:rPr>
      </w:pPr>
      <w:r>
        <w:lastRenderedPageBreak/>
        <w:t>Пароль</w:t>
      </w:r>
    </w:p>
    <w:p w:rsidR="00D96A35" w:rsidRPr="00D96A35" w:rsidRDefault="00D96A35" w:rsidP="00D96A35">
      <w:pPr>
        <w:pStyle w:val="styleText"/>
        <w:numPr>
          <w:ilvl w:val="0"/>
          <w:numId w:val="7"/>
        </w:numPr>
        <w:rPr>
          <w:lang w:val="en-US"/>
        </w:rPr>
      </w:pPr>
      <w:r>
        <w:t>Имя</w:t>
      </w:r>
    </w:p>
    <w:p w:rsidR="00D96A35" w:rsidRDefault="00D96A35" w:rsidP="00D96A35">
      <w:pPr>
        <w:pStyle w:val="styleText"/>
        <w:numPr>
          <w:ilvl w:val="0"/>
          <w:numId w:val="7"/>
        </w:numPr>
        <w:rPr>
          <w:lang w:val="en-US"/>
        </w:rPr>
      </w:pPr>
      <w:r>
        <w:t>Фамилию</w:t>
      </w:r>
    </w:p>
    <w:p w:rsidR="00D96A35" w:rsidRPr="00D96A35" w:rsidRDefault="00D96A35" w:rsidP="00D96A35">
      <w:pPr>
        <w:pStyle w:val="styleText"/>
      </w:pPr>
    </w:p>
    <w:p w:rsidR="00D96A35" w:rsidRDefault="00D96A35" w:rsidP="00580F77">
      <w:pPr>
        <w:pStyle w:val="styleText"/>
      </w:pPr>
      <w:r>
        <w:t xml:space="preserve">Код обработчика по маршруту </w:t>
      </w:r>
      <w:r w:rsidRPr="00D96A35">
        <w:t>“/</w:t>
      </w:r>
      <w:proofErr w:type="spellStart"/>
      <w:r>
        <w:rPr>
          <w:lang w:val="en-US"/>
        </w:rPr>
        <w:t>auth</w:t>
      </w:r>
      <w:proofErr w:type="spellEnd"/>
      <w:r w:rsidRPr="00D96A35">
        <w:t>/</w:t>
      </w:r>
      <w:r>
        <w:rPr>
          <w:lang w:val="en-US"/>
        </w:rPr>
        <w:t>sign</w:t>
      </w:r>
      <w:r w:rsidRPr="00D96A35">
        <w:t>-</w:t>
      </w:r>
      <w:r>
        <w:rPr>
          <w:lang w:val="en-US"/>
        </w:rPr>
        <w:t>up</w:t>
      </w:r>
      <w:r w:rsidRPr="00D96A35">
        <w:t xml:space="preserve">” </w:t>
      </w:r>
      <w:r>
        <w:t>выглядит следующим образом</w:t>
      </w:r>
      <w:r w:rsidRPr="00D96A35">
        <w:t>:</w:t>
      </w:r>
    </w:p>
    <w:p w:rsidR="003964DF" w:rsidRPr="003964DF" w:rsidRDefault="003964DF" w:rsidP="003964DF">
      <w:pPr>
        <w:pStyle w:val="styleCode"/>
      </w:pPr>
      <w:proofErr w:type="spellStart"/>
      <w:proofErr w:type="gramStart"/>
      <w:r w:rsidRPr="003964DF">
        <w:t>func</w:t>
      </w:r>
      <w:proofErr w:type="spellEnd"/>
      <w:proofErr w:type="gramEnd"/>
      <w:r w:rsidRPr="003964DF">
        <w:t xml:space="preserve"> (h *Handler) </w:t>
      </w:r>
      <w:proofErr w:type="spellStart"/>
      <w:r w:rsidRPr="003964DF">
        <w:t>signUp</w:t>
      </w:r>
      <w:proofErr w:type="spellEnd"/>
      <w:r w:rsidRPr="003964DF">
        <w:t>(c *</w:t>
      </w:r>
      <w:proofErr w:type="spellStart"/>
      <w:r w:rsidRPr="003964DF">
        <w:t>gin.Context</w:t>
      </w:r>
      <w:proofErr w:type="spellEnd"/>
      <w:r w:rsidRPr="003964DF">
        <w:t>) {</w:t>
      </w:r>
    </w:p>
    <w:p w:rsidR="003964DF" w:rsidRPr="003964DF" w:rsidRDefault="003964DF" w:rsidP="003964DF">
      <w:pPr>
        <w:pStyle w:val="styleCode"/>
      </w:pPr>
      <w:r w:rsidRPr="003964DF">
        <w:tab/>
      </w:r>
      <w:proofErr w:type="spellStart"/>
      <w:proofErr w:type="gramStart"/>
      <w:r w:rsidRPr="003964DF">
        <w:t>var</w:t>
      </w:r>
      <w:proofErr w:type="spellEnd"/>
      <w:proofErr w:type="gramEnd"/>
      <w:r w:rsidRPr="003964DF">
        <w:t xml:space="preserve"> input </w:t>
      </w:r>
      <w:proofErr w:type="spellStart"/>
      <w:r w:rsidRPr="003964DF">
        <w:t>model.UserRegisterModel</w:t>
      </w:r>
      <w:proofErr w:type="spellEnd"/>
    </w:p>
    <w:p w:rsidR="003964DF" w:rsidRPr="003964DF" w:rsidRDefault="003964DF" w:rsidP="003964DF">
      <w:pPr>
        <w:pStyle w:val="styleCode"/>
      </w:pPr>
    </w:p>
    <w:p w:rsidR="003964DF" w:rsidRPr="003964DF" w:rsidRDefault="003964DF" w:rsidP="003964DF">
      <w:pPr>
        <w:pStyle w:val="styleCode"/>
      </w:pPr>
      <w:r w:rsidRPr="003964DF">
        <w:tab/>
      </w:r>
      <w:proofErr w:type="gramStart"/>
      <w:r w:rsidRPr="003964DF">
        <w:t>if</w:t>
      </w:r>
      <w:proofErr w:type="gramEnd"/>
      <w:r w:rsidRPr="003964DF">
        <w:t xml:space="preserve"> err := </w:t>
      </w:r>
      <w:proofErr w:type="spellStart"/>
      <w:r w:rsidRPr="003964DF">
        <w:t>c.BindJSON</w:t>
      </w:r>
      <w:proofErr w:type="spellEnd"/>
      <w:r w:rsidRPr="003964DF">
        <w:t>(&amp;input); err != nil {</w:t>
      </w:r>
    </w:p>
    <w:p w:rsidR="003964DF" w:rsidRPr="003964DF" w:rsidRDefault="003964DF" w:rsidP="003964DF">
      <w:pPr>
        <w:pStyle w:val="styleCode"/>
      </w:pPr>
      <w:r w:rsidRPr="003964DF">
        <w:tab/>
      </w:r>
      <w:r w:rsidRPr="003964DF">
        <w:tab/>
      </w:r>
      <w:proofErr w:type="spellStart"/>
      <w:proofErr w:type="gramStart"/>
      <w:r w:rsidRPr="003964DF">
        <w:t>newErrorResponse</w:t>
      </w:r>
      <w:proofErr w:type="spellEnd"/>
      <w:r w:rsidRPr="003964DF">
        <w:t>(</w:t>
      </w:r>
      <w:proofErr w:type="gramEnd"/>
      <w:r w:rsidRPr="003964DF">
        <w:t xml:space="preserve">c, </w:t>
      </w:r>
      <w:proofErr w:type="spellStart"/>
      <w:r w:rsidRPr="003964DF">
        <w:t>http.StatusBadRequest</w:t>
      </w:r>
      <w:proofErr w:type="spellEnd"/>
      <w:r w:rsidRPr="003964DF">
        <w:t>, "invalid input body")</w:t>
      </w:r>
    </w:p>
    <w:p w:rsidR="003964DF" w:rsidRPr="003964DF" w:rsidRDefault="003964DF" w:rsidP="003964DF">
      <w:pPr>
        <w:pStyle w:val="styleCode"/>
      </w:pPr>
      <w:r w:rsidRPr="003964DF">
        <w:tab/>
      </w:r>
      <w:r w:rsidRPr="003964DF">
        <w:tab/>
      </w:r>
      <w:proofErr w:type="gramStart"/>
      <w:r w:rsidRPr="003964DF">
        <w:t>return</w:t>
      </w:r>
      <w:proofErr w:type="gramEnd"/>
    </w:p>
    <w:p w:rsidR="003964DF" w:rsidRPr="003964DF" w:rsidRDefault="003964DF" w:rsidP="003964DF">
      <w:pPr>
        <w:pStyle w:val="styleCode"/>
      </w:pPr>
      <w:r w:rsidRPr="003964DF">
        <w:tab/>
        <w:t>}</w:t>
      </w:r>
    </w:p>
    <w:p w:rsidR="003964DF" w:rsidRPr="003964DF" w:rsidRDefault="003964DF" w:rsidP="003964DF">
      <w:pPr>
        <w:pStyle w:val="styleCode"/>
      </w:pPr>
    </w:p>
    <w:p w:rsidR="003964DF" w:rsidRPr="003964DF" w:rsidRDefault="003964DF" w:rsidP="003964DF">
      <w:pPr>
        <w:pStyle w:val="styleCode"/>
      </w:pPr>
      <w:r w:rsidRPr="003964DF">
        <w:tab/>
      </w:r>
      <w:proofErr w:type="gramStart"/>
      <w:r w:rsidRPr="003964DF">
        <w:t>data</w:t>
      </w:r>
      <w:proofErr w:type="gramEnd"/>
      <w:r w:rsidRPr="003964DF">
        <w:t xml:space="preserve">, err := </w:t>
      </w:r>
      <w:proofErr w:type="spellStart"/>
      <w:r w:rsidRPr="003964DF">
        <w:t>h.services.Authorization.CreateUser</w:t>
      </w:r>
      <w:proofErr w:type="spellEnd"/>
      <w:r w:rsidRPr="003964DF">
        <w:t>(input)</w:t>
      </w:r>
    </w:p>
    <w:p w:rsidR="003964DF" w:rsidRPr="003964DF" w:rsidRDefault="003964DF" w:rsidP="003964DF">
      <w:pPr>
        <w:pStyle w:val="styleCode"/>
      </w:pPr>
      <w:r w:rsidRPr="003964DF">
        <w:tab/>
      </w:r>
      <w:proofErr w:type="gramStart"/>
      <w:r w:rsidRPr="003964DF">
        <w:t>if</w:t>
      </w:r>
      <w:proofErr w:type="gramEnd"/>
      <w:r w:rsidRPr="003964DF">
        <w:t xml:space="preserve"> err != nil {</w:t>
      </w:r>
    </w:p>
    <w:p w:rsidR="003964DF" w:rsidRPr="003964DF" w:rsidRDefault="003964DF" w:rsidP="003964DF">
      <w:pPr>
        <w:pStyle w:val="styleCode"/>
      </w:pPr>
      <w:r w:rsidRPr="003964DF">
        <w:tab/>
      </w:r>
      <w:r w:rsidRPr="003964DF">
        <w:tab/>
      </w:r>
      <w:proofErr w:type="spellStart"/>
      <w:proofErr w:type="gramStart"/>
      <w:r w:rsidRPr="003964DF">
        <w:t>newErrorResponse</w:t>
      </w:r>
      <w:proofErr w:type="spellEnd"/>
      <w:r w:rsidRPr="003964DF">
        <w:t>(</w:t>
      </w:r>
      <w:proofErr w:type="gramEnd"/>
      <w:r w:rsidRPr="003964DF">
        <w:t xml:space="preserve">c, </w:t>
      </w:r>
      <w:proofErr w:type="spellStart"/>
      <w:r w:rsidRPr="003964DF">
        <w:t>http.StatusInternalServerError</w:t>
      </w:r>
      <w:proofErr w:type="spellEnd"/>
      <w:r w:rsidRPr="003964DF">
        <w:t xml:space="preserve">, </w:t>
      </w:r>
      <w:proofErr w:type="spellStart"/>
      <w:r w:rsidRPr="003964DF">
        <w:t>err.Error</w:t>
      </w:r>
      <w:proofErr w:type="spellEnd"/>
      <w:r w:rsidRPr="003964DF">
        <w:t>())</w:t>
      </w:r>
    </w:p>
    <w:p w:rsidR="003964DF" w:rsidRPr="003964DF" w:rsidRDefault="003964DF" w:rsidP="003964DF">
      <w:pPr>
        <w:pStyle w:val="styleCode"/>
      </w:pPr>
      <w:r w:rsidRPr="003964DF">
        <w:tab/>
      </w:r>
      <w:r w:rsidRPr="003964DF">
        <w:tab/>
      </w:r>
      <w:proofErr w:type="gramStart"/>
      <w:r w:rsidRPr="003964DF">
        <w:t>return</w:t>
      </w:r>
      <w:proofErr w:type="gramEnd"/>
    </w:p>
    <w:p w:rsidR="003964DF" w:rsidRPr="003964DF" w:rsidRDefault="003964DF" w:rsidP="003964DF">
      <w:pPr>
        <w:pStyle w:val="styleCode"/>
      </w:pPr>
      <w:r w:rsidRPr="003964DF">
        <w:tab/>
        <w:t>}</w:t>
      </w:r>
    </w:p>
    <w:p w:rsidR="003964DF" w:rsidRPr="003964DF" w:rsidRDefault="003964DF" w:rsidP="003964DF">
      <w:pPr>
        <w:pStyle w:val="styleCode"/>
      </w:pPr>
    </w:p>
    <w:p w:rsidR="003964DF" w:rsidRPr="003964DF" w:rsidRDefault="003964DF" w:rsidP="003964DF">
      <w:pPr>
        <w:pStyle w:val="styleCode"/>
      </w:pPr>
      <w:r w:rsidRPr="003964DF">
        <w:tab/>
      </w:r>
      <w:proofErr w:type="spellStart"/>
      <w:proofErr w:type="gramStart"/>
      <w:r w:rsidRPr="003964DF">
        <w:t>c.JSON</w:t>
      </w:r>
      <w:proofErr w:type="spellEnd"/>
      <w:r w:rsidRPr="003964DF">
        <w:t>(</w:t>
      </w:r>
      <w:proofErr w:type="spellStart"/>
      <w:proofErr w:type="gramEnd"/>
      <w:r w:rsidRPr="003964DF">
        <w:t>http.StatusOK</w:t>
      </w:r>
      <w:proofErr w:type="spellEnd"/>
      <w:r w:rsidRPr="003964DF">
        <w:t>, data)</w:t>
      </w:r>
    </w:p>
    <w:p w:rsidR="00D96A35" w:rsidRDefault="003964DF" w:rsidP="003964DF">
      <w:pPr>
        <w:pStyle w:val="styleCode"/>
      </w:pPr>
      <w:r w:rsidRPr="003964DF">
        <w:t>}</w:t>
      </w:r>
    </w:p>
    <w:p w:rsidR="003964DF" w:rsidRDefault="003964DF" w:rsidP="003964DF">
      <w:pPr>
        <w:pStyle w:val="styleText"/>
      </w:pPr>
    </w:p>
    <w:p w:rsidR="003964DF" w:rsidRPr="003964DF" w:rsidRDefault="003964DF" w:rsidP="003964DF">
      <w:pPr>
        <w:pStyle w:val="styleText"/>
        <w:rPr>
          <w:b/>
          <w:lang w:val="en-US"/>
        </w:rPr>
      </w:pPr>
      <w:r w:rsidRPr="003964DF">
        <w:rPr>
          <w:b/>
        </w:rPr>
        <w:t>Пояснения к коду</w:t>
      </w:r>
      <w:r w:rsidRPr="003964DF">
        <w:rPr>
          <w:b/>
          <w:lang w:val="en-US"/>
        </w:rPr>
        <w:t>:</w:t>
      </w:r>
    </w:p>
    <w:p w:rsidR="003964DF" w:rsidRDefault="003964DF" w:rsidP="003964DF">
      <w:pPr>
        <w:pStyle w:val="styleText"/>
      </w:pPr>
      <w:r>
        <w:t xml:space="preserve">Определена функция </w:t>
      </w:r>
      <w:proofErr w:type="spellStart"/>
      <w:r>
        <w:rPr>
          <w:lang w:val="en-US"/>
        </w:rPr>
        <w:t>signUp</w:t>
      </w:r>
      <w:proofErr w:type="spellEnd"/>
      <w:r w:rsidRPr="003964DF">
        <w:t xml:space="preserve">, </w:t>
      </w:r>
      <w:r>
        <w:t>которая доступна только из того пакета</w:t>
      </w:r>
      <w:r w:rsidRPr="003964DF">
        <w:t xml:space="preserve">, </w:t>
      </w:r>
      <w:r>
        <w:t xml:space="preserve">в котором была определена (по нижнему регистру начального символа начала функции). В обработчике происходит получение данных из </w:t>
      </w:r>
      <w:r>
        <w:rPr>
          <w:lang w:val="en-US"/>
        </w:rPr>
        <w:t>JSON</w:t>
      </w:r>
      <w:r w:rsidRPr="003964DF">
        <w:t>-</w:t>
      </w:r>
      <w:r>
        <w:t>объекта</w:t>
      </w:r>
      <w:r w:rsidRPr="003964DF">
        <w:t xml:space="preserve">, </w:t>
      </w:r>
      <w:proofErr w:type="spellStart"/>
      <w:r>
        <w:t>валидация</w:t>
      </w:r>
      <w:proofErr w:type="spellEnd"/>
      <w:r>
        <w:t xml:space="preserve"> входных данных и вызов функции создания пользователя</w:t>
      </w:r>
      <w:r w:rsidRPr="003964DF">
        <w:t xml:space="preserve">, </w:t>
      </w:r>
      <w:r>
        <w:t xml:space="preserve">который будет описан чуть ниже. Возвращает обработчик пару </w:t>
      </w:r>
      <w:proofErr w:type="spellStart"/>
      <w:r>
        <w:t>токенов</w:t>
      </w:r>
      <w:proofErr w:type="spellEnd"/>
      <w:r>
        <w:t xml:space="preserve"> доступа и обновления соответственно.</w:t>
      </w:r>
    </w:p>
    <w:p w:rsidR="003964DF" w:rsidRDefault="003964DF" w:rsidP="003964DF">
      <w:pPr>
        <w:pStyle w:val="styleText"/>
        <w:rPr>
          <w:lang w:val="en-US"/>
        </w:rPr>
      </w:pPr>
      <w:r>
        <w:t>Код создания нового пользователя</w:t>
      </w:r>
      <w:r>
        <w:rPr>
          <w:lang w:val="en-US"/>
        </w:rPr>
        <w:t>:</w:t>
      </w:r>
    </w:p>
    <w:p w:rsidR="003964DF" w:rsidRPr="003964DF" w:rsidRDefault="003964DF" w:rsidP="003964DF">
      <w:pPr>
        <w:pStyle w:val="styleCode"/>
      </w:pPr>
      <w:r w:rsidRPr="003964DF">
        <w:t>/*</w:t>
      </w:r>
    </w:p>
    <w:p w:rsidR="003964DF" w:rsidRPr="003964DF" w:rsidRDefault="003964DF" w:rsidP="003964DF">
      <w:pPr>
        <w:pStyle w:val="styleCode"/>
      </w:pPr>
      <w:r w:rsidRPr="003964DF">
        <w:t xml:space="preserve">* </w:t>
      </w:r>
      <w:proofErr w:type="spellStart"/>
      <w:r w:rsidRPr="003964DF">
        <w:t>Функция</w:t>
      </w:r>
      <w:proofErr w:type="spellEnd"/>
      <w:r w:rsidRPr="003964DF">
        <w:t xml:space="preserve"> </w:t>
      </w:r>
      <w:proofErr w:type="spellStart"/>
      <w:r w:rsidRPr="003964DF">
        <w:t>регистрации</w:t>
      </w:r>
      <w:proofErr w:type="spellEnd"/>
      <w:r w:rsidRPr="003964DF">
        <w:t xml:space="preserve"> </w:t>
      </w:r>
      <w:proofErr w:type="spellStart"/>
      <w:r w:rsidRPr="003964DF">
        <w:t>пользователя</w:t>
      </w:r>
      <w:proofErr w:type="spellEnd"/>
    </w:p>
    <w:p w:rsidR="003964DF" w:rsidRPr="003964DF" w:rsidRDefault="003964DF" w:rsidP="003964DF">
      <w:pPr>
        <w:pStyle w:val="styleCode"/>
      </w:pPr>
      <w:r w:rsidRPr="003964DF">
        <w:t xml:space="preserve"> */</w:t>
      </w:r>
    </w:p>
    <w:p w:rsidR="003964DF" w:rsidRPr="003964DF" w:rsidRDefault="003964DF" w:rsidP="003964DF">
      <w:pPr>
        <w:pStyle w:val="styleCode"/>
      </w:pPr>
      <w:proofErr w:type="spellStart"/>
      <w:proofErr w:type="gramStart"/>
      <w:r w:rsidRPr="003964DF">
        <w:t>func</w:t>
      </w:r>
      <w:proofErr w:type="spellEnd"/>
      <w:proofErr w:type="gramEnd"/>
      <w:r w:rsidRPr="003964DF">
        <w:t xml:space="preserve"> (r *</w:t>
      </w:r>
      <w:proofErr w:type="spellStart"/>
      <w:r w:rsidRPr="003964DF">
        <w:t>AuthPostgres</w:t>
      </w:r>
      <w:proofErr w:type="spellEnd"/>
      <w:r w:rsidRPr="003964DF">
        <w:t xml:space="preserve">) </w:t>
      </w:r>
      <w:proofErr w:type="spellStart"/>
      <w:r w:rsidRPr="003964DF">
        <w:t>CreateUser</w:t>
      </w:r>
      <w:proofErr w:type="spellEnd"/>
      <w:r w:rsidRPr="003964DF">
        <w:t xml:space="preserve">(user </w:t>
      </w:r>
      <w:proofErr w:type="spellStart"/>
      <w:r w:rsidRPr="003964DF">
        <w:t>model.UserRegisterModel</w:t>
      </w:r>
      <w:proofErr w:type="spellEnd"/>
      <w:r w:rsidRPr="003964DF">
        <w:t>) (</w:t>
      </w:r>
      <w:proofErr w:type="spellStart"/>
      <w:r w:rsidRPr="003964DF">
        <w:t>model.UserAuthDataModel</w:t>
      </w:r>
      <w:proofErr w:type="spellEnd"/>
      <w:r w:rsidRPr="003964DF">
        <w:t>, error) {</w:t>
      </w:r>
    </w:p>
    <w:p w:rsidR="003964DF" w:rsidRDefault="003964DF" w:rsidP="003964DF">
      <w:pPr>
        <w:pStyle w:val="styleCode"/>
      </w:pPr>
      <w:r w:rsidRPr="003964DF">
        <w:tab/>
      </w:r>
      <w:r>
        <w:t xml:space="preserve">// </w:t>
      </w:r>
      <w:proofErr w:type="gramStart"/>
      <w:r>
        <w:t>Validate</w:t>
      </w:r>
      <w:proofErr w:type="gramEnd"/>
      <w:r>
        <w:t xml:space="preserve"> check</w:t>
      </w:r>
    </w:p>
    <w:p w:rsidR="003964DF" w:rsidRPr="003964DF" w:rsidRDefault="003964DF" w:rsidP="003964DF">
      <w:pPr>
        <w:pStyle w:val="styleCode"/>
      </w:pPr>
      <w:r>
        <w:tab/>
        <w:t>&lt;</w:t>
      </w:r>
      <w:proofErr w:type="gramStart"/>
      <w:r>
        <w:t>code</w:t>
      </w:r>
      <w:proofErr w:type="gramEnd"/>
      <w:r>
        <w:t>&gt;</w:t>
      </w:r>
    </w:p>
    <w:p w:rsidR="003964DF" w:rsidRPr="003964DF" w:rsidRDefault="003964DF" w:rsidP="003964DF">
      <w:pPr>
        <w:pStyle w:val="styleCode"/>
      </w:pPr>
      <w:r w:rsidRPr="003964DF">
        <w:tab/>
        <w:t>// Хэширование пароля</w:t>
      </w:r>
    </w:p>
    <w:p w:rsidR="003964DF" w:rsidRPr="003964DF" w:rsidRDefault="003964DF" w:rsidP="003964DF">
      <w:pPr>
        <w:pStyle w:val="styleCode"/>
      </w:pPr>
      <w:r w:rsidRPr="003964DF">
        <w:tab/>
        <w:t xml:space="preserve">// </w:t>
      </w:r>
      <w:proofErr w:type="spellStart"/>
      <w:r w:rsidRPr="003964DF">
        <w:t>user.Password</w:t>
      </w:r>
      <w:proofErr w:type="spellEnd"/>
      <w:r w:rsidRPr="003964DF">
        <w:t xml:space="preserve"> = </w:t>
      </w:r>
      <w:proofErr w:type="spellStart"/>
      <w:proofErr w:type="gramStart"/>
      <w:r w:rsidRPr="003964DF">
        <w:t>generatePasswordHash</w:t>
      </w:r>
      <w:proofErr w:type="spellEnd"/>
      <w:r w:rsidRPr="003964DF">
        <w:t>(</w:t>
      </w:r>
      <w:proofErr w:type="spellStart"/>
      <w:proofErr w:type="gramEnd"/>
      <w:r w:rsidRPr="003964DF">
        <w:t>user.Password</w:t>
      </w:r>
      <w:proofErr w:type="spellEnd"/>
      <w:r w:rsidRPr="003964DF">
        <w:t>)</w:t>
      </w:r>
    </w:p>
    <w:p w:rsidR="003964DF" w:rsidRPr="003964DF" w:rsidRDefault="003964DF" w:rsidP="003964DF">
      <w:pPr>
        <w:pStyle w:val="styleCode"/>
      </w:pPr>
      <w:r w:rsidRPr="003964DF">
        <w:tab/>
      </w:r>
      <w:proofErr w:type="spellStart"/>
      <w:proofErr w:type="gramStart"/>
      <w:r w:rsidRPr="003964DF">
        <w:t>hashedPassword</w:t>
      </w:r>
      <w:proofErr w:type="spellEnd"/>
      <w:proofErr w:type="gramEnd"/>
      <w:r w:rsidRPr="003964DF">
        <w:t xml:space="preserve">, err := </w:t>
      </w:r>
      <w:proofErr w:type="spellStart"/>
      <w:r w:rsidRPr="003964DF">
        <w:t>bcrypt.GenerateFromPassword</w:t>
      </w:r>
      <w:proofErr w:type="spellEnd"/>
      <w:r w:rsidRPr="003964DF">
        <w:t>([]byte(</w:t>
      </w:r>
      <w:proofErr w:type="spellStart"/>
      <w:r w:rsidRPr="003964DF">
        <w:t>user.Password</w:t>
      </w:r>
      <w:proofErr w:type="spellEnd"/>
      <w:r w:rsidRPr="003964DF">
        <w:t xml:space="preserve">), </w:t>
      </w:r>
      <w:proofErr w:type="spellStart"/>
      <w:r w:rsidRPr="003964DF">
        <w:t>viper.GetInt</w:t>
      </w:r>
      <w:proofErr w:type="spellEnd"/>
      <w:r w:rsidRPr="003964DF">
        <w:t>("</w:t>
      </w:r>
      <w:proofErr w:type="spellStart"/>
      <w:r w:rsidRPr="003964DF">
        <w:t>crypt.cost</w:t>
      </w:r>
      <w:proofErr w:type="spellEnd"/>
      <w:r w:rsidRPr="003964DF">
        <w:t>"))</w:t>
      </w:r>
    </w:p>
    <w:p w:rsidR="003964DF" w:rsidRPr="003964DF" w:rsidRDefault="003964DF" w:rsidP="003964DF">
      <w:pPr>
        <w:pStyle w:val="styleCode"/>
      </w:pPr>
      <w:r w:rsidRPr="003964DF">
        <w:tab/>
      </w:r>
      <w:proofErr w:type="gramStart"/>
      <w:r w:rsidRPr="003964DF">
        <w:t>if</w:t>
      </w:r>
      <w:proofErr w:type="gramEnd"/>
      <w:r w:rsidRPr="003964DF">
        <w:t xml:space="preserve"> err != nil {</w:t>
      </w:r>
    </w:p>
    <w:p w:rsidR="003964DF" w:rsidRPr="003964DF" w:rsidRDefault="003964DF" w:rsidP="003964DF">
      <w:pPr>
        <w:pStyle w:val="styleCode"/>
      </w:pPr>
      <w:r w:rsidRPr="003964DF">
        <w:tab/>
      </w:r>
      <w:r w:rsidRPr="003964DF">
        <w:tab/>
      </w:r>
      <w:proofErr w:type="gramStart"/>
      <w:r w:rsidRPr="003964DF">
        <w:t>return</w:t>
      </w:r>
      <w:proofErr w:type="gramEnd"/>
      <w:r w:rsidRPr="003964DF">
        <w:t xml:space="preserve"> </w:t>
      </w:r>
      <w:proofErr w:type="spellStart"/>
      <w:r w:rsidRPr="003964DF">
        <w:t>model.UserAuthDataModel</w:t>
      </w:r>
      <w:proofErr w:type="spellEnd"/>
      <w:r w:rsidRPr="003964DF">
        <w:t>{}, err</w:t>
      </w:r>
    </w:p>
    <w:p w:rsidR="003964DF" w:rsidRPr="003964DF" w:rsidRDefault="003964DF" w:rsidP="003964DF">
      <w:pPr>
        <w:pStyle w:val="styleCode"/>
      </w:pPr>
      <w:r w:rsidRPr="003964DF">
        <w:tab/>
        <w:t>}</w:t>
      </w:r>
    </w:p>
    <w:p w:rsidR="003964DF" w:rsidRPr="003964DF" w:rsidRDefault="003964DF" w:rsidP="003964DF">
      <w:pPr>
        <w:pStyle w:val="styleCode"/>
      </w:pPr>
    </w:p>
    <w:p w:rsidR="003964DF" w:rsidRPr="003964DF" w:rsidRDefault="003964DF" w:rsidP="003964DF">
      <w:pPr>
        <w:pStyle w:val="styleCode"/>
      </w:pPr>
      <w:r w:rsidRPr="003964DF">
        <w:tab/>
      </w:r>
      <w:proofErr w:type="spellStart"/>
      <w:r w:rsidRPr="003964DF">
        <w:t>user.Password</w:t>
      </w:r>
      <w:proofErr w:type="spellEnd"/>
      <w:r w:rsidRPr="003964DF">
        <w:t xml:space="preserve"> = </w:t>
      </w:r>
      <w:proofErr w:type="gramStart"/>
      <w:r w:rsidRPr="003964DF">
        <w:t>string(</w:t>
      </w:r>
      <w:proofErr w:type="spellStart"/>
      <w:proofErr w:type="gramEnd"/>
      <w:r w:rsidRPr="003964DF">
        <w:t>hashedPassword</w:t>
      </w:r>
      <w:proofErr w:type="spellEnd"/>
      <w:r w:rsidRPr="003964DF">
        <w:t>)</w:t>
      </w:r>
    </w:p>
    <w:p w:rsidR="003964DF" w:rsidRPr="003964DF" w:rsidRDefault="003964DF" w:rsidP="003964DF">
      <w:pPr>
        <w:pStyle w:val="styleCode"/>
      </w:pPr>
    </w:p>
    <w:p w:rsidR="003964DF" w:rsidRPr="003964DF" w:rsidRDefault="003964DF" w:rsidP="003964DF">
      <w:pPr>
        <w:pStyle w:val="styleCode"/>
      </w:pPr>
      <w:r w:rsidRPr="003964DF">
        <w:tab/>
      </w:r>
      <w:proofErr w:type="spellStart"/>
      <w:proofErr w:type="gramStart"/>
      <w:r w:rsidRPr="003964DF">
        <w:t>var</w:t>
      </w:r>
      <w:proofErr w:type="spellEnd"/>
      <w:proofErr w:type="gramEnd"/>
      <w:r w:rsidRPr="003964DF">
        <w:t xml:space="preserve"> id </w:t>
      </w:r>
      <w:proofErr w:type="spellStart"/>
      <w:r w:rsidRPr="003964DF">
        <w:t>int</w:t>
      </w:r>
      <w:proofErr w:type="spellEnd"/>
    </w:p>
    <w:p w:rsidR="003964DF" w:rsidRPr="003964DF" w:rsidRDefault="003964DF" w:rsidP="003964DF">
      <w:pPr>
        <w:pStyle w:val="styleCode"/>
      </w:pPr>
      <w:r w:rsidRPr="003964DF">
        <w:tab/>
      </w:r>
      <w:proofErr w:type="spellStart"/>
      <w:proofErr w:type="gramStart"/>
      <w:r w:rsidRPr="003964DF">
        <w:t>var</w:t>
      </w:r>
      <w:proofErr w:type="spellEnd"/>
      <w:proofErr w:type="gramEnd"/>
      <w:r w:rsidRPr="003964DF">
        <w:t xml:space="preserve"> </w:t>
      </w:r>
      <w:proofErr w:type="spellStart"/>
      <w:r w:rsidRPr="003964DF">
        <w:t>userUuid</w:t>
      </w:r>
      <w:proofErr w:type="spellEnd"/>
      <w:r w:rsidRPr="003964DF">
        <w:t xml:space="preserve"> string</w:t>
      </w:r>
    </w:p>
    <w:p w:rsidR="003964DF" w:rsidRPr="003964DF" w:rsidRDefault="003964DF" w:rsidP="003964DF">
      <w:pPr>
        <w:pStyle w:val="styleCode"/>
      </w:pPr>
      <w:r w:rsidRPr="003964DF">
        <w:tab/>
      </w:r>
      <w:proofErr w:type="gramStart"/>
      <w:r w:rsidRPr="003964DF">
        <w:t>query</w:t>
      </w:r>
      <w:proofErr w:type="gramEnd"/>
      <w:r w:rsidRPr="003964DF">
        <w:t xml:space="preserve"> := </w:t>
      </w:r>
      <w:proofErr w:type="spellStart"/>
      <w:r w:rsidRPr="003964DF">
        <w:t>fmt.Sprintf</w:t>
      </w:r>
      <w:proofErr w:type="spellEnd"/>
      <w:r w:rsidRPr="003964DF">
        <w:t xml:space="preserve">("INSERT INTO %s (email, password, </w:t>
      </w:r>
      <w:proofErr w:type="spellStart"/>
      <w:r w:rsidRPr="003964DF">
        <w:t>uuid</w:t>
      </w:r>
      <w:proofErr w:type="spellEnd"/>
      <w:r w:rsidRPr="003964DF">
        <w:t xml:space="preserve">) values ($1, $2, $3) RETURNING id, </w:t>
      </w:r>
      <w:proofErr w:type="spellStart"/>
      <w:r w:rsidRPr="003964DF">
        <w:t>uuid</w:t>
      </w:r>
      <w:proofErr w:type="spellEnd"/>
      <w:r w:rsidRPr="003964DF">
        <w:t xml:space="preserve">", </w:t>
      </w:r>
      <w:proofErr w:type="spellStart"/>
      <w:r w:rsidRPr="003964DF">
        <w:t>usersTable</w:t>
      </w:r>
      <w:proofErr w:type="spellEnd"/>
      <w:r w:rsidRPr="003964DF">
        <w:t>)</w:t>
      </w:r>
    </w:p>
    <w:p w:rsidR="003964DF" w:rsidRPr="003964DF" w:rsidRDefault="003964DF" w:rsidP="003964DF">
      <w:pPr>
        <w:pStyle w:val="styleCode"/>
      </w:pPr>
    </w:p>
    <w:p w:rsidR="003964DF" w:rsidRPr="003964DF" w:rsidRDefault="003964DF" w:rsidP="003964DF">
      <w:pPr>
        <w:pStyle w:val="styleCode"/>
      </w:pPr>
      <w:r w:rsidRPr="003964DF">
        <w:tab/>
        <w:t>// Generate UUID</w:t>
      </w:r>
    </w:p>
    <w:p w:rsidR="003964DF" w:rsidRPr="003964DF" w:rsidRDefault="003964DF" w:rsidP="003964DF">
      <w:pPr>
        <w:pStyle w:val="styleCode"/>
      </w:pPr>
      <w:r w:rsidRPr="003964DF">
        <w:tab/>
      </w:r>
      <w:r>
        <w:t>&lt;</w:t>
      </w:r>
      <w:proofErr w:type="gramStart"/>
      <w:r>
        <w:t>code</w:t>
      </w:r>
      <w:proofErr w:type="gramEnd"/>
      <w:r>
        <w:t>&gt;</w:t>
      </w:r>
    </w:p>
    <w:p w:rsidR="003964DF" w:rsidRPr="003964DF" w:rsidRDefault="003964DF" w:rsidP="003964DF">
      <w:pPr>
        <w:pStyle w:val="styleCode"/>
      </w:pPr>
    </w:p>
    <w:p w:rsidR="003964DF" w:rsidRPr="003964DF" w:rsidRDefault="003964DF" w:rsidP="003964DF">
      <w:pPr>
        <w:pStyle w:val="styleCode"/>
      </w:pPr>
      <w:r w:rsidRPr="003964DF">
        <w:tab/>
        <w:t xml:space="preserve">// </w:t>
      </w:r>
      <w:proofErr w:type="spellStart"/>
      <w:r w:rsidRPr="003964DF">
        <w:t>Добавление</w:t>
      </w:r>
      <w:proofErr w:type="spellEnd"/>
      <w:r w:rsidRPr="003964DF">
        <w:t xml:space="preserve"> </w:t>
      </w:r>
      <w:proofErr w:type="spellStart"/>
      <w:r w:rsidRPr="003964DF">
        <w:t>пользовательских</w:t>
      </w:r>
      <w:proofErr w:type="spellEnd"/>
      <w:r w:rsidRPr="003964DF">
        <w:t xml:space="preserve"> </w:t>
      </w:r>
      <w:proofErr w:type="spellStart"/>
      <w:r w:rsidRPr="003964DF">
        <w:t>данных</w:t>
      </w:r>
      <w:proofErr w:type="spellEnd"/>
    </w:p>
    <w:p w:rsidR="003964DF" w:rsidRPr="003964DF" w:rsidRDefault="003964DF" w:rsidP="003964DF">
      <w:pPr>
        <w:pStyle w:val="styleCode"/>
        <w:rPr>
          <w:lang w:val="ru-RU"/>
        </w:rPr>
      </w:pPr>
      <w:r w:rsidRPr="003964DF">
        <w:tab/>
      </w:r>
      <w:r>
        <w:t>&lt;</w:t>
      </w:r>
      <w:proofErr w:type="gramStart"/>
      <w:r>
        <w:t>code</w:t>
      </w:r>
      <w:proofErr w:type="gramEnd"/>
      <w:r>
        <w:t>&gt;</w:t>
      </w:r>
    </w:p>
    <w:p w:rsidR="003964DF" w:rsidRPr="003964DF" w:rsidRDefault="003964DF" w:rsidP="003964DF">
      <w:pPr>
        <w:pStyle w:val="styleCode"/>
        <w:rPr>
          <w:lang w:val="ru-RU"/>
        </w:rPr>
      </w:pPr>
    </w:p>
    <w:p w:rsidR="003964DF" w:rsidRPr="003964DF" w:rsidRDefault="003964DF" w:rsidP="003964DF">
      <w:pPr>
        <w:pStyle w:val="styleCode"/>
      </w:pPr>
      <w:r w:rsidRPr="003964DF">
        <w:rPr>
          <w:lang w:val="ru-RU"/>
        </w:rPr>
        <w:tab/>
        <w:t>// Добавление роли пользователю (</w:t>
      </w:r>
      <w:proofErr w:type="spellStart"/>
      <w:r w:rsidRPr="003964DF">
        <w:rPr>
          <w:lang w:val="ru-RU"/>
        </w:rPr>
        <w:t>по-умолчанию</w:t>
      </w:r>
      <w:proofErr w:type="spellEnd"/>
      <w:r w:rsidRPr="003964DF">
        <w:rPr>
          <w:lang w:val="ru-RU"/>
        </w:rPr>
        <w:t xml:space="preserve"> данная роль - </w:t>
      </w:r>
      <w:r w:rsidRPr="003964DF">
        <w:t>USER</w:t>
      </w:r>
      <w:r w:rsidRPr="003964DF">
        <w:rPr>
          <w:lang w:val="ru-RU"/>
        </w:rPr>
        <w:t>)</w:t>
      </w:r>
    </w:p>
    <w:p w:rsidR="003964DF" w:rsidRPr="003964DF" w:rsidRDefault="003964DF" w:rsidP="003964DF">
      <w:pPr>
        <w:pStyle w:val="styleCode"/>
      </w:pPr>
      <w:r>
        <w:tab/>
        <w:t>&lt;</w:t>
      </w:r>
      <w:proofErr w:type="gramStart"/>
      <w:r>
        <w:t>code</w:t>
      </w:r>
      <w:proofErr w:type="gramEnd"/>
      <w:r>
        <w:t>&gt;</w:t>
      </w:r>
    </w:p>
    <w:p w:rsidR="003964DF" w:rsidRPr="003964DF" w:rsidRDefault="003964DF" w:rsidP="003964DF">
      <w:pPr>
        <w:pStyle w:val="styleCode"/>
      </w:pPr>
      <w:r w:rsidRPr="003964DF">
        <w:tab/>
        <w:t xml:space="preserve">// </w:t>
      </w:r>
      <w:proofErr w:type="spellStart"/>
      <w:r w:rsidRPr="003964DF">
        <w:t>Генерация</w:t>
      </w:r>
      <w:proofErr w:type="spellEnd"/>
      <w:r w:rsidRPr="003964DF">
        <w:t xml:space="preserve"> </w:t>
      </w:r>
      <w:proofErr w:type="spellStart"/>
      <w:r w:rsidRPr="003964DF">
        <w:t>токенов</w:t>
      </w:r>
      <w:proofErr w:type="spellEnd"/>
      <w:r w:rsidRPr="003964DF">
        <w:t xml:space="preserve"> </w:t>
      </w:r>
      <w:proofErr w:type="spellStart"/>
      <w:r w:rsidRPr="003964DF">
        <w:t>доступа</w:t>
      </w:r>
      <w:proofErr w:type="spellEnd"/>
      <w:r w:rsidRPr="003964DF">
        <w:t xml:space="preserve"> и </w:t>
      </w:r>
      <w:proofErr w:type="spellStart"/>
      <w:r w:rsidRPr="003964DF">
        <w:t>обновления</w:t>
      </w:r>
      <w:proofErr w:type="spellEnd"/>
    </w:p>
    <w:p w:rsidR="003964DF" w:rsidRPr="003964DF" w:rsidRDefault="003964DF" w:rsidP="003964DF">
      <w:pPr>
        <w:pStyle w:val="styleCode"/>
      </w:pPr>
      <w:r w:rsidRPr="003964DF">
        <w:tab/>
      </w:r>
      <w:proofErr w:type="spellStart"/>
      <w:proofErr w:type="gramStart"/>
      <w:r w:rsidRPr="003964DF">
        <w:t>accessToken</w:t>
      </w:r>
      <w:proofErr w:type="spellEnd"/>
      <w:proofErr w:type="gramEnd"/>
      <w:r w:rsidRPr="003964DF">
        <w:t xml:space="preserve">, err := </w:t>
      </w:r>
      <w:proofErr w:type="spellStart"/>
      <w:r w:rsidRPr="003964DF">
        <w:t>GenerateToken</w:t>
      </w:r>
      <w:proofErr w:type="spellEnd"/>
      <w:r w:rsidRPr="003964DF">
        <w:t>(</w:t>
      </w:r>
      <w:proofErr w:type="spellStart"/>
      <w:r w:rsidRPr="003964DF">
        <w:t>userUuid</w:t>
      </w:r>
      <w:proofErr w:type="spellEnd"/>
      <w:r w:rsidRPr="003964DF">
        <w:t xml:space="preserve">, </w:t>
      </w:r>
      <w:proofErr w:type="spellStart"/>
      <w:r w:rsidRPr="003964DF">
        <w:t>role.Uuid</w:t>
      </w:r>
      <w:proofErr w:type="spellEnd"/>
      <w:r w:rsidRPr="003964DF">
        <w:t xml:space="preserve">, </w:t>
      </w:r>
      <w:proofErr w:type="spellStart"/>
      <w:r w:rsidRPr="003964DF">
        <w:t>tokenTTL_access</w:t>
      </w:r>
      <w:proofErr w:type="spellEnd"/>
      <w:r w:rsidRPr="003964DF">
        <w:t xml:space="preserve">, </w:t>
      </w:r>
      <w:proofErr w:type="spellStart"/>
      <w:r w:rsidRPr="003964DF">
        <w:t>viper.GetString</w:t>
      </w:r>
      <w:proofErr w:type="spellEnd"/>
      <w:r w:rsidRPr="003964DF">
        <w:t>("</w:t>
      </w:r>
      <w:proofErr w:type="spellStart"/>
      <w:r w:rsidRPr="003964DF">
        <w:t>token.signing_key_access</w:t>
      </w:r>
      <w:proofErr w:type="spellEnd"/>
      <w:r w:rsidRPr="003964DF">
        <w:t>"))</w:t>
      </w:r>
    </w:p>
    <w:p w:rsidR="003964DF" w:rsidRPr="003964DF" w:rsidRDefault="003964DF" w:rsidP="003964DF">
      <w:pPr>
        <w:pStyle w:val="styleCode"/>
      </w:pPr>
      <w:r w:rsidRPr="003964DF">
        <w:tab/>
      </w:r>
      <w:proofErr w:type="gramStart"/>
      <w:r w:rsidRPr="003964DF">
        <w:t>if</w:t>
      </w:r>
      <w:proofErr w:type="gramEnd"/>
      <w:r w:rsidRPr="003964DF">
        <w:t xml:space="preserve"> err != nil {</w:t>
      </w:r>
    </w:p>
    <w:p w:rsidR="003964DF" w:rsidRPr="003964DF" w:rsidRDefault="003964DF" w:rsidP="003964DF">
      <w:pPr>
        <w:pStyle w:val="styleCode"/>
      </w:pPr>
      <w:r w:rsidRPr="003964DF">
        <w:tab/>
      </w:r>
      <w:r w:rsidRPr="003964DF">
        <w:tab/>
      </w:r>
      <w:proofErr w:type="spellStart"/>
      <w:proofErr w:type="gramStart"/>
      <w:r w:rsidRPr="003964DF">
        <w:t>tx.Rollback</w:t>
      </w:r>
      <w:proofErr w:type="spellEnd"/>
      <w:r w:rsidRPr="003964DF">
        <w:t>()</w:t>
      </w:r>
      <w:proofErr w:type="gramEnd"/>
    </w:p>
    <w:p w:rsidR="003964DF" w:rsidRPr="003964DF" w:rsidRDefault="003964DF" w:rsidP="003964DF">
      <w:pPr>
        <w:pStyle w:val="styleCode"/>
      </w:pPr>
      <w:r w:rsidRPr="003964DF">
        <w:tab/>
      </w:r>
      <w:r w:rsidRPr="003964DF">
        <w:tab/>
      </w:r>
      <w:proofErr w:type="gramStart"/>
      <w:r w:rsidRPr="003964DF">
        <w:t>return</w:t>
      </w:r>
      <w:proofErr w:type="gramEnd"/>
      <w:r w:rsidRPr="003964DF">
        <w:t xml:space="preserve"> </w:t>
      </w:r>
      <w:proofErr w:type="spellStart"/>
      <w:r w:rsidRPr="003964DF">
        <w:t>model.UserAuthDataModel</w:t>
      </w:r>
      <w:proofErr w:type="spellEnd"/>
      <w:r w:rsidRPr="003964DF">
        <w:t>{}, err</w:t>
      </w:r>
    </w:p>
    <w:p w:rsidR="003964DF" w:rsidRPr="003964DF" w:rsidRDefault="003964DF" w:rsidP="003964DF">
      <w:pPr>
        <w:pStyle w:val="styleCode"/>
      </w:pPr>
      <w:r w:rsidRPr="003964DF">
        <w:tab/>
        <w:t>}</w:t>
      </w:r>
    </w:p>
    <w:p w:rsidR="003964DF" w:rsidRPr="003964DF" w:rsidRDefault="003964DF" w:rsidP="003964DF">
      <w:pPr>
        <w:pStyle w:val="styleCode"/>
      </w:pPr>
    </w:p>
    <w:p w:rsidR="003964DF" w:rsidRPr="003964DF" w:rsidRDefault="003964DF" w:rsidP="003964DF">
      <w:pPr>
        <w:pStyle w:val="styleCode"/>
      </w:pPr>
      <w:r w:rsidRPr="003964DF">
        <w:tab/>
      </w:r>
      <w:proofErr w:type="spellStart"/>
      <w:proofErr w:type="gramStart"/>
      <w:r w:rsidRPr="003964DF">
        <w:t>refreshToken</w:t>
      </w:r>
      <w:proofErr w:type="spellEnd"/>
      <w:proofErr w:type="gramEnd"/>
      <w:r w:rsidRPr="003964DF">
        <w:t xml:space="preserve">, err := </w:t>
      </w:r>
      <w:proofErr w:type="spellStart"/>
      <w:r w:rsidRPr="003964DF">
        <w:t>GenerateToken</w:t>
      </w:r>
      <w:proofErr w:type="spellEnd"/>
      <w:r w:rsidRPr="003964DF">
        <w:t>(</w:t>
      </w:r>
      <w:proofErr w:type="spellStart"/>
      <w:r w:rsidRPr="003964DF">
        <w:t>userUuid</w:t>
      </w:r>
      <w:proofErr w:type="spellEnd"/>
      <w:r w:rsidRPr="003964DF">
        <w:t xml:space="preserve">, </w:t>
      </w:r>
      <w:proofErr w:type="spellStart"/>
      <w:r w:rsidRPr="003964DF">
        <w:t>role.Uuid</w:t>
      </w:r>
      <w:proofErr w:type="spellEnd"/>
      <w:r w:rsidRPr="003964DF">
        <w:t xml:space="preserve">, </w:t>
      </w:r>
      <w:proofErr w:type="spellStart"/>
      <w:r w:rsidRPr="003964DF">
        <w:t>tokenTTL_refresh</w:t>
      </w:r>
      <w:proofErr w:type="spellEnd"/>
      <w:r w:rsidRPr="003964DF">
        <w:t xml:space="preserve">, </w:t>
      </w:r>
      <w:proofErr w:type="spellStart"/>
      <w:r w:rsidRPr="003964DF">
        <w:t>viper.GetString</w:t>
      </w:r>
      <w:proofErr w:type="spellEnd"/>
      <w:r w:rsidRPr="003964DF">
        <w:t>("</w:t>
      </w:r>
      <w:proofErr w:type="spellStart"/>
      <w:r w:rsidRPr="003964DF">
        <w:t>token.signing_key_refresh</w:t>
      </w:r>
      <w:proofErr w:type="spellEnd"/>
      <w:r w:rsidRPr="003964DF">
        <w:t>"))</w:t>
      </w:r>
    </w:p>
    <w:p w:rsidR="003964DF" w:rsidRPr="003964DF" w:rsidRDefault="003964DF" w:rsidP="003964DF">
      <w:pPr>
        <w:pStyle w:val="styleCode"/>
      </w:pPr>
      <w:r w:rsidRPr="003964DF">
        <w:tab/>
      </w:r>
      <w:proofErr w:type="gramStart"/>
      <w:r w:rsidRPr="003964DF">
        <w:t>if</w:t>
      </w:r>
      <w:proofErr w:type="gramEnd"/>
      <w:r w:rsidRPr="003964DF">
        <w:t xml:space="preserve"> err != nil {</w:t>
      </w:r>
    </w:p>
    <w:p w:rsidR="003964DF" w:rsidRPr="003964DF" w:rsidRDefault="003964DF" w:rsidP="003964DF">
      <w:pPr>
        <w:pStyle w:val="styleCode"/>
      </w:pPr>
      <w:r w:rsidRPr="003964DF">
        <w:tab/>
      </w:r>
      <w:r w:rsidRPr="003964DF">
        <w:tab/>
      </w:r>
      <w:proofErr w:type="spellStart"/>
      <w:proofErr w:type="gramStart"/>
      <w:r w:rsidRPr="003964DF">
        <w:t>tx.Rollback</w:t>
      </w:r>
      <w:proofErr w:type="spellEnd"/>
      <w:r w:rsidRPr="003964DF">
        <w:t>()</w:t>
      </w:r>
      <w:proofErr w:type="gramEnd"/>
    </w:p>
    <w:p w:rsidR="003964DF" w:rsidRPr="003964DF" w:rsidRDefault="003964DF" w:rsidP="003964DF">
      <w:pPr>
        <w:pStyle w:val="styleCode"/>
      </w:pPr>
      <w:r w:rsidRPr="003964DF">
        <w:tab/>
      </w:r>
      <w:r w:rsidRPr="003964DF">
        <w:tab/>
      </w:r>
      <w:proofErr w:type="gramStart"/>
      <w:r w:rsidRPr="003964DF">
        <w:t>return</w:t>
      </w:r>
      <w:proofErr w:type="gramEnd"/>
      <w:r w:rsidRPr="003964DF">
        <w:t xml:space="preserve"> </w:t>
      </w:r>
      <w:proofErr w:type="spellStart"/>
      <w:r w:rsidRPr="003964DF">
        <w:t>model.UserAuthDataModel</w:t>
      </w:r>
      <w:proofErr w:type="spellEnd"/>
      <w:r w:rsidRPr="003964DF">
        <w:t>{}, err</w:t>
      </w:r>
    </w:p>
    <w:p w:rsidR="003964DF" w:rsidRPr="003964DF" w:rsidRDefault="003964DF" w:rsidP="003964DF">
      <w:pPr>
        <w:pStyle w:val="styleCode"/>
      </w:pPr>
      <w:r w:rsidRPr="003964DF">
        <w:tab/>
        <w:t>}</w:t>
      </w:r>
    </w:p>
    <w:p w:rsidR="003964DF" w:rsidRPr="003964DF" w:rsidRDefault="003964DF" w:rsidP="003964DF">
      <w:pPr>
        <w:pStyle w:val="styleCode"/>
      </w:pPr>
    </w:p>
    <w:p w:rsidR="003964DF" w:rsidRPr="003964DF" w:rsidRDefault="003964DF" w:rsidP="003964DF">
      <w:pPr>
        <w:pStyle w:val="styleCode"/>
      </w:pPr>
      <w:r w:rsidRPr="003964DF">
        <w:tab/>
        <w:t xml:space="preserve">// </w:t>
      </w:r>
      <w:proofErr w:type="spellStart"/>
      <w:r w:rsidRPr="003964DF">
        <w:t>Установка</w:t>
      </w:r>
      <w:proofErr w:type="spellEnd"/>
      <w:r w:rsidRPr="003964DF">
        <w:t xml:space="preserve"> </w:t>
      </w:r>
      <w:proofErr w:type="spellStart"/>
      <w:r w:rsidRPr="003964DF">
        <w:t>токенов</w:t>
      </w:r>
      <w:proofErr w:type="spellEnd"/>
      <w:r w:rsidRPr="003964DF">
        <w:t xml:space="preserve"> </w:t>
      </w:r>
      <w:proofErr w:type="spellStart"/>
      <w:r w:rsidRPr="003964DF">
        <w:t>пользователю</w:t>
      </w:r>
      <w:proofErr w:type="spellEnd"/>
    </w:p>
    <w:p w:rsidR="003964DF" w:rsidRPr="003964DF" w:rsidRDefault="003964DF" w:rsidP="003964DF">
      <w:pPr>
        <w:pStyle w:val="styleCode"/>
      </w:pPr>
      <w:r w:rsidRPr="003964DF">
        <w:tab/>
      </w:r>
      <w:proofErr w:type="gramStart"/>
      <w:r w:rsidRPr="003964DF">
        <w:t>query</w:t>
      </w:r>
      <w:proofErr w:type="gramEnd"/>
      <w:r w:rsidRPr="003964DF">
        <w:t xml:space="preserve"> = </w:t>
      </w:r>
      <w:proofErr w:type="spellStart"/>
      <w:r w:rsidRPr="003964DF">
        <w:t>fmt.Sprintf</w:t>
      </w:r>
      <w:proofErr w:type="spellEnd"/>
      <w:r w:rsidRPr="003964DF">
        <w:t>("INSERT INTO %s (</w:t>
      </w:r>
      <w:proofErr w:type="spellStart"/>
      <w:r w:rsidRPr="003964DF">
        <w:t>users_id</w:t>
      </w:r>
      <w:proofErr w:type="spellEnd"/>
      <w:r w:rsidRPr="003964DF">
        <w:t xml:space="preserve">, </w:t>
      </w:r>
      <w:proofErr w:type="spellStart"/>
      <w:r w:rsidRPr="003964DF">
        <w:t>access_token</w:t>
      </w:r>
      <w:proofErr w:type="spellEnd"/>
      <w:r w:rsidRPr="003964DF">
        <w:t xml:space="preserve">, </w:t>
      </w:r>
      <w:proofErr w:type="spellStart"/>
      <w:r w:rsidRPr="003964DF">
        <w:t>refresh_token</w:t>
      </w:r>
      <w:proofErr w:type="spellEnd"/>
      <w:r w:rsidRPr="003964DF">
        <w:t xml:space="preserve">) values ($1, $2, $3)", </w:t>
      </w:r>
      <w:proofErr w:type="spellStart"/>
      <w:r w:rsidRPr="003964DF">
        <w:t>tokensTable</w:t>
      </w:r>
      <w:proofErr w:type="spellEnd"/>
      <w:r w:rsidRPr="003964DF">
        <w:t>)</w:t>
      </w:r>
    </w:p>
    <w:p w:rsidR="003964DF" w:rsidRPr="003964DF" w:rsidRDefault="003964DF" w:rsidP="003964DF">
      <w:pPr>
        <w:pStyle w:val="styleCode"/>
      </w:pPr>
      <w:r w:rsidRPr="003964DF">
        <w:tab/>
        <w:t xml:space="preserve">_, err = </w:t>
      </w:r>
      <w:proofErr w:type="spellStart"/>
      <w:proofErr w:type="gramStart"/>
      <w:r w:rsidRPr="003964DF">
        <w:t>tx.Exec</w:t>
      </w:r>
      <w:proofErr w:type="spellEnd"/>
      <w:r w:rsidRPr="003964DF">
        <w:t>(</w:t>
      </w:r>
      <w:proofErr w:type="gramEnd"/>
      <w:r w:rsidRPr="003964DF">
        <w:t xml:space="preserve">query, id, </w:t>
      </w:r>
      <w:proofErr w:type="spellStart"/>
      <w:r w:rsidRPr="003964DF">
        <w:t>accessToken</w:t>
      </w:r>
      <w:proofErr w:type="spellEnd"/>
      <w:r w:rsidRPr="003964DF">
        <w:t xml:space="preserve">, </w:t>
      </w:r>
      <w:proofErr w:type="spellStart"/>
      <w:r w:rsidRPr="003964DF">
        <w:t>refreshToken</w:t>
      </w:r>
      <w:proofErr w:type="spellEnd"/>
      <w:r w:rsidRPr="003964DF">
        <w:t>)</w:t>
      </w:r>
    </w:p>
    <w:p w:rsidR="003964DF" w:rsidRPr="003964DF" w:rsidRDefault="003964DF" w:rsidP="003964DF">
      <w:pPr>
        <w:pStyle w:val="styleCode"/>
      </w:pPr>
      <w:r w:rsidRPr="003964DF">
        <w:tab/>
      </w:r>
      <w:proofErr w:type="gramStart"/>
      <w:r w:rsidRPr="003964DF">
        <w:t>if</w:t>
      </w:r>
      <w:proofErr w:type="gramEnd"/>
      <w:r w:rsidRPr="003964DF">
        <w:t xml:space="preserve"> err != nil {</w:t>
      </w:r>
    </w:p>
    <w:p w:rsidR="003964DF" w:rsidRPr="003964DF" w:rsidRDefault="003964DF" w:rsidP="003964DF">
      <w:pPr>
        <w:pStyle w:val="styleCode"/>
      </w:pPr>
      <w:r w:rsidRPr="003964DF">
        <w:tab/>
      </w:r>
      <w:r w:rsidRPr="003964DF">
        <w:tab/>
      </w:r>
      <w:proofErr w:type="spellStart"/>
      <w:proofErr w:type="gramStart"/>
      <w:r w:rsidRPr="003964DF">
        <w:t>tx.Rollback</w:t>
      </w:r>
      <w:proofErr w:type="spellEnd"/>
      <w:r w:rsidRPr="003964DF">
        <w:t>()</w:t>
      </w:r>
      <w:proofErr w:type="gramEnd"/>
    </w:p>
    <w:p w:rsidR="003964DF" w:rsidRPr="003964DF" w:rsidRDefault="003964DF" w:rsidP="003964DF">
      <w:pPr>
        <w:pStyle w:val="styleCode"/>
      </w:pPr>
      <w:r w:rsidRPr="003964DF">
        <w:tab/>
      </w:r>
      <w:r w:rsidRPr="003964DF">
        <w:tab/>
      </w:r>
      <w:proofErr w:type="gramStart"/>
      <w:r w:rsidRPr="003964DF">
        <w:t>return</w:t>
      </w:r>
      <w:proofErr w:type="gramEnd"/>
      <w:r w:rsidRPr="003964DF">
        <w:t xml:space="preserve"> </w:t>
      </w:r>
      <w:proofErr w:type="spellStart"/>
      <w:r w:rsidRPr="003964DF">
        <w:t>model.UserAuthDataModel</w:t>
      </w:r>
      <w:proofErr w:type="spellEnd"/>
      <w:r w:rsidRPr="003964DF">
        <w:t>{}, err</w:t>
      </w:r>
    </w:p>
    <w:p w:rsidR="003964DF" w:rsidRPr="003964DF" w:rsidRDefault="003964DF" w:rsidP="003964DF">
      <w:pPr>
        <w:pStyle w:val="styleCode"/>
      </w:pPr>
      <w:r w:rsidRPr="003964DF">
        <w:tab/>
        <w:t>}</w:t>
      </w:r>
    </w:p>
    <w:p w:rsidR="003964DF" w:rsidRPr="003964DF" w:rsidRDefault="003964DF" w:rsidP="003964DF">
      <w:pPr>
        <w:pStyle w:val="styleCode"/>
      </w:pPr>
    </w:p>
    <w:p w:rsidR="003964DF" w:rsidRPr="003964DF" w:rsidRDefault="003964DF" w:rsidP="003964DF">
      <w:pPr>
        <w:pStyle w:val="styleCode"/>
      </w:pPr>
      <w:r w:rsidRPr="003964DF">
        <w:tab/>
      </w:r>
      <w:proofErr w:type="gramStart"/>
      <w:r w:rsidRPr="003964DF">
        <w:t>return</w:t>
      </w:r>
      <w:proofErr w:type="gramEnd"/>
      <w:r w:rsidRPr="003964DF">
        <w:t xml:space="preserve"> </w:t>
      </w:r>
      <w:proofErr w:type="spellStart"/>
      <w:r w:rsidRPr="003964DF">
        <w:t>model.UserAuthDataModel</w:t>
      </w:r>
      <w:proofErr w:type="spellEnd"/>
      <w:r w:rsidRPr="003964DF">
        <w:t>{</w:t>
      </w:r>
    </w:p>
    <w:p w:rsidR="003964DF" w:rsidRPr="003964DF" w:rsidRDefault="003964DF" w:rsidP="003964DF">
      <w:pPr>
        <w:pStyle w:val="styleCode"/>
      </w:pPr>
      <w:r w:rsidRPr="003964DF">
        <w:tab/>
      </w:r>
      <w:r w:rsidRPr="003964DF">
        <w:tab/>
      </w:r>
      <w:proofErr w:type="spellStart"/>
      <w:r w:rsidRPr="003964DF">
        <w:t>AccessToken</w:t>
      </w:r>
      <w:proofErr w:type="spellEnd"/>
      <w:r w:rsidRPr="003964DF">
        <w:t xml:space="preserve">:  </w:t>
      </w:r>
      <w:proofErr w:type="spellStart"/>
      <w:r w:rsidRPr="003964DF">
        <w:t>accessToken</w:t>
      </w:r>
      <w:proofErr w:type="spellEnd"/>
      <w:r w:rsidRPr="003964DF">
        <w:t>,</w:t>
      </w:r>
    </w:p>
    <w:p w:rsidR="003964DF" w:rsidRPr="003964DF" w:rsidRDefault="003964DF" w:rsidP="003964DF">
      <w:pPr>
        <w:pStyle w:val="styleCode"/>
      </w:pPr>
      <w:r w:rsidRPr="003964DF">
        <w:tab/>
      </w:r>
      <w:r w:rsidRPr="003964DF">
        <w:tab/>
      </w:r>
      <w:proofErr w:type="spellStart"/>
      <w:r w:rsidRPr="003964DF">
        <w:t>RefreshToken</w:t>
      </w:r>
      <w:proofErr w:type="spellEnd"/>
      <w:r w:rsidRPr="003964DF">
        <w:t xml:space="preserve">: </w:t>
      </w:r>
      <w:proofErr w:type="spellStart"/>
      <w:r w:rsidRPr="003964DF">
        <w:t>refreshToken</w:t>
      </w:r>
      <w:proofErr w:type="spellEnd"/>
      <w:r w:rsidRPr="003964DF">
        <w:t>,</w:t>
      </w:r>
    </w:p>
    <w:p w:rsidR="003964DF" w:rsidRPr="003964DF" w:rsidRDefault="003964DF" w:rsidP="003964DF">
      <w:pPr>
        <w:pStyle w:val="styleCode"/>
      </w:pPr>
      <w:r w:rsidRPr="003964DF">
        <w:tab/>
        <w:t xml:space="preserve">}, </w:t>
      </w:r>
      <w:proofErr w:type="spellStart"/>
      <w:proofErr w:type="gramStart"/>
      <w:r w:rsidRPr="003964DF">
        <w:t>tx.Commit</w:t>
      </w:r>
      <w:proofErr w:type="spellEnd"/>
      <w:r w:rsidRPr="003964DF">
        <w:t>()</w:t>
      </w:r>
      <w:proofErr w:type="gramEnd"/>
    </w:p>
    <w:p w:rsidR="003964DF" w:rsidRDefault="003964DF" w:rsidP="003964DF">
      <w:pPr>
        <w:pStyle w:val="styleCode"/>
      </w:pPr>
      <w:r w:rsidRPr="003964DF">
        <w:t>}</w:t>
      </w:r>
    </w:p>
    <w:p w:rsidR="003964DF" w:rsidRDefault="003964DF" w:rsidP="003964DF">
      <w:pPr>
        <w:pStyle w:val="styleText"/>
      </w:pPr>
    </w:p>
    <w:p w:rsidR="003964DF" w:rsidRPr="003964DF" w:rsidRDefault="003964DF" w:rsidP="003964DF">
      <w:pPr>
        <w:pStyle w:val="styleText"/>
        <w:rPr>
          <w:b/>
          <w:lang w:val="en-US"/>
        </w:rPr>
      </w:pPr>
      <w:r w:rsidRPr="003964DF">
        <w:rPr>
          <w:b/>
        </w:rPr>
        <w:t>Пояснения к коду</w:t>
      </w:r>
      <w:r w:rsidRPr="003964DF">
        <w:rPr>
          <w:b/>
          <w:lang w:val="en-US"/>
        </w:rPr>
        <w:t>:</w:t>
      </w:r>
    </w:p>
    <w:p w:rsidR="003964DF" w:rsidRDefault="003964DF" w:rsidP="003964DF">
      <w:pPr>
        <w:pStyle w:val="styleText"/>
      </w:pPr>
      <w:r>
        <w:t xml:space="preserve">Функция </w:t>
      </w:r>
      <w:proofErr w:type="spellStart"/>
      <w:r>
        <w:rPr>
          <w:lang w:val="en-US"/>
        </w:rPr>
        <w:t>CreateUser</w:t>
      </w:r>
      <w:proofErr w:type="spellEnd"/>
      <w:r w:rsidRPr="003964DF">
        <w:t xml:space="preserve"> </w:t>
      </w:r>
      <w:r>
        <w:t>создаёт нового пользователя. С начала функция производит проверку на входные данные и в случае не корректных данных возвращает ошибку. Затем</w:t>
      </w:r>
      <w:r w:rsidRPr="003964DF">
        <w:t xml:space="preserve"> происходит хэширование пароля, </w:t>
      </w:r>
      <w:r>
        <w:t xml:space="preserve">генерация </w:t>
      </w:r>
      <w:r>
        <w:rPr>
          <w:lang w:val="en-US"/>
        </w:rPr>
        <w:t>UUID</w:t>
      </w:r>
      <w:r w:rsidRPr="003964DF">
        <w:t xml:space="preserve"> </w:t>
      </w:r>
      <w:r>
        <w:t>и добавление нового пользователя в базу данных. Затем</w:t>
      </w:r>
      <w:r w:rsidRPr="003964DF">
        <w:t xml:space="preserve"> </w:t>
      </w:r>
      <w:r>
        <w:t xml:space="preserve">начинается генерация </w:t>
      </w:r>
      <w:r>
        <w:lastRenderedPageBreak/>
        <w:t xml:space="preserve">две пары </w:t>
      </w:r>
      <w:proofErr w:type="spellStart"/>
      <w:r>
        <w:t>токенов</w:t>
      </w:r>
      <w:proofErr w:type="spellEnd"/>
      <w:r w:rsidRPr="003964DF">
        <w:t xml:space="preserve">: </w:t>
      </w:r>
      <w:r>
        <w:rPr>
          <w:lang w:val="en-US"/>
        </w:rPr>
        <w:t>access</w:t>
      </w:r>
      <w:r w:rsidRPr="003964DF">
        <w:t xml:space="preserve"> </w:t>
      </w:r>
      <w:r>
        <w:t xml:space="preserve">и </w:t>
      </w:r>
      <w:r>
        <w:rPr>
          <w:lang w:val="en-US"/>
        </w:rPr>
        <w:t>refresh</w:t>
      </w:r>
      <w:r w:rsidRPr="003964DF">
        <w:t xml:space="preserve">, </w:t>
      </w:r>
      <w:r>
        <w:t xml:space="preserve">которые имеют разное время жизни. </w:t>
      </w:r>
      <w:proofErr w:type="spellStart"/>
      <w:r>
        <w:t>Токены</w:t>
      </w:r>
      <w:proofErr w:type="spellEnd"/>
      <w:r>
        <w:t xml:space="preserve"> добавляются в таблицу </w:t>
      </w:r>
      <w:r>
        <w:rPr>
          <w:lang w:val="en-US"/>
        </w:rPr>
        <w:t>tokens</w:t>
      </w:r>
      <w:r w:rsidRPr="003964DF">
        <w:t xml:space="preserve"> </w:t>
      </w:r>
      <w:r>
        <w:t>согласно модели базы данных.</w:t>
      </w:r>
    </w:p>
    <w:p w:rsidR="003964DF" w:rsidRPr="003964DF" w:rsidRDefault="003964DF" w:rsidP="003964DF">
      <w:pPr>
        <w:pStyle w:val="styleText"/>
      </w:pPr>
      <w:r>
        <w:t>Маршрут</w:t>
      </w:r>
      <w:r w:rsidRPr="003964DF">
        <w:t xml:space="preserve">, </w:t>
      </w:r>
      <w:r>
        <w:t>по которому можно авторизоваться следующий</w:t>
      </w:r>
      <w:r w:rsidRPr="003964DF">
        <w:t>: “/</w:t>
      </w:r>
      <w:proofErr w:type="spellStart"/>
      <w:r>
        <w:rPr>
          <w:lang w:val="en-US"/>
        </w:rPr>
        <w:t>auth</w:t>
      </w:r>
      <w:proofErr w:type="spellEnd"/>
      <w:r w:rsidRPr="003964DF">
        <w:t>/</w:t>
      </w:r>
      <w:r>
        <w:rPr>
          <w:lang w:val="en-US"/>
        </w:rPr>
        <w:t>sign</w:t>
      </w:r>
      <w:r w:rsidRPr="003964DF">
        <w:t>-</w:t>
      </w:r>
      <w:r>
        <w:rPr>
          <w:lang w:val="en-US"/>
        </w:rPr>
        <w:t>in</w:t>
      </w:r>
      <w:r w:rsidRPr="003964DF">
        <w:t>”.</w:t>
      </w:r>
    </w:p>
    <w:p w:rsidR="003964DF" w:rsidRDefault="003964DF" w:rsidP="003964DF">
      <w:pPr>
        <w:pStyle w:val="styleText"/>
      </w:pPr>
      <w:r>
        <w:t>Код обработчика маршрута для авторизации</w:t>
      </w:r>
      <w:r w:rsidRPr="003964DF">
        <w:t xml:space="preserve"> </w:t>
      </w:r>
      <w:r>
        <w:t>пользователя</w:t>
      </w:r>
      <w:r w:rsidRPr="003964DF">
        <w:t>:</w:t>
      </w:r>
    </w:p>
    <w:p w:rsidR="003964DF" w:rsidRPr="003964DF" w:rsidRDefault="003964DF" w:rsidP="003964DF">
      <w:pPr>
        <w:pStyle w:val="styleCode"/>
      </w:pPr>
      <w:proofErr w:type="spellStart"/>
      <w:proofErr w:type="gramStart"/>
      <w:r w:rsidRPr="003964DF">
        <w:t>func</w:t>
      </w:r>
      <w:proofErr w:type="spellEnd"/>
      <w:proofErr w:type="gramEnd"/>
      <w:r w:rsidRPr="003964DF">
        <w:t xml:space="preserve"> (h *Handler) </w:t>
      </w:r>
      <w:proofErr w:type="spellStart"/>
      <w:r w:rsidRPr="003964DF">
        <w:t>signIn</w:t>
      </w:r>
      <w:proofErr w:type="spellEnd"/>
      <w:r w:rsidRPr="003964DF">
        <w:t>(c *</w:t>
      </w:r>
      <w:proofErr w:type="spellStart"/>
      <w:r w:rsidRPr="003964DF">
        <w:t>gin.Context</w:t>
      </w:r>
      <w:proofErr w:type="spellEnd"/>
      <w:r w:rsidRPr="003964DF">
        <w:t>) {</w:t>
      </w:r>
    </w:p>
    <w:p w:rsidR="003964DF" w:rsidRPr="003964DF" w:rsidRDefault="003964DF" w:rsidP="003964DF">
      <w:pPr>
        <w:pStyle w:val="styleCode"/>
      </w:pPr>
      <w:r w:rsidRPr="003964DF">
        <w:tab/>
      </w:r>
      <w:proofErr w:type="spellStart"/>
      <w:proofErr w:type="gramStart"/>
      <w:r w:rsidRPr="003964DF">
        <w:t>var</w:t>
      </w:r>
      <w:proofErr w:type="spellEnd"/>
      <w:proofErr w:type="gramEnd"/>
      <w:r w:rsidRPr="003964DF">
        <w:t xml:space="preserve"> input </w:t>
      </w:r>
      <w:proofErr w:type="spellStart"/>
      <w:r w:rsidRPr="003964DF">
        <w:t>model.UserLoginModel</w:t>
      </w:r>
      <w:proofErr w:type="spellEnd"/>
    </w:p>
    <w:p w:rsidR="003964DF" w:rsidRPr="003964DF" w:rsidRDefault="003964DF" w:rsidP="003964DF">
      <w:pPr>
        <w:pStyle w:val="styleCode"/>
      </w:pPr>
    </w:p>
    <w:p w:rsidR="003964DF" w:rsidRPr="003964DF" w:rsidRDefault="003964DF" w:rsidP="003964DF">
      <w:pPr>
        <w:pStyle w:val="styleCode"/>
      </w:pPr>
      <w:r w:rsidRPr="003964DF">
        <w:tab/>
      </w:r>
      <w:proofErr w:type="gramStart"/>
      <w:r w:rsidRPr="003964DF">
        <w:t>if</w:t>
      </w:r>
      <w:proofErr w:type="gramEnd"/>
      <w:r w:rsidRPr="003964DF">
        <w:t xml:space="preserve"> err := </w:t>
      </w:r>
      <w:proofErr w:type="spellStart"/>
      <w:r w:rsidRPr="003964DF">
        <w:t>c.BindJSON</w:t>
      </w:r>
      <w:proofErr w:type="spellEnd"/>
      <w:r w:rsidRPr="003964DF">
        <w:t>(&amp;input); err != nil {</w:t>
      </w:r>
    </w:p>
    <w:p w:rsidR="003964DF" w:rsidRPr="003964DF" w:rsidRDefault="003964DF" w:rsidP="003964DF">
      <w:pPr>
        <w:pStyle w:val="styleCode"/>
      </w:pPr>
      <w:r w:rsidRPr="003964DF">
        <w:tab/>
      </w:r>
      <w:r w:rsidRPr="003964DF">
        <w:tab/>
      </w:r>
      <w:proofErr w:type="spellStart"/>
      <w:proofErr w:type="gramStart"/>
      <w:r w:rsidRPr="003964DF">
        <w:t>newErrorResponse</w:t>
      </w:r>
      <w:proofErr w:type="spellEnd"/>
      <w:r w:rsidRPr="003964DF">
        <w:t>(</w:t>
      </w:r>
      <w:proofErr w:type="gramEnd"/>
      <w:r w:rsidRPr="003964DF">
        <w:t xml:space="preserve">c, </w:t>
      </w:r>
      <w:proofErr w:type="spellStart"/>
      <w:r w:rsidRPr="003964DF">
        <w:t>http.StatusBadRequest</w:t>
      </w:r>
      <w:proofErr w:type="spellEnd"/>
      <w:r w:rsidRPr="003964DF">
        <w:t>, "invalid input body")</w:t>
      </w:r>
    </w:p>
    <w:p w:rsidR="003964DF" w:rsidRPr="003964DF" w:rsidRDefault="003964DF" w:rsidP="003964DF">
      <w:pPr>
        <w:pStyle w:val="styleCode"/>
      </w:pPr>
      <w:r w:rsidRPr="003964DF">
        <w:tab/>
      </w:r>
      <w:r w:rsidRPr="003964DF">
        <w:tab/>
      </w:r>
      <w:proofErr w:type="gramStart"/>
      <w:r w:rsidRPr="003964DF">
        <w:t>return</w:t>
      </w:r>
      <w:proofErr w:type="gramEnd"/>
    </w:p>
    <w:p w:rsidR="003964DF" w:rsidRPr="003964DF" w:rsidRDefault="003964DF" w:rsidP="003964DF">
      <w:pPr>
        <w:pStyle w:val="styleCode"/>
      </w:pPr>
      <w:r w:rsidRPr="003964DF">
        <w:tab/>
        <w:t>}</w:t>
      </w:r>
    </w:p>
    <w:p w:rsidR="003964DF" w:rsidRPr="003964DF" w:rsidRDefault="003964DF" w:rsidP="003964DF">
      <w:pPr>
        <w:pStyle w:val="styleCode"/>
      </w:pPr>
    </w:p>
    <w:p w:rsidR="003964DF" w:rsidRPr="003964DF" w:rsidRDefault="003964DF" w:rsidP="003964DF">
      <w:pPr>
        <w:pStyle w:val="styleCode"/>
      </w:pPr>
      <w:r w:rsidRPr="003964DF">
        <w:tab/>
      </w:r>
      <w:proofErr w:type="gramStart"/>
      <w:r w:rsidRPr="003964DF">
        <w:t>data</w:t>
      </w:r>
      <w:proofErr w:type="gramEnd"/>
      <w:r w:rsidRPr="003964DF">
        <w:t xml:space="preserve">, err := </w:t>
      </w:r>
      <w:proofErr w:type="spellStart"/>
      <w:r w:rsidRPr="003964DF">
        <w:t>h.services.Authorization.LoginUser</w:t>
      </w:r>
      <w:proofErr w:type="spellEnd"/>
      <w:r w:rsidRPr="003964DF">
        <w:t>(input)</w:t>
      </w:r>
    </w:p>
    <w:p w:rsidR="003964DF" w:rsidRPr="003964DF" w:rsidRDefault="003964DF" w:rsidP="003964DF">
      <w:pPr>
        <w:pStyle w:val="styleCode"/>
      </w:pPr>
      <w:r w:rsidRPr="003964DF">
        <w:tab/>
      </w:r>
      <w:proofErr w:type="gramStart"/>
      <w:r w:rsidRPr="003964DF">
        <w:t>if</w:t>
      </w:r>
      <w:proofErr w:type="gramEnd"/>
      <w:r w:rsidRPr="003964DF">
        <w:t xml:space="preserve"> err != nil {</w:t>
      </w:r>
    </w:p>
    <w:p w:rsidR="003964DF" w:rsidRPr="003964DF" w:rsidRDefault="003964DF" w:rsidP="003964DF">
      <w:pPr>
        <w:pStyle w:val="styleCode"/>
      </w:pPr>
      <w:r w:rsidRPr="003964DF">
        <w:tab/>
      </w:r>
      <w:r w:rsidRPr="003964DF">
        <w:tab/>
      </w:r>
      <w:proofErr w:type="spellStart"/>
      <w:proofErr w:type="gramStart"/>
      <w:r w:rsidRPr="003964DF">
        <w:t>newErrorResponse</w:t>
      </w:r>
      <w:proofErr w:type="spellEnd"/>
      <w:r w:rsidRPr="003964DF">
        <w:t>(</w:t>
      </w:r>
      <w:proofErr w:type="gramEnd"/>
      <w:r w:rsidRPr="003964DF">
        <w:t xml:space="preserve">c, </w:t>
      </w:r>
      <w:proofErr w:type="spellStart"/>
      <w:r w:rsidRPr="003964DF">
        <w:t>http.StatusInternalServerError</w:t>
      </w:r>
      <w:proofErr w:type="spellEnd"/>
      <w:r w:rsidRPr="003964DF">
        <w:t xml:space="preserve">, </w:t>
      </w:r>
      <w:proofErr w:type="spellStart"/>
      <w:r w:rsidRPr="003964DF">
        <w:t>err.Error</w:t>
      </w:r>
      <w:proofErr w:type="spellEnd"/>
      <w:r w:rsidRPr="003964DF">
        <w:t>())</w:t>
      </w:r>
    </w:p>
    <w:p w:rsidR="003964DF" w:rsidRPr="003964DF" w:rsidRDefault="003964DF" w:rsidP="003964DF">
      <w:pPr>
        <w:pStyle w:val="styleCode"/>
      </w:pPr>
      <w:r w:rsidRPr="003964DF">
        <w:tab/>
      </w:r>
      <w:r w:rsidRPr="003964DF">
        <w:tab/>
      </w:r>
      <w:proofErr w:type="gramStart"/>
      <w:r w:rsidRPr="003964DF">
        <w:t>return</w:t>
      </w:r>
      <w:proofErr w:type="gramEnd"/>
    </w:p>
    <w:p w:rsidR="003964DF" w:rsidRPr="003964DF" w:rsidRDefault="003964DF" w:rsidP="003964DF">
      <w:pPr>
        <w:pStyle w:val="styleCode"/>
      </w:pPr>
      <w:r w:rsidRPr="003964DF">
        <w:tab/>
        <w:t>}</w:t>
      </w:r>
    </w:p>
    <w:p w:rsidR="003964DF" w:rsidRPr="003964DF" w:rsidRDefault="003964DF" w:rsidP="003964DF">
      <w:pPr>
        <w:pStyle w:val="styleCode"/>
      </w:pPr>
    </w:p>
    <w:p w:rsidR="003964DF" w:rsidRPr="003964DF" w:rsidRDefault="003964DF" w:rsidP="003964DF">
      <w:pPr>
        <w:pStyle w:val="styleCode"/>
      </w:pPr>
      <w:r w:rsidRPr="003964DF">
        <w:tab/>
      </w:r>
      <w:proofErr w:type="spellStart"/>
      <w:proofErr w:type="gramStart"/>
      <w:r w:rsidRPr="003964DF">
        <w:t>c.JSON</w:t>
      </w:r>
      <w:proofErr w:type="spellEnd"/>
      <w:r w:rsidRPr="003964DF">
        <w:t>(</w:t>
      </w:r>
      <w:proofErr w:type="spellStart"/>
      <w:proofErr w:type="gramEnd"/>
      <w:r w:rsidRPr="003964DF">
        <w:t>http.StatusOK</w:t>
      </w:r>
      <w:proofErr w:type="spellEnd"/>
      <w:r w:rsidRPr="003964DF">
        <w:t>, data)</w:t>
      </w:r>
    </w:p>
    <w:p w:rsidR="003964DF" w:rsidRPr="003964DF" w:rsidRDefault="003964DF" w:rsidP="003964DF">
      <w:pPr>
        <w:pStyle w:val="styleCode"/>
      </w:pPr>
      <w:r w:rsidRPr="003964DF">
        <w:t>}</w:t>
      </w:r>
    </w:p>
    <w:p w:rsidR="003964DF" w:rsidRDefault="003964DF" w:rsidP="003964DF">
      <w:pPr>
        <w:pStyle w:val="styleText"/>
      </w:pPr>
    </w:p>
    <w:p w:rsidR="003964DF" w:rsidRPr="003964DF" w:rsidRDefault="003964DF" w:rsidP="003964DF">
      <w:pPr>
        <w:pStyle w:val="styleText"/>
        <w:rPr>
          <w:b/>
          <w:lang w:val="en-US"/>
        </w:rPr>
      </w:pPr>
      <w:r w:rsidRPr="003964DF">
        <w:rPr>
          <w:b/>
        </w:rPr>
        <w:t>Пояснения к коду</w:t>
      </w:r>
      <w:r w:rsidRPr="003964DF">
        <w:rPr>
          <w:b/>
          <w:lang w:val="en-US"/>
        </w:rPr>
        <w:t>:</w:t>
      </w:r>
    </w:p>
    <w:p w:rsidR="003964DF" w:rsidRDefault="003964DF" w:rsidP="003964DF">
      <w:pPr>
        <w:pStyle w:val="styleText"/>
      </w:pPr>
      <w:r>
        <w:t xml:space="preserve">Код аналогичен </w:t>
      </w:r>
      <w:r w:rsidR="004077E9">
        <w:t>предыдущему коду</w:t>
      </w:r>
      <w:r w:rsidR="004077E9" w:rsidRPr="004077E9">
        <w:t xml:space="preserve">, на вход поступают авторизационные данные </w:t>
      </w:r>
      <w:r w:rsidR="004077E9">
        <w:t>(</w:t>
      </w:r>
      <w:r w:rsidR="004077E9">
        <w:rPr>
          <w:lang w:val="en-US"/>
        </w:rPr>
        <w:t>email</w:t>
      </w:r>
      <w:r w:rsidR="004077E9" w:rsidRPr="004077E9">
        <w:t xml:space="preserve">, </w:t>
      </w:r>
      <w:r w:rsidR="004077E9">
        <w:t>пароль)</w:t>
      </w:r>
      <w:r w:rsidR="004077E9" w:rsidRPr="004077E9">
        <w:t xml:space="preserve">, </w:t>
      </w:r>
      <w:r w:rsidR="004077E9">
        <w:t xml:space="preserve">происходит </w:t>
      </w:r>
      <w:proofErr w:type="spellStart"/>
      <w:r w:rsidR="004077E9">
        <w:t>валидация</w:t>
      </w:r>
      <w:proofErr w:type="spellEnd"/>
      <w:r w:rsidR="004077E9">
        <w:t xml:space="preserve"> тела запроса и вызов функции </w:t>
      </w:r>
      <w:proofErr w:type="spellStart"/>
      <w:r w:rsidR="004077E9">
        <w:rPr>
          <w:lang w:val="en-US"/>
        </w:rPr>
        <w:t>LoginUser</w:t>
      </w:r>
      <w:proofErr w:type="spellEnd"/>
      <w:r w:rsidR="004077E9" w:rsidRPr="004077E9">
        <w:t xml:space="preserve">, </w:t>
      </w:r>
      <w:r w:rsidR="004077E9">
        <w:t xml:space="preserve">в которой происходит проверка пользовательских данных и генерация </w:t>
      </w:r>
      <w:proofErr w:type="spellStart"/>
      <w:r w:rsidR="004077E9">
        <w:t>токенов</w:t>
      </w:r>
      <w:proofErr w:type="spellEnd"/>
      <w:r w:rsidR="004077E9">
        <w:t xml:space="preserve"> обновления и доступа.</w:t>
      </w:r>
    </w:p>
    <w:p w:rsidR="004077E9" w:rsidRDefault="004077E9" w:rsidP="003964DF">
      <w:pPr>
        <w:pStyle w:val="styleText"/>
        <w:rPr>
          <w:lang w:val="en-US"/>
        </w:rPr>
      </w:pPr>
      <w:r>
        <w:t xml:space="preserve">Код функции </w:t>
      </w:r>
      <w:proofErr w:type="spellStart"/>
      <w:r>
        <w:rPr>
          <w:lang w:val="en-US"/>
        </w:rPr>
        <w:t>LoginUser</w:t>
      </w:r>
      <w:proofErr w:type="spellEnd"/>
      <w:r>
        <w:rPr>
          <w:lang w:val="en-US"/>
        </w:rPr>
        <w:t>:</w:t>
      </w:r>
    </w:p>
    <w:p w:rsidR="004077E9" w:rsidRPr="004077E9" w:rsidRDefault="004077E9" w:rsidP="004077E9">
      <w:pPr>
        <w:pStyle w:val="styleCode"/>
      </w:pPr>
      <w:r w:rsidRPr="004077E9">
        <w:t>/*</w:t>
      </w:r>
    </w:p>
    <w:p w:rsidR="004077E9" w:rsidRPr="004077E9" w:rsidRDefault="004077E9" w:rsidP="004077E9">
      <w:pPr>
        <w:pStyle w:val="styleCode"/>
      </w:pPr>
      <w:r w:rsidRPr="004077E9">
        <w:t xml:space="preserve">* </w:t>
      </w:r>
      <w:proofErr w:type="spellStart"/>
      <w:r w:rsidRPr="004077E9">
        <w:t>Функция</w:t>
      </w:r>
      <w:proofErr w:type="spellEnd"/>
      <w:r w:rsidRPr="004077E9">
        <w:t xml:space="preserve"> </w:t>
      </w:r>
      <w:proofErr w:type="spellStart"/>
      <w:r w:rsidRPr="004077E9">
        <w:t>авторизации</w:t>
      </w:r>
      <w:proofErr w:type="spellEnd"/>
      <w:r w:rsidRPr="004077E9">
        <w:t xml:space="preserve"> </w:t>
      </w:r>
      <w:proofErr w:type="spellStart"/>
      <w:r w:rsidRPr="004077E9">
        <w:t>пользователя</w:t>
      </w:r>
      <w:proofErr w:type="spellEnd"/>
    </w:p>
    <w:p w:rsidR="004077E9" w:rsidRPr="004077E9" w:rsidRDefault="004077E9" w:rsidP="004077E9">
      <w:pPr>
        <w:pStyle w:val="styleCode"/>
      </w:pPr>
      <w:r w:rsidRPr="004077E9">
        <w:t xml:space="preserve"> */</w:t>
      </w:r>
    </w:p>
    <w:p w:rsidR="004077E9" w:rsidRPr="004077E9" w:rsidRDefault="004077E9" w:rsidP="004077E9">
      <w:pPr>
        <w:pStyle w:val="styleCode"/>
      </w:pPr>
      <w:proofErr w:type="spellStart"/>
      <w:proofErr w:type="gramStart"/>
      <w:r w:rsidRPr="004077E9">
        <w:t>func</w:t>
      </w:r>
      <w:proofErr w:type="spellEnd"/>
      <w:proofErr w:type="gramEnd"/>
      <w:r w:rsidRPr="004077E9">
        <w:t xml:space="preserve"> (r *</w:t>
      </w:r>
      <w:proofErr w:type="spellStart"/>
      <w:r w:rsidRPr="004077E9">
        <w:t>AuthPostgres</w:t>
      </w:r>
      <w:proofErr w:type="spellEnd"/>
      <w:r w:rsidRPr="004077E9">
        <w:t xml:space="preserve">) </w:t>
      </w:r>
      <w:proofErr w:type="spellStart"/>
      <w:r w:rsidRPr="004077E9">
        <w:t>LoginUser</w:t>
      </w:r>
      <w:proofErr w:type="spellEnd"/>
      <w:r w:rsidRPr="004077E9">
        <w:t xml:space="preserve">(user </w:t>
      </w:r>
      <w:proofErr w:type="spellStart"/>
      <w:r w:rsidRPr="004077E9">
        <w:t>model.UserLoginModel</w:t>
      </w:r>
      <w:proofErr w:type="spellEnd"/>
      <w:r w:rsidRPr="004077E9">
        <w:t>) (</w:t>
      </w:r>
      <w:proofErr w:type="spellStart"/>
      <w:r w:rsidRPr="004077E9">
        <w:t>model.UserAuthDataModel</w:t>
      </w:r>
      <w:proofErr w:type="spellEnd"/>
      <w:r w:rsidRPr="004077E9">
        <w:t>, error) {</w:t>
      </w:r>
    </w:p>
    <w:p w:rsidR="004077E9" w:rsidRDefault="004077E9" w:rsidP="004077E9">
      <w:pPr>
        <w:pStyle w:val="styleCode"/>
      </w:pPr>
      <w:r w:rsidRPr="004077E9">
        <w:tab/>
      </w:r>
      <w:r>
        <w:t xml:space="preserve">// </w:t>
      </w:r>
      <w:proofErr w:type="gramStart"/>
      <w:r>
        <w:t>Validate</w:t>
      </w:r>
      <w:proofErr w:type="gramEnd"/>
      <w:r>
        <w:t xml:space="preserve"> check</w:t>
      </w:r>
    </w:p>
    <w:p w:rsidR="004077E9" w:rsidRPr="004077E9" w:rsidRDefault="004077E9" w:rsidP="004077E9">
      <w:pPr>
        <w:pStyle w:val="styleCode"/>
      </w:pPr>
      <w:r>
        <w:tab/>
        <w:t>&lt;</w:t>
      </w:r>
      <w:proofErr w:type="gramStart"/>
      <w:r>
        <w:t>code</w:t>
      </w:r>
      <w:proofErr w:type="gramEnd"/>
      <w:r>
        <w:t>&gt;</w:t>
      </w:r>
    </w:p>
    <w:p w:rsidR="004077E9" w:rsidRPr="004077E9" w:rsidRDefault="004077E9" w:rsidP="004077E9">
      <w:pPr>
        <w:pStyle w:val="styleCode"/>
      </w:pPr>
      <w:r w:rsidRPr="004077E9">
        <w:tab/>
      </w:r>
      <w:proofErr w:type="gramStart"/>
      <w:r w:rsidRPr="004077E9">
        <w:t>if</w:t>
      </w:r>
      <w:proofErr w:type="gramEnd"/>
      <w:r w:rsidRPr="004077E9">
        <w:t xml:space="preserve"> err := </w:t>
      </w:r>
      <w:proofErr w:type="spellStart"/>
      <w:r w:rsidRPr="004077E9">
        <w:t>bcrypt.CompareHashAndPassword</w:t>
      </w:r>
      <w:proofErr w:type="spellEnd"/>
      <w:r w:rsidRPr="004077E9">
        <w:t>([]byte(</w:t>
      </w:r>
      <w:proofErr w:type="spellStart"/>
      <w:r w:rsidRPr="004077E9">
        <w:t>findUser.Password</w:t>
      </w:r>
      <w:proofErr w:type="spellEnd"/>
      <w:r w:rsidRPr="004077E9">
        <w:t>), []byte(</w:t>
      </w:r>
      <w:proofErr w:type="spellStart"/>
      <w:r w:rsidRPr="004077E9">
        <w:t>user.Password</w:t>
      </w:r>
      <w:proofErr w:type="spellEnd"/>
      <w:r w:rsidRPr="004077E9">
        <w:t>)); err != nil {</w:t>
      </w:r>
    </w:p>
    <w:p w:rsidR="004077E9" w:rsidRPr="004077E9" w:rsidRDefault="004077E9" w:rsidP="004077E9">
      <w:pPr>
        <w:pStyle w:val="styleCode"/>
      </w:pPr>
      <w:r w:rsidRPr="004077E9">
        <w:tab/>
      </w:r>
      <w:r w:rsidRPr="004077E9">
        <w:tab/>
      </w:r>
      <w:proofErr w:type="gramStart"/>
      <w:r w:rsidRPr="004077E9">
        <w:t>return</w:t>
      </w:r>
      <w:proofErr w:type="gramEnd"/>
      <w:r w:rsidRPr="004077E9">
        <w:t xml:space="preserve"> </w:t>
      </w:r>
      <w:proofErr w:type="spellStart"/>
      <w:r w:rsidRPr="004077E9">
        <w:t>model.UserAuthDataModel</w:t>
      </w:r>
      <w:proofErr w:type="spellEnd"/>
      <w:r w:rsidRPr="004077E9">
        <w:t xml:space="preserve">{}, </w:t>
      </w:r>
      <w:proofErr w:type="spellStart"/>
      <w:r w:rsidRPr="004077E9">
        <w:t>errors.New</w:t>
      </w:r>
      <w:proofErr w:type="spellEnd"/>
      <w:r w:rsidRPr="004077E9">
        <w:t>("</w:t>
      </w:r>
      <w:proofErr w:type="spellStart"/>
      <w:r w:rsidRPr="004077E9">
        <w:t>Не</w:t>
      </w:r>
      <w:proofErr w:type="spellEnd"/>
      <w:r w:rsidRPr="004077E9">
        <w:t xml:space="preserve"> </w:t>
      </w:r>
      <w:proofErr w:type="spellStart"/>
      <w:r w:rsidRPr="004077E9">
        <w:t>правильный</w:t>
      </w:r>
      <w:proofErr w:type="spellEnd"/>
      <w:r w:rsidRPr="004077E9">
        <w:t xml:space="preserve"> </w:t>
      </w:r>
      <w:proofErr w:type="spellStart"/>
      <w:r w:rsidRPr="004077E9">
        <w:t>пароль</w:t>
      </w:r>
      <w:proofErr w:type="spellEnd"/>
      <w:r w:rsidRPr="004077E9">
        <w:t xml:space="preserve">! </w:t>
      </w:r>
      <w:proofErr w:type="spellStart"/>
      <w:r w:rsidRPr="004077E9">
        <w:t>Повторите</w:t>
      </w:r>
      <w:proofErr w:type="spellEnd"/>
      <w:r w:rsidRPr="004077E9">
        <w:t xml:space="preserve"> </w:t>
      </w:r>
      <w:proofErr w:type="spellStart"/>
      <w:r w:rsidRPr="004077E9">
        <w:t>попытку</w:t>
      </w:r>
      <w:proofErr w:type="spellEnd"/>
      <w:r w:rsidRPr="004077E9">
        <w:t>")</w:t>
      </w:r>
    </w:p>
    <w:p w:rsidR="004077E9" w:rsidRPr="004077E9" w:rsidRDefault="004077E9" w:rsidP="004077E9">
      <w:pPr>
        <w:pStyle w:val="styleCode"/>
      </w:pPr>
      <w:r w:rsidRPr="004077E9">
        <w:tab/>
        <w:t>}</w:t>
      </w:r>
    </w:p>
    <w:p w:rsidR="004077E9" w:rsidRPr="004077E9" w:rsidRDefault="004077E9" w:rsidP="004077E9">
      <w:pPr>
        <w:pStyle w:val="styleCode"/>
      </w:pPr>
    </w:p>
    <w:p w:rsidR="004077E9" w:rsidRPr="004077E9" w:rsidRDefault="004077E9" w:rsidP="004077E9">
      <w:pPr>
        <w:pStyle w:val="styleCode"/>
      </w:pPr>
      <w:r w:rsidRPr="004077E9">
        <w:tab/>
      </w:r>
      <w:proofErr w:type="spellStart"/>
      <w:proofErr w:type="gramStart"/>
      <w:r w:rsidRPr="004077E9">
        <w:t>tx</w:t>
      </w:r>
      <w:proofErr w:type="spellEnd"/>
      <w:proofErr w:type="gramEnd"/>
      <w:r w:rsidRPr="004077E9">
        <w:t xml:space="preserve">, err := </w:t>
      </w:r>
      <w:proofErr w:type="spellStart"/>
      <w:r w:rsidRPr="004077E9">
        <w:t>r.db.Begin</w:t>
      </w:r>
      <w:proofErr w:type="spellEnd"/>
      <w:r w:rsidRPr="004077E9">
        <w:t>()</w:t>
      </w:r>
    </w:p>
    <w:p w:rsidR="004077E9" w:rsidRPr="004077E9" w:rsidRDefault="004077E9" w:rsidP="004077E9">
      <w:pPr>
        <w:pStyle w:val="styleCode"/>
      </w:pPr>
      <w:r w:rsidRPr="004077E9">
        <w:tab/>
      </w:r>
      <w:proofErr w:type="gramStart"/>
      <w:r w:rsidRPr="004077E9">
        <w:t>if</w:t>
      </w:r>
      <w:proofErr w:type="gramEnd"/>
      <w:r w:rsidRPr="004077E9">
        <w:t xml:space="preserve"> err != nil {</w:t>
      </w:r>
    </w:p>
    <w:p w:rsidR="004077E9" w:rsidRPr="004077E9" w:rsidRDefault="004077E9" w:rsidP="004077E9">
      <w:pPr>
        <w:pStyle w:val="styleCode"/>
      </w:pPr>
      <w:r w:rsidRPr="004077E9">
        <w:tab/>
      </w:r>
      <w:r w:rsidRPr="004077E9">
        <w:tab/>
      </w:r>
      <w:proofErr w:type="gramStart"/>
      <w:r w:rsidRPr="004077E9">
        <w:t>return</w:t>
      </w:r>
      <w:proofErr w:type="gramEnd"/>
      <w:r w:rsidRPr="004077E9">
        <w:t xml:space="preserve"> </w:t>
      </w:r>
      <w:proofErr w:type="spellStart"/>
      <w:r w:rsidRPr="004077E9">
        <w:t>model.UserAuthDataModel</w:t>
      </w:r>
      <w:proofErr w:type="spellEnd"/>
      <w:r w:rsidRPr="004077E9">
        <w:t>{}, err</w:t>
      </w:r>
    </w:p>
    <w:p w:rsidR="004077E9" w:rsidRPr="004077E9" w:rsidRDefault="004077E9" w:rsidP="004077E9">
      <w:pPr>
        <w:pStyle w:val="styleCode"/>
      </w:pPr>
      <w:r w:rsidRPr="004077E9">
        <w:tab/>
        <w:t>}</w:t>
      </w:r>
    </w:p>
    <w:p w:rsidR="004077E9" w:rsidRPr="004077E9" w:rsidRDefault="004077E9" w:rsidP="004077E9">
      <w:pPr>
        <w:pStyle w:val="styleCode"/>
      </w:pPr>
    </w:p>
    <w:p w:rsidR="004077E9" w:rsidRDefault="004077E9" w:rsidP="004077E9">
      <w:pPr>
        <w:pStyle w:val="styleCode"/>
      </w:pPr>
      <w:r w:rsidRPr="004077E9">
        <w:tab/>
      </w:r>
      <w:r>
        <w:t>// Get role id</w:t>
      </w:r>
    </w:p>
    <w:p w:rsidR="004077E9" w:rsidRPr="004077E9" w:rsidRDefault="004077E9" w:rsidP="004077E9">
      <w:pPr>
        <w:pStyle w:val="styleCode"/>
      </w:pPr>
      <w:r>
        <w:lastRenderedPageBreak/>
        <w:tab/>
        <w:t>&lt;</w:t>
      </w:r>
      <w:proofErr w:type="gramStart"/>
      <w:r>
        <w:t>code</w:t>
      </w:r>
      <w:proofErr w:type="gramEnd"/>
      <w:r>
        <w:t>&gt;</w:t>
      </w:r>
    </w:p>
    <w:p w:rsidR="004077E9" w:rsidRPr="004077E9" w:rsidRDefault="004077E9" w:rsidP="004077E9">
      <w:pPr>
        <w:pStyle w:val="styleCode"/>
      </w:pPr>
      <w:r w:rsidRPr="004077E9">
        <w:tab/>
        <w:t xml:space="preserve">// </w:t>
      </w:r>
      <w:proofErr w:type="spellStart"/>
      <w:r w:rsidRPr="004077E9">
        <w:t>Генерация</w:t>
      </w:r>
      <w:proofErr w:type="spellEnd"/>
      <w:r w:rsidRPr="004077E9">
        <w:t xml:space="preserve"> </w:t>
      </w:r>
      <w:proofErr w:type="spellStart"/>
      <w:r w:rsidRPr="004077E9">
        <w:t>токенов</w:t>
      </w:r>
      <w:proofErr w:type="spellEnd"/>
      <w:r w:rsidRPr="004077E9">
        <w:t xml:space="preserve"> </w:t>
      </w:r>
      <w:proofErr w:type="spellStart"/>
      <w:r w:rsidRPr="004077E9">
        <w:t>доступа</w:t>
      </w:r>
      <w:proofErr w:type="spellEnd"/>
      <w:r w:rsidRPr="004077E9">
        <w:t xml:space="preserve"> и </w:t>
      </w:r>
      <w:proofErr w:type="spellStart"/>
      <w:r w:rsidRPr="004077E9">
        <w:t>обновления</w:t>
      </w:r>
      <w:proofErr w:type="spellEnd"/>
    </w:p>
    <w:p w:rsidR="004077E9" w:rsidRPr="004077E9" w:rsidRDefault="004077E9" w:rsidP="004077E9">
      <w:pPr>
        <w:pStyle w:val="styleCode"/>
      </w:pPr>
      <w:r w:rsidRPr="004077E9">
        <w:tab/>
      </w:r>
      <w:proofErr w:type="spellStart"/>
      <w:proofErr w:type="gramStart"/>
      <w:r w:rsidRPr="004077E9">
        <w:t>accessToken</w:t>
      </w:r>
      <w:proofErr w:type="spellEnd"/>
      <w:proofErr w:type="gramEnd"/>
      <w:r w:rsidRPr="004077E9">
        <w:t xml:space="preserve">, err := </w:t>
      </w:r>
      <w:proofErr w:type="spellStart"/>
      <w:r w:rsidRPr="004077E9">
        <w:t>GenerateToken</w:t>
      </w:r>
      <w:proofErr w:type="spellEnd"/>
      <w:r w:rsidRPr="004077E9">
        <w:t>(</w:t>
      </w:r>
      <w:proofErr w:type="spellStart"/>
      <w:r w:rsidRPr="004077E9">
        <w:t>findUser.Uuid</w:t>
      </w:r>
      <w:proofErr w:type="spellEnd"/>
      <w:r w:rsidRPr="004077E9">
        <w:t xml:space="preserve">, </w:t>
      </w:r>
      <w:proofErr w:type="spellStart"/>
      <w:r w:rsidRPr="004077E9">
        <w:t>role.Uuid</w:t>
      </w:r>
      <w:proofErr w:type="spellEnd"/>
      <w:r w:rsidRPr="004077E9">
        <w:t xml:space="preserve">, </w:t>
      </w:r>
      <w:proofErr w:type="spellStart"/>
      <w:r w:rsidRPr="004077E9">
        <w:t>tokenTTL_access</w:t>
      </w:r>
      <w:proofErr w:type="spellEnd"/>
      <w:r w:rsidRPr="004077E9">
        <w:t xml:space="preserve">, </w:t>
      </w:r>
      <w:proofErr w:type="spellStart"/>
      <w:r w:rsidRPr="004077E9">
        <w:t>viper.GetString</w:t>
      </w:r>
      <w:proofErr w:type="spellEnd"/>
      <w:r w:rsidRPr="004077E9">
        <w:t>("</w:t>
      </w:r>
      <w:proofErr w:type="spellStart"/>
      <w:r w:rsidRPr="004077E9">
        <w:t>token.signing_key_access</w:t>
      </w:r>
      <w:proofErr w:type="spellEnd"/>
      <w:r w:rsidRPr="004077E9">
        <w:t>"))</w:t>
      </w:r>
    </w:p>
    <w:p w:rsidR="004077E9" w:rsidRPr="004077E9" w:rsidRDefault="004077E9" w:rsidP="004077E9">
      <w:pPr>
        <w:pStyle w:val="styleCode"/>
      </w:pPr>
      <w:r w:rsidRPr="004077E9">
        <w:tab/>
      </w:r>
      <w:proofErr w:type="gramStart"/>
      <w:r w:rsidRPr="004077E9">
        <w:t>if</w:t>
      </w:r>
      <w:proofErr w:type="gramEnd"/>
      <w:r w:rsidRPr="004077E9">
        <w:t xml:space="preserve"> err != nil {</w:t>
      </w:r>
    </w:p>
    <w:p w:rsidR="004077E9" w:rsidRPr="004077E9" w:rsidRDefault="004077E9" w:rsidP="004077E9">
      <w:pPr>
        <w:pStyle w:val="styleCode"/>
      </w:pPr>
      <w:r w:rsidRPr="004077E9">
        <w:tab/>
      </w:r>
      <w:r w:rsidRPr="004077E9">
        <w:tab/>
      </w:r>
      <w:proofErr w:type="spellStart"/>
      <w:proofErr w:type="gramStart"/>
      <w:r w:rsidRPr="004077E9">
        <w:t>tx.Rollback</w:t>
      </w:r>
      <w:proofErr w:type="spellEnd"/>
      <w:r w:rsidRPr="004077E9">
        <w:t>()</w:t>
      </w:r>
      <w:proofErr w:type="gramEnd"/>
    </w:p>
    <w:p w:rsidR="004077E9" w:rsidRPr="004077E9" w:rsidRDefault="004077E9" w:rsidP="004077E9">
      <w:pPr>
        <w:pStyle w:val="styleCode"/>
      </w:pPr>
      <w:r w:rsidRPr="004077E9">
        <w:tab/>
      </w:r>
      <w:r w:rsidRPr="004077E9">
        <w:tab/>
      </w:r>
      <w:proofErr w:type="gramStart"/>
      <w:r w:rsidRPr="004077E9">
        <w:t>return</w:t>
      </w:r>
      <w:proofErr w:type="gramEnd"/>
      <w:r w:rsidRPr="004077E9">
        <w:t xml:space="preserve"> </w:t>
      </w:r>
      <w:proofErr w:type="spellStart"/>
      <w:r w:rsidRPr="004077E9">
        <w:t>model.UserAuthDataModel</w:t>
      </w:r>
      <w:proofErr w:type="spellEnd"/>
      <w:r w:rsidRPr="004077E9">
        <w:t>{}, err</w:t>
      </w:r>
    </w:p>
    <w:p w:rsidR="004077E9" w:rsidRPr="004077E9" w:rsidRDefault="004077E9" w:rsidP="004077E9">
      <w:pPr>
        <w:pStyle w:val="styleCode"/>
      </w:pPr>
      <w:r w:rsidRPr="004077E9">
        <w:tab/>
        <w:t>}</w:t>
      </w:r>
    </w:p>
    <w:p w:rsidR="004077E9" w:rsidRPr="004077E9" w:rsidRDefault="004077E9" w:rsidP="004077E9">
      <w:pPr>
        <w:pStyle w:val="styleCode"/>
      </w:pPr>
    </w:p>
    <w:p w:rsidR="004077E9" w:rsidRPr="004077E9" w:rsidRDefault="004077E9" w:rsidP="004077E9">
      <w:pPr>
        <w:pStyle w:val="styleCode"/>
      </w:pPr>
      <w:r w:rsidRPr="004077E9">
        <w:tab/>
      </w:r>
      <w:proofErr w:type="spellStart"/>
      <w:proofErr w:type="gramStart"/>
      <w:r w:rsidRPr="004077E9">
        <w:t>refreshToken</w:t>
      </w:r>
      <w:proofErr w:type="spellEnd"/>
      <w:proofErr w:type="gramEnd"/>
      <w:r w:rsidRPr="004077E9">
        <w:t xml:space="preserve">, err := </w:t>
      </w:r>
      <w:proofErr w:type="spellStart"/>
      <w:r w:rsidRPr="004077E9">
        <w:t>GenerateToken</w:t>
      </w:r>
      <w:proofErr w:type="spellEnd"/>
      <w:r w:rsidRPr="004077E9">
        <w:t>(</w:t>
      </w:r>
      <w:proofErr w:type="spellStart"/>
      <w:r w:rsidRPr="004077E9">
        <w:t>findUser.Uuid</w:t>
      </w:r>
      <w:proofErr w:type="spellEnd"/>
      <w:r w:rsidRPr="004077E9">
        <w:t xml:space="preserve">, </w:t>
      </w:r>
      <w:proofErr w:type="spellStart"/>
      <w:r w:rsidRPr="004077E9">
        <w:t>role.Uuid</w:t>
      </w:r>
      <w:proofErr w:type="spellEnd"/>
      <w:r w:rsidRPr="004077E9">
        <w:t xml:space="preserve">, </w:t>
      </w:r>
      <w:proofErr w:type="spellStart"/>
      <w:r w:rsidRPr="004077E9">
        <w:t>tokenTTL_refresh</w:t>
      </w:r>
      <w:proofErr w:type="spellEnd"/>
      <w:r w:rsidRPr="004077E9">
        <w:t xml:space="preserve">, </w:t>
      </w:r>
      <w:proofErr w:type="spellStart"/>
      <w:r w:rsidRPr="004077E9">
        <w:t>viper.GetString</w:t>
      </w:r>
      <w:proofErr w:type="spellEnd"/>
      <w:r w:rsidRPr="004077E9">
        <w:t>("</w:t>
      </w:r>
      <w:proofErr w:type="spellStart"/>
      <w:r w:rsidRPr="004077E9">
        <w:t>token.signing_key_refresh</w:t>
      </w:r>
      <w:proofErr w:type="spellEnd"/>
      <w:r w:rsidRPr="004077E9">
        <w:t>"))</w:t>
      </w:r>
    </w:p>
    <w:p w:rsidR="004077E9" w:rsidRPr="004077E9" w:rsidRDefault="004077E9" w:rsidP="004077E9">
      <w:pPr>
        <w:pStyle w:val="styleCode"/>
      </w:pPr>
      <w:r w:rsidRPr="004077E9">
        <w:tab/>
      </w:r>
      <w:proofErr w:type="gramStart"/>
      <w:r w:rsidRPr="004077E9">
        <w:t>if</w:t>
      </w:r>
      <w:proofErr w:type="gramEnd"/>
      <w:r w:rsidRPr="004077E9">
        <w:t xml:space="preserve"> err != nil {</w:t>
      </w:r>
    </w:p>
    <w:p w:rsidR="004077E9" w:rsidRPr="004077E9" w:rsidRDefault="004077E9" w:rsidP="004077E9">
      <w:pPr>
        <w:pStyle w:val="styleCode"/>
      </w:pPr>
      <w:r w:rsidRPr="004077E9">
        <w:tab/>
      </w:r>
      <w:r w:rsidRPr="004077E9">
        <w:tab/>
      </w:r>
      <w:proofErr w:type="spellStart"/>
      <w:proofErr w:type="gramStart"/>
      <w:r w:rsidRPr="004077E9">
        <w:t>tx.Rollback</w:t>
      </w:r>
      <w:proofErr w:type="spellEnd"/>
      <w:r w:rsidRPr="004077E9">
        <w:t>()</w:t>
      </w:r>
      <w:proofErr w:type="gramEnd"/>
    </w:p>
    <w:p w:rsidR="004077E9" w:rsidRPr="004077E9" w:rsidRDefault="004077E9" w:rsidP="004077E9">
      <w:pPr>
        <w:pStyle w:val="styleCode"/>
      </w:pPr>
      <w:r w:rsidRPr="004077E9">
        <w:tab/>
      </w:r>
      <w:r w:rsidRPr="004077E9">
        <w:tab/>
      </w:r>
      <w:proofErr w:type="gramStart"/>
      <w:r w:rsidRPr="004077E9">
        <w:t>return</w:t>
      </w:r>
      <w:proofErr w:type="gramEnd"/>
      <w:r w:rsidRPr="004077E9">
        <w:t xml:space="preserve"> </w:t>
      </w:r>
      <w:proofErr w:type="spellStart"/>
      <w:r w:rsidRPr="004077E9">
        <w:t>model.UserAuthDataModel</w:t>
      </w:r>
      <w:proofErr w:type="spellEnd"/>
      <w:r w:rsidRPr="004077E9">
        <w:t>{}, err</w:t>
      </w:r>
    </w:p>
    <w:p w:rsidR="004077E9" w:rsidRPr="004077E9" w:rsidRDefault="004077E9" w:rsidP="004077E9">
      <w:pPr>
        <w:pStyle w:val="styleCode"/>
      </w:pPr>
      <w:r w:rsidRPr="004077E9">
        <w:tab/>
        <w:t>}</w:t>
      </w:r>
    </w:p>
    <w:p w:rsidR="004077E9" w:rsidRPr="004077E9" w:rsidRDefault="004077E9" w:rsidP="004077E9">
      <w:pPr>
        <w:pStyle w:val="styleCode"/>
      </w:pPr>
    </w:p>
    <w:p w:rsidR="004077E9" w:rsidRPr="004077E9" w:rsidRDefault="004077E9" w:rsidP="004077E9">
      <w:pPr>
        <w:pStyle w:val="styleCode"/>
      </w:pPr>
      <w:r w:rsidRPr="004077E9">
        <w:tab/>
        <w:t xml:space="preserve">// </w:t>
      </w:r>
      <w:proofErr w:type="spellStart"/>
      <w:r w:rsidRPr="004077E9">
        <w:t>Установка</w:t>
      </w:r>
      <w:proofErr w:type="spellEnd"/>
      <w:r w:rsidRPr="004077E9">
        <w:t xml:space="preserve"> </w:t>
      </w:r>
      <w:proofErr w:type="spellStart"/>
      <w:r w:rsidRPr="004077E9">
        <w:t>токенов</w:t>
      </w:r>
      <w:proofErr w:type="spellEnd"/>
      <w:r w:rsidRPr="004077E9">
        <w:t xml:space="preserve"> </w:t>
      </w:r>
      <w:proofErr w:type="spellStart"/>
      <w:r w:rsidRPr="004077E9">
        <w:t>пользователю</w:t>
      </w:r>
      <w:proofErr w:type="spellEnd"/>
    </w:p>
    <w:p w:rsidR="004077E9" w:rsidRPr="004077E9" w:rsidRDefault="004077E9" w:rsidP="004077E9">
      <w:pPr>
        <w:pStyle w:val="styleCode"/>
      </w:pPr>
      <w:r w:rsidRPr="004077E9">
        <w:tab/>
      </w:r>
      <w:proofErr w:type="gramStart"/>
      <w:r w:rsidRPr="004077E9">
        <w:t>query</w:t>
      </w:r>
      <w:proofErr w:type="gramEnd"/>
      <w:r w:rsidRPr="004077E9">
        <w:t xml:space="preserve"> = </w:t>
      </w:r>
      <w:proofErr w:type="spellStart"/>
      <w:r w:rsidRPr="004077E9">
        <w:t>fmt.Sprintf</w:t>
      </w:r>
      <w:proofErr w:type="spellEnd"/>
      <w:r w:rsidRPr="004077E9">
        <w:t>("INSERT INTO %s (</w:t>
      </w:r>
      <w:proofErr w:type="spellStart"/>
      <w:r w:rsidRPr="004077E9">
        <w:t>users_id</w:t>
      </w:r>
      <w:proofErr w:type="spellEnd"/>
      <w:r w:rsidRPr="004077E9">
        <w:t xml:space="preserve">, </w:t>
      </w:r>
      <w:proofErr w:type="spellStart"/>
      <w:r w:rsidRPr="004077E9">
        <w:t>access_token</w:t>
      </w:r>
      <w:proofErr w:type="spellEnd"/>
      <w:r w:rsidRPr="004077E9">
        <w:t xml:space="preserve">, </w:t>
      </w:r>
      <w:proofErr w:type="spellStart"/>
      <w:r w:rsidRPr="004077E9">
        <w:t>refresh_token</w:t>
      </w:r>
      <w:proofErr w:type="spellEnd"/>
      <w:r w:rsidRPr="004077E9">
        <w:t xml:space="preserve">) values ($1, $2, $3)", </w:t>
      </w:r>
      <w:proofErr w:type="spellStart"/>
      <w:r w:rsidRPr="004077E9">
        <w:t>tokensTable</w:t>
      </w:r>
      <w:proofErr w:type="spellEnd"/>
      <w:r w:rsidRPr="004077E9">
        <w:t>)</w:t>
      </w:r>
    </w:p>
    <w:p w:rsidR="004077E9" w:rsidRPr="004077E9" w:rsidRDefault="004077E9" w:rsidP="004077E9">
      <w:pPr>
        <w:pStyle w:val="styleCode"/>
      </w:pPr>
      <w:r w:rsidRPr="004077E9">
        <w:tab/>
        <w:t xml:space="preserve">_, err = </w:t>
      </w:r>
      <w:proofErr w:type="spellStart"/>
      <w:proofErr w:type="gramStart"/>
      <w:r w:rsidRPr="004077E9">
        <w:t>tx.Exec</w:t>
      </w:r>
      <w:proofErr w:type="spellEnd"/>
      <w:r w:rsidRPr="004077E9">
        <w:t>(</w:t>
      </w:r>
      <w:proofErr w:type="gramEnd"/>
      <w:r w:rsidRPr="004077E9">
        <w:t xml:space="preserve">query, </w:t>
      </w:r>
      <w:proofErr w:type="spellStart"/>
      <w:r w:rsidRPr="004077E9">
        <w:t>findUser.Id</w:t>
      </w:r>
      <w:proofErr w:type="spellEnd"/>
      <w:r w:rsidRPr="004077E9">
        <w:t xml:space="preserve">, </w:t>
      </w:r>
      <w:proofErr w:type="spellStart"/>
      <w:r w:rsidRPr="004077E9">
        <w:t>accessToken</w:t>
      </w:r>
      <w:proofErr w:type="spellEnd"/>
      <w:r w:rsidRPr="004077E9">
        <w:t xml:space="preserve">, </w:t>
      </w:r>
      <w:proofErr w:type="spellStart"/>
      <w:r w:rsidRPr="004077E9">
        <w:t>refreshToken</w:t>
      </w:r>
      <w:proofErr w:type="spellEnd"/>
      <w:r w:rsidRPr="004077E9">
        <w:t>)</w:t>
      </w:r>
    </w:p>
    <w:p w:rsidR="004077E9" w:rsidRPr="004077E9" w:rsidRDefault="004077E9" w:rsidP="004077E9">
      <w:pPr>
        <w:pStyle w:val="styleCode"/>
      </w:pPr>
      <w:r w:rsidRPr="004077E9">
        <w:tab/>
      </w:r>
      <w:proofErr w:type="gramStart"/>
      <w:r w:rsidRPr="004077E9">
        <w:t>if</w:t>
      </w:r>
      <w:proofErr w:type="gramEnd"/>
      <w:r w:rsidRPr="004077E9">
        <w:t xml:space="preserve"> err != nil {</w:t>
      </w:r>
    </w:p>
    <w:p w:rsidR="004077E9" w:rsidRPr="004077E9" w:rsidRDefault="004077E9" w:rsidP="004077E9">
      <w:pPr>
        <w:pStyle w:val="styleCode"/>
      </w:pPr>
      <w:r w:rsidRPr="004077E9">
        <w:tab/>
      </w:r>
      <w:r w:rsidRPr="004077E9">
        <w:tab/>
      </w:r>
      <w:proofErr w:type="spellStart"/>
      <w:proofErr w:type="gramStart"/>
      <w:r w:rsidRPr="004077E9">
        <w:t>tx.Rollback</w:t>
      </w:r>
      <w:proofErr w:type="spellEnd"/>
      <w:r w:rsidRPr="004077E9">
        <w:t>()</w:t>
      </w:r>
      <w:proofErr w:type="gramEnd"/>
    </w:p>
    <w:p w:rsidR="004077E9" w:rsidRPr="004077E9" w:rsidRDefault="004077E9" w:rsidP="004077E9">
      <w:pPr>
        <w:pStyle w:val="styleCode"/>
      </w:pPr>
      <w:r w:rsidRPr="004077E9">
        <w:tab/>
      </w:r>
      <w:r w:rsidRPr="004077E9">
        <w:tab/>
      </w:r>
      <w:proofErr w:type="gramStart"/>
      <w:r w:rsidRPr="004077E9">
        <w:t>return</w:t>
      </w:r>
      <w:proofErr w:type="gramEnd"/>
      <w:r w:rsidRPr="004077E9">
        <w:t xml:space="preserve"> </w:t>
      </w:r>
      <w:proofErr w:type="spellStart"/>
      <w:r w:rsidRPr="004077E9">
        <w:t>model.UserAuthDataModel</w:t>
      </w:r>
      <w:proofErr w:type="spellEnd"/>
      <w:r w:rsidRPr="004077E9">
        <w:t>{}, err</w:t>
      </w:r>
    </w:p>
    <w:p w:rsidR="004077E9" w:rsidRPr="004077E9" w:rsidRDefault="004077E9" w:rsidP="004077E9">
      <w:pPr>
        <w:pStyle w:val="styleCode"/>
      </w:pPr>
      <w:r w:rsidRPr="004077E9">
        <w:tab/>
        <w:t>}</w:t>
      </w:r>
    </w:p>
    <w:p w:rsidR="004077E9" w:rsidRPr="004077E9" w:rsidRDefault="004077E9" w:rsidP="004077E9">
      <w:pPr>
        <w:pStyle w:val="styleCode"/>
      </w:pPr>
    </w:p>
    <w:p w:rsidR="004077E9" w:rsidRPr="004077E9" w:rsidRDefault="004077E9" w:rsidP="004077E9">
      <w:pPr>
        <w:pStyle w:val="styleCode"/>
      </w:pPr>
      <w:r w:rsidRPr="004077E9">
        <w:tab/>
      </w:r>
      <w:proofErr w:type="gramStart"/>
      <w:r w:rsidRPr="004077E9">
        <w:t>return</w:t>
      </w:r>
      <w:proofErr w:type="gramEnd"/>
      <w:r w:rsidRPr="004077E9">
        <w:t xml:space="preserve"> </w:t>
      </w:r>
      <w:proofErr w:type="spellStart"/>
      <w:r w:rsidRPr="004077E9">
        <w:t>model.UserAuthDataModel</w:t>
      </w:r>
      <w:proofErr w:type="spellEnd"/>
      <w:r w:rsidRPr="004077E9">
        <w:t>{</w:t>
      </w:r>
    </w:p>
    <w:p w:rsidR="004077E9" w:rsidRPr="004077E9" w:rsidRDefault="004077E9" w:rsidP="004077E9">
      <w:pPr>
        <w:pStyle w:val="styleCode"/>
      </w:pPr>
      <w:r w:rsidRPr="004077E9">
        <w:tab/>
      </w:r>
      <w:r w:rsidRPr="004077E9">
        <w:tab/>
      </w:r>
      <w:proofErr w:type="spellStart"/>
      <w:r w:rsidRPr="004077E9">
        <w:t>AccessToken</w:t>
      </w:r>
      <w:proofErr w:type="spellEnd"/>
      <w:r w:rsidRPr="004077E9">
        <w:t xml:space="preserve">:  </w:t>
      </w:r>
      <w:proofErr w:type="spellStart"/>
      <w:r w:rsidRPr="004077E9">
        <w:t>accessToken</w:t>
      </w:r>
      <w:proofErr w:type="spellEnd"/>
      <w:r w:rsidRPr="004077E9">
        <w:t>,</w:t>
      </w:r>
    </w:p>
    <w:p w:rsidR="004077E9" w:rsidRPr="004077E9" w:rsidRDefault="004077E9" w:rsidP="004077E9">
      <w:pPr>
        <w:pStyle w:val="styleCode"/>
      </w:pPr>
      <w:r w:rsidRPr="004077E9">
        <w:tab/>
      </w:r>
      <w:r w:rsidRPr="004077E9">
        <w:tab/>
      </w:r>
      <w:proofErr w:type="spellStart"/>
      <w:r w:rsidRPr="004077E9">
        <w:t>RefreshToken</w:t>
      </w:r>
      <w:proofErr w:type="spellEnd"/>
      <w:r w:rsidRPr="004077E9">
        <w:t xml:space="preserve">: </w:t>
      </w:r>
      <w:proofErr w:type="spellStart"/>
      <w:r w:rsidRPr="004077E9">
        <w:t>refreshToken</w:t>
      </w:r>
      <w:proofErr w:type="spellEnd"/>
      <w:r w:rsidRPr="004077E9">
        <w:t>,</w:t>
      </w:r>
    </w:p>
    <w:p w:rsidR="004077E9" w:rsidRPr="004077E9" w:rsidRDefault="004077E9" w:rsidP="004077E9">
      <w:pPr>
        <w:pStyle w:val="styleCode"/>
      </w:pPr>
      <w:r w:rsidRPr="004077E9">
        <w:tab/>
        <w:t xml:space="preserve">}, </w:t>
      </w:r>
      <w:proofErr w:type="spellStart"/>
      <w:proofErr w:type="gramStart"/>
      <w:r w:rsidRPr="004077E9">
        <w:t>tx.Commit</w:t>
      </w:r>
      <w:proofErr w:type="spellEnd"/>
      <w:r w:rsidRPr="004077E9">
        <w:t>()</w:t>
      </w:r>
      <w:proofErr w:type="gramEnd"/>
    </w:p>
    <w:p w:rsidR="004077E9" w:rsidRDefault="004077E9" w:rsidP="004077E9">
      <w:pPr>
        <w:pStyle w:val="styleCode"/>
      </w:pPr>
      <w:r w:rsidRPr="004077E9">
        <w:t>}</w:t>
      </w:r>
    </w:p>
    <w:p w:rsidR="004077E9" w:rsidRDefault="004077E9" w:rsidP="004077E9">
      <w:pPr>
        <w:pStyle w:val="styleText"/>
      </w:pPr>
    </w:p>
    <w:p w:rsidR="004077E9" w:rsidRPr="004077E9" w:rsidRDefault="004077E9" w:rsidP="004077E9">
      <w:pPr>
        <w:pStyle w:val="styleText"/>
        <w:rPr>
          <w:b/>
          <w:lang w:val="en-US"/>
        </w:rPr>
      </w:pPr>
      <w:r w:rsidRPr="004077E9">
        <w:rPr>
          <w:b/>
        </w:rPr>
        <w:t>Пояснения к коду</w:t>
      </w:r>
      <w:r w:rsidRPr="004077E9">
        <w:rPr>
          <w:b/>
          <w:lang w:val="en-US"/>
        </w:rPr>
        <w:t>:</w:t>
      </w:r>
    </w:p>
    <w:p w:rsidR="004077E9" w:rsidRDefault="004077E9" w:rsidP="004077E9">
      <w:pPr>
        <w:pStyle w:val="styleText"/>
      </w:pPr>
      <w:r>
        <w:t xml:space="preserve">Сначала происходит </w:t>
      </w:r>
      <w:proofErr w:type="spellStart"/>
      <w:r>
        <w:t>валидация</w:t>
      </w:r>
      <w:proofErr w:type="spellEnd"/>
      <w:r>
        <w:t xml:space="preserve"> данных и в случае ошибки функция прерывается. Также используется механизм транзакций</w:t>
      </w:r>
      <w:r w:rsidRPr="004077E9">
        <w:t xml:space="preserve">, </w:t>
      </w:r>
      <w:r>
        <w:t xml:space="preserve">который обеспечивает обратный откат базы данных в случае если при работе функции возникают ошибки. В завершении в функции происходит генерация пары </w:t>
      </w:r>
      <w:proofErr w:type="spellStart"/>
      <w:r>
        <w:t>токенов</w:t>
      </w:r>
      <w:proofErr w:type="spellEnd"/>
      <w:r>
        <w:t xml:space="preserve"> и их возвращение</w:t>
      </w:r>
      <w:r w:rsidRPr="004077E9">
        <w:t xml:space="preserve">, </w:t>
      </w:r>
      <w:r>
        <w:t xml:space="preserve">в которые передаются </w:t>
      </w:r>
      <w:r>
        <w:rPr>
          <w:lang w:val="en-US"/>
        </w:rPr>
        <w:t>UUID</w:t>
      </w:r>
      <w:r w:rsidRPr="004077E9">
        <w:t xml:space="preserve"> </w:t>
      </w:r>
      <w:r>
        <w:t>пользователя и роли</w:t>
      </w:r>
      <w:r w:rsidRPr="004077E9">
        <w:t xml:space="preserve">, </w:t>
      </w:r>
      <w:r>
        <w:t xml:space="preserve">являющиеся публичными </w:t>
      </w:r>
      <w:r>
        <w:rPr>
          <w:lang w:val="en-US"/>
        </w:rPr>
        <w:t>ID</w:t>
      </w:r>
      <w:r w:rsidRPr="004077E9">
        <w:t xml:space="preserve">, </w:t>
      </w:r>
      <w:r>
        <w:t>которые могут быть сохранены во внутреннем хранилище клиентского приложения.</w:t>
      </w:r>
    </w:p>
    <w:p w:rsidR="004077E9" w:rsidRDefault="004077E9" w:rsidP="004077E9">
      <w:pPr>
        <w:pStyle w:val="styleText"/>
      </w:pPr>
    </w:p>
    <w:p w:rsidR="004077E9" w:rsidRDefault="00DE2AE3" w:rsidP="004077E9">
      <w:pPr>
        <w:pStyle w:val="styleText"/>
      </w:pPr>
      <w:r>
        <w:t xml:space="preserve">Код обработки запроса </w:t>
      </w:r>
      <w:r w:rsidRPr="00DE2AE3">
        <w:t>“/</w:t>
      </w:r>
      <w:proofErr w:type="spellStart"/>
      <w:r>
        <w:rPr>
          <w:lang w:val="en-US"/>
        </w:rPr>
        <w:t>auth</w:t>
      </w:r>
      <w:proofErr w:type="spellEnd"/>
      <w:r w:rsidRPr="00DE2AE3">
        <w:t>/</w:t>
      </w:r>
      <w:r>
        <w:rPr>
          <w:lang w:val="en-US"/>
        </w:rPr>
        <w:t>refresh</w:t>
      </w:r>
      <w:r w:rsidRPr="00DE2AE3">
        <w:t>”:</w:t>
      </w:r>
    </w:p>
    <w:p w:rsidR="00DE2AE3" w:rsidRPr="00DE2AE3" w:rsidRDefault="00DE2AE3" w:rsidP="00DE2AE3">
      <w:pPr>
        <w:pStyle w:val="styleCode"/>
      </w:pPr>
      <w:proofErr w:type="spellStart"/>
      <w:proofErr w:type="gramStart"/>
      <w:r w:rsidRPr="00DE2AE3">
        <w:t>func</w:t>
      </w:r>
      <w:proofErr w:type="spellEnd"/>
      <w:proofErr w:type="gramEnd"/>
      <w:r w:rsidRPr="00DE2AE3">
        <w:t xml:space="preserve"> (h *Handler) refresh(c *</w:t>
      </w:r>
      <w:proofErr w:type="spellStart"/>
      <w:r w:rsidRPr="00DE2AE3">
        <w:t>gin.Context</w:t>
      </w:r>
      <w:proofErr w:type="spellEnd"/>
      <w:r w:rsidRPr="00DE2AE3">
        <w:t>) {</w:t>
      </w:r>
    </w:p>
    <w:p w:rsidR="00DE2AE3" w:rsidRPr="00DE2AE3" w:rsidRDefault="00DE2AE3" w:rsidP="00DE2AE3">
      <w:pPr>
        <w:pStyle w:val="styleCode"/>
      </w:pPr>
      <w:r w:rsidRPr="00DE2AE3">
        <w:tab/>
      </w:r>
      <w:proofErr w:type="spellStart"/>
      <w:proofErr w:type="gramStart"/>
      <w:r w:rsidRPr="00DE2AE3">
        <w:t>var</w:t>
      </w:r>
      <w:proofErr w:type="spellEnd"/>
      <w:proofErr w:type="gramEnd"/>
      <w:r w:rsidRPr="00DE2AE3">
        <w:t xml:space="preserve"> input </w:t>
      </w:r>
      <w:proofErr w:type="spellStart"/>
      <w:r w:rsidRPr="00DE2AE3">
        <w:t>model.TokenRefreshModel</w:t>
      </w:r>
      <w:proofErr w:type="spellEnd"/>
    </w:p>
    <w:p w:rsidR="00DE2AE3" w:rsidRPr="00DE2AE3" w:rsidRDefault="00DE2AE3" w:rsidP="00DE2AE3">
      <w:pPr>
        <w:pStyle w:val="styleCode"/>
      </w:pPr>
    </w:p>
    <w:p w:rsidR="00DE2AE3" w:rsidRPr="00DE2AE3" w:rsidRDefault="00DE2AE3" w:rsidP="00DE2AE3">
      <w:pPr>
        <w:pStyle w:val="styleCode"/>
      </w:pPr>
      <w:r w:rsidRPr="00DE2AE3">
        <w:tab/>
      </w:r>
      <w:proofErr w:type="gramStart"/>
      <w:r w:rsidRPr="00DE2AE3">
        <w:t>if</w:t>
      </w:r>
      <w:proofErr w:type="gramEnd"/>
      <w:r w:rsidRPr="00DE2AE3">
        <w:t xml:space="preserve"> err := </w:t>
      </w:r>
      <w:proofErr w:type="spellStart"/>
      <w:r w:rsidRPr="00DE2AE3">
        <w:t>c.BindJSON</w:t>
      </w:r>
      <w:proofErr w:type="spellEnd"/>
      <w:r w:rsidRPr="00DE2AE3">
        <w:t>(&amp;input); err != nil {</w:t>
      </w:r>
    </w:p>
    <w:p w:rsidR="00DE2AE3" w:rsidRPr="00DE2AE3" w:rsidRDefault="00DE2AE3" w:rsidP="00DE2AE3">
      <w:pPr>
        <w:pStyle w:val="styleCode"/>
      </w:pPr>
      <w:r w:rsidRPr="00DE2AE3">
        <w:tab/>
      </w:r>
      <w:r w:rsidRPr="00DE2AE3">
        <w:tab/>
      </w:r>
      <w:proofErr w:type="spellStart"/>
      <w:proofErr w:type="gramStart"/>
      <w:r w:rsidRPr="00DE2AE3">
        <w:t>newErrorResponse</w:t>
      </w:r>
      <w:proofErr w:type="spellEnd"/>
      <w:r w:rsidRPr="00DE2AE3">
        <w:t>(</w:t>
      </w:r>
      <w:proofErr w:type="gramEnd"/>
      <w:r w:rsidRPr="00DE2AE3">
        <w:t xml:space="preserve">c, </w:t>
      </w:r>
      <w:proofErr w:type="spellStart"/>
      <w:r w:rsidRPr="00DE2AE3">
        <w:t>http.StatusBadRequest</w:t>
      </w:r>
      <w:proofErr w:type="spellEnd"/>
      <w:r w:rsidRPr="00DE2AE3">
        <w:t>, "invalid input body")</w:t>
      </w:r>
    </w:p>
    <w:p w:rsidR="00DE2AE3" w:rsidRPr="00DE2AE3" w:rsidRDefault="00DE2AE3" w:rsidP="00DE2AE3">
      <w:pPr>
        <w:pStyle w:val="styleCode"/>
      </w:pPr>
      <w:r w:rsidRPr="00DE2AE3">
        <w:tab/>
      </w:r>
      <w:r w:rsidRPr="00DE2AE3">
        <w:tab/>
      </w:r>
      <w:proofErr w:type="gramStart"/>
      <w:r w:rsidRPr="00DE2AE3">
        <w:t>return</w:t>
      </w:r>
      <w:proofErr w:type="gramEnd"/>
    </w:p>
    <w:p w:rsidR="00DE2AE3" w:rsidRPr="00DE2AE3" w:rsidRDefault="00DE2AE3" w:rsidP="00DE2AE3">
      <w:pPr>
        <w:pStyle w:val="styleText"/>
        <w:rPr>
          <w:lang w:val="en-US"/>
        </w:rPr>
      </w:pPr>
      <w:r w:rsidRPr="00DE2AE3">
        <w:rPr>
          <w:lang w:val="en-US"/>
        </w:rPr>
        <w:lastRenderedPageBreak/>
        <w:tab/>
        <w:t>}</w:t>
      </w:r>
    </w:p>
    <w:p w:rsidR="00DE2AE3" w:rsidRPr="00DE2AE3" w:rsidRDefault="00DE2AE3" w:rsidP="00DE2AE3">
      <w:pPr>
        <w:pStyle w:val="styleText"/>
        <w:rPr>
          <w:lang w:val="en-US"/>
        </w:rPr>
      </w:pPr>
    </w:p>
    <w:p w:rsidR="00DE2AE3" w:rsidRPr="00DE2AE3" w:rsidRDefault="00DE2AE3" w:rsidP="00DE2AE3">
      <w:pPr>
        <w:pStyle w:val="styleText"/>
        <w:rPr>
          <w:lang w:val="en-US"/>
        </w:rPr>
      </w:pPr>
      <w:r w:rsidRPr="00DE2AE3">
        <w:rPr>
          <w:lang w:val="en-US"/>
        </w:rPr>
        <w:tab/>
      </w:r>
      <w:proofErr w:type="gramStart"/>
      <w:r w:rsidRPr="00DE2AE3">
        <w:rPr>
          <w:lang w:val="en-US"/>
        </w:rPr>
        <w:t>data</w:t>
      </w:r>
      <w:proofErr w:type="gramEnd"/>
      <w:r w:rsidRPr="00DE2AE3">
        <w:rPr>
          <w:lang w:val="en-US"/>
        </w:rPr>
        <w:t xml:space="preserve">, err := </w:t>
      </w:r>
      <w:proofErr w:type="spellStart"/>
      <w:r w:rsidRPr="00DE2AE3">
        <w:rPr>
          <w:lang w:val="en-US"/>
        </w:rPr>
        <w:t>h.services.Authorization.Refresh</w:t>
      </w:r>
      <w:proofErr w:type="spellEnd"/>
      <w:r w:rsidRPr="00DE2AE3">
        <w:rPr>
          <w:lang w:val="en-US"/>
        </w:rPr>
        <w:t>(input)</w:t>
      </w:r>
    </w:p>
    <w:p w:rsidR="00DE2AE3" w:rsidRPr="00DE2AE3" w:rsidRDefault="00DE2AE3" w:rsidP="00DE2AE3">
      <w:pPr>
        <w:pStyle w:val="styleText"/>
        <w:rPr>
          <w:lang w:val="en-US"/>
        </w:rPr>
      </w:pPr>
      <w:r w:rsidRPr="00DE2AE3">
        <w:rPr>
          <w:lang w:val="en-US"/>
        </w:rPr>
        <w:tab/>
      </w:r>
      <w:proofErr w:type="gramStart"/>
      <w:r w:rsidRPr="00DE2AE3">
        <w:rPr>
          <w:lang w:val="en-US"/>
        </w:rPr>
        <w:t>if</w:t>
      </w:r>
      <w:proofErr w:type="gramEnd"/>
      <w:r w:rsidRPr="00DE2AE3">
        <w:rPr>
          <w:lang w:val="en-US"/>
        </w:rPr>
        <w:t xml:space="preserve"> err != nil {</w:t>
      </w:r>
    </w:p>
    <w:p w:rsidR="00DE2AE3" w:rsidRPr="00DE2AE3" w:rsidRDefault="00DE2AE3" w:rsidP="00DE2AE3">
      <w:pPr>
        <w:pStyle w:val="styleText"/>
        <w:rPr>
          <w:lang w:val="en-US"/>
        </w:rPr>
      </w:pPr>
      <w:r w:rsidRPr="00DE2AE3">
        <w:rPr>
          <w:lang w:val="en-US"/>
        </w:rPr>
        <w:tab/>
      </w:r>
      <w:r w:rsidRPr="00DE2AE3">
        <w:rPr>
          <w:lang w:val="en-US"/>
        </w:rPr>
        <w:tab/>
      </w:r>
      <w:proofErr w:type="spellStart"/>
      <w:proofErr w:type="gramStart"/>
      <w:r w:rsidRPr="00DE2AE3">
        <w:rPr>
          <w:lang w:val="en-US"/>
        </w:rPr>
        <w:t>newErrorResponse</w:t>
      </w:r>
      <w:proofErr w:type="spellEnd"/>
      <w:r w:rsidRPr="00DE2AE3">
        <w:rPr>
          <w:lang w:val="en-US"/>
        </w:rPr>
        <w:t>(</w:t>
      </w:r>
      <w:proofErr w:type="gramEnd"/>
      <w:r w:rsidRPr="00DE2AE3">
        <w:rPr>
          <w:lang w:val="en-US"/>
        </w:rPr>
        <w:t xml:space="preserve">c, </w:t>
      </w:r>
      <w:proofErr w:type="spellStart"/>
      <w:r w:rsidRPr="00DE2AE3">
        <w:rPr>
          <w:lang w:val="en-US"/>
        </w:rPr>
        <w:t>http.StatusInternalServerError</w:t>
      </w:r>
      <w:proofErr w:type="spellEnd"/>
      <w:r w:rsidRPr="00DE2AE3">
        <w:rPr>
          <w:lang w:val="en-US"/>
        </w:rPr>
        <w:t xml:space="preserve">, </w:t>
      </w:r>
      <w:proofErr w:type="spellStart"/>
      <w:r w:rsidRPr="00DE2AE3">
        <w:rPr>
          <w:lang w:val="en-US"/>
        </w:rPr>
        <w:t>err.Error</w:t>
      </w:r>
      <w:proofErr w:type="spellEnd"/>
      <w:r w:rsidRPr="00DE2AE3">
        <w:rPr>
          <w:lang w:val="en-US"/>
        </w:rPr>
        <w:t>())</w:t>
      </w:r>
    </w:p>
    <w:p w:rsidR="00DE2AE3" w:rsidRPr="00DE2AE3" w:rsidRDefault="00DE2AE3" w:rsidP="00DE2AE3">
      <w:pPr>
        <w:pStyle w:val="styleText"/>
        <w:rPr>
          <w:lang w:val="en-US"/>
        </w:rPr>
      </w:pPr>
      <w:r w:rsidRPr="00DE2AE3">
        <w:rPr>
          <w:lang w:val="en-US"/>
        </w:rPr>
        <w:tab/>
      </w:r>
      <w:r w:rsidRPr="00DE2AE3">
        <w:rPr>
          <w:lang w:val="en-US"/>
        </w:rPr>
        <w:tab/>
      </w:r>
      <w:proofErr w:type="gramStart"/>
      <w:r w:rsidRPr="00DE2AE3">
        <w:rPr>
          <w:lang w:val="en-US"/>
        </w:rPr>
        <w:t>return</w:t>
      </w:r>
      <w:proofErr w:type="gramEnd"/>
    </w:p>
    <w:p w:rsidR="00DE2AE3" w:rsidRPr="00DE2AE3" w:rsidRDefault="00DE2AE3" w:rsidP="00DE2AE3">
      <w:pPr>
        <w:pStyle w:val="styleText"/>
        <w:rPr>
          <w:lang w:val="en-US"/>
        </w:rPr>
      </w:pPr>
      <w:r w:rsidRPr="00DE2AE3">
        <w:rPr>
          <w:lang w:val="en-US"/>
        </w:rPr>
        <w:tab/>
        <w:t>}</w:t>
      </w:r>
    </w:p>
    <w:p w:rsidR="00DE2AE3" w:rsidRPr="00DE2AE3" w:rsidRDefault="00DE2AE3" w:rsidP="00DE2AE3">
      <w:pPr>
        <w:pStyle w:val="styleText"/>
        <w:rPr>
          <w:lang w:val="en-US"/>
        </w:rPr>
      </w:pPr>
    </w:p>
    <w:p w:rsidR="00DE2AE3" w:rsidRPr="00DE2AE3" w:rsidRDefault="00DE2AE3" w:rsidP="00DE2AE3">
      <w:pPr>
        <w:pStyle w:val="styleText"/>
        <w:rPr>
          <w:lang w:val="en-US"/>
        </w:rPr>
      </w:pPr>
      <w:r w:rsidRPr="00DE2AE3">
        <w:rPr>
          <w:lang w:val="en-US"/>
        </w:rPr>
        <w:tab/>
      </w:r>
      <w:proofErr w:type="spellStart"/>
      <w:proofErr w:type="gramStart"/>
      <w:r w:rsidRPr="00DE2AE3">
        <w:rPr>
          <w:lang w:val="en-US"/>
        </w:rPr>
        <w:t>c.JSON</w:t>
      </w:r>
      <w:proofErr w:type="spellEnd"/>
      <w:r w:rsidRPr="00DE2AE3">
        <w:rPr>
          <w:lang w:val="en-US"/>
        </w:rPr>
        <w:t>(</w:t>
      </w:r>
      <w:proofErr w:type="spellStart"/>
      <w:proofErr w:type="gramEnd"/>
      <w:r w:rsidRPr="00DE2AE3">
        <w:rPr>
          <w:lang w:val="en-US"/>
        </w:rPr>
        <w:t>http.StatusOK</w:t>
      </w:r>
      <w:proofErr w:type="spellEnd"/>
      <w:r w:rsidRPr="00DE2AE3">
        <w:rPr>
          <w:lang w:val="en-US"/>
        </w:rPr>
        <w:t>, data)</w:t>
      </w:r>
    </w:p>
    <w:p w:rsidR="00DE2AE3" w:rsidRPr="00DE2AE3" w:rsidRDefault="00DE2AE3" w:rsidP="00DE2AE3">
      <w:pPr>
        <w:pStyle w:val="styleText"/>
      </w:pPr>
      <w:r>
        <w:t>}</w:t>
      </w:r>
    </w:p>
    <w:p w:rsidR="004077E9" w:rsidRDefault="004077E9" w:rsidP="004077E9">
      <w:pPr>
        <w:pStyle w:val="styleText"/>
      </w:pPr>
    </w:p>
    <w:p w:rsidR="00DE2AE3" w:rsidRDefault="00DE2AE3" w:rsidP="004077E9">
      <w:pPr>
        <w:pStyle w:val="styleText"/>
        <w:rPr>
          <w:lang w:val="en-US"/>
        </w:rPr>
      </w:pPr>
      <w:r>
        <w:t xml:space="preserve">Код функции </w:t>
      </w:r>
      <w:r>
        <w:rPr>
          <w:lang w:val="en-US"/>
        </w:rPr>
        <w:t>Refresh:</w:t>
      </w:r>
    </w:p>
    <w:p w:rsidR="00DE2AE3" w:rsidRPr="00DE2AE3" w:rsidRDefault="00DE2AE3" w:rsidP="00DE2AE3">
      <w:pPr>
        <w:pStyle w:val="styleCode"/>
      </w:pPr>
      <w:r w:rsidRPr="00DE2AE3">
        <w:t>/*</w:t>
      </w:r>
    </w:p>
    <w:p w:rsidR="00DE2AE3" w:rsidRPr="00DE2AE3" w:rsidRDefault="00DE2AE3" w:rsidP="00DE2AE3">
      <w:pPr>
        <w:pStyle w:val="styleCode"/>
      </w:pPr>
      <w:r w:rsidRPr="00DE2AE3">
        <w:t xml:space="preserve">* </w:t>
      </w:r>
      <w:proofErr w:type="spellStart"/>
      <w:r w:rsidRPr="00DE2AE3">
        <w:t>Функция</w:t>
      </w:r>
      <w:proofErr w:type="spellEnd"/>
      <w:r w:rsidRPr="00DE2AE3">
        <w:t xml:space="preserve"> </w:t>
      </w:r>
      <w:proofErr w:type="spellStart"/>
      <w:r w:rsidRPr="00DE2AE3">
        <w:t>обновления</w:t>
      </w:r>
      <w:proofErr w:type="spellEnd"/>
      <w:r w:rsidRPr="00DE2AE3">
        <w:t xml:space="preserve"> </w:t>
      </w:r>
      <w:proofErr w:type="spellStart"/>
      <w:r w:rsidRPr="00DE2AE3">
        <w:t>токена</w:t>
      </w:r>
      <w:proofErr w:type="spellEnd"/>
      <w:r w:rsidRPr="00DE2AE3">
        <w:t xml:space="preserve"> </w:t>
      </w:r>
      <w:proofErr w:type="spellStart"/>
      <w:r w:rsidRPr="00DE2AE3">
        <w:t>доступа</w:t>
      </w:r>
      <w:proofErr w:type="spellEnd"/>
    </w:p>
    <w:p w:rsidR="00DE2AE3" w:rsidRPr="00DE2AE3" w:rsidRDefault="00DE2AE3" w:rsidP="00DE2AE3">
      <w:pPr>
        <w:pStyle w:val="styleCode"/>
      </w:pPr>
      <w:r w:rsidRPr="00DE2AE3">
        <w:t xml:space="preserve"> */</w:t>
      </w:r>
    </w:p>
    <w:p w:rsidR="00DE2AE3" w:rsidRPr="00DE2AE3" w:rsidRDefault="00DE2AE3" w:rsidP="00DE2AE3">
      <w:pPr>
        <w:pStyle w:val="styleCode"/>
      </w:pPr>
      <w:proofErr w:type="spellStart"/>
      <w:proofErr w:type="gramStart"/>
      <w:r w:rsidRPr="00DE2AE3">
        <w:t>func</w:t>
      </w:r>
      <w:proofErr w:type="spellEnd"/>
      <w:proofErr w:type="gramEnd"/>
      <w:r w:rsidRPr="00DE2AE3">
        <w:t xml:space="preserve"> (r *</w:t>
      </w:r>
      <w:proofErr w:type="spellStart"/>
      <w:r w:rsidRPr="00DE2AE3">
        <w:t>AuthPostgres</w:t>
      </w:r>
      <w:proofErr w:type="spellEnd"/>
      <w:r w:rsidRPr="00DE2AE3">
        <w:t xml:space="preserve">) Refresh(token </w:t>
      </w:r>
      <w:proofErr w:type="spellStart"/>
      <w:r w:rsidRPr="00DE2AE3">
        <w:t>model.TokenRefreshModel</w:t>
      </w:r>
      <w:proofErr w:type="spellEnd"/>
      <w:r w:rsidRPr="00DE2AE3">
        <w:t>) (</w:t>
      </w:r>
      <w:proofErr w:type="spellStart"/>
      <w:r w:rsidRPr="00DE2AE3">
        <w:t>model.UserAuthDataModel</w:t>
      </w:r>
      <w:proofErr w:type="spellEnd"/>
      <w:r w:rsidRPr="00DE2AE3">
        <w:t>, error) {</w:t>
      </w:r>
    </w:p>
    <w:p w:rsidR="00DE2AE3" w:rsidRPr="00DE2AE3" w:rsidRDefault="00DE2AE3" w:rsidP="00DE2AE3">
      <w:pPr>
        <w:pStyle w:val="styleCode"/>
      </w:pPr>
      <w:r w:rsidRPr="00DE2AE3">
        <w:tab/>
      </w:r>
      <w:proofErr w:type="spellStart"/>
      <w:proofErr w:type="gramStart"/>
      <w:r w:rsidRPr="00DE2AE3">
        <w:t>userData</w:t>
      </w:r>
      <w:proofErr w:type="spellEnd"/>
      <w:proofErr w:type="gramEnd"/>
      <w:r w:rsidRPr="00DE2AE3">
        <w:t xml:space="preserve">, err := </w:t>
      </w:r>
      <w:proofErr w:type="spellStart"/>
      <w:r w:rsidRPr="00DE2AE3">
        <w:t>ParseTokenWithoutValid</w:t>
      </w:r>
      <w:proofErr w:type="spellEnd"/>
      <w:r w:rsidRPr="00DE2AE3">
        <w:t>(</w:t>
      </w:r>
      <w:proofErr w:type="spellStart"/>
      <w:r w:rsidRPr="00DE2AE3">
        <w:t>token.RefreshToken</w:t>
      </w:r>
      <w:proofErr w:type="spellEnd"/>
      <w:r w:rsidRPr="00DE2AE3">
        <w:t xml:space="preserve">, </w:t>
      </w:r>
      <w:proofErr w:type="spellStart"/>
      <w:r w:rsidRPr="00DE2AE3">
        <w:t>viper.GetString</w:t>
      </w:r>
      <w:proofErr w:type="spellEnd"/>
      <w:r w:rsidRPr="00DE2AE3">
        <w:t>("</w:t>
      </w:r>
      <w:proofErr w:type="spellStart"/>
      <w:r w:rsidRPr="00DE2AE3">
        <w:t>token.signing_key_refresh</w:t>
      </w:r>
      <w:proofErr w:type="spellEnd"/>
      <w:r w:rsidRPr="00DE2AE3">
        <w:t>"))</w:t>
      </w:r>
    </w:p>
    <w:p w:rsidR="00DE2AE3" w:rsidRPr="00DE2AE3" w:rsidRDefault="00DE2AE3" w:rsidP="00DE2AE3">
      <w:pPr>
        <w:pStyle w:val="styleCode"/>
      </w:pPr>
      <w:r w:rsidRPr="00DE2AE3">
        <w:tab/>
      </w:r>
      <w:proofErr w:type="gramStart"/>
      <w:r w:rsidRPr="00DE2AE3">
        <w:t>if</w:t>
      </w:r>
      <w:proofErr w:type="gramEnd"/>
      <w:r w:rsidRPr="00DE2AE3">
        <w:t xml:space="preserve"> err != nil {</w:t>
      </w:r>
    </w:p>
    <w:p w:rsidR="00DE2AE3" w:rsidRPr="00DE2AE3" w:rsidRDefault="00DE2AE3" w:rsidP="00DE2AE3">
      <w:pPr>
        <w:pStyle w:val="styleCode"/>
      </w:pPr>
      <w:r w:rsidRPr="00DE2AE3">
        <w:tab/>
      </w:r>
      <w:r w:rsidRPr="00DE2AE3">
        <w:tab/>
      </w:r>
      <w:proofErr w:type="gramStart"/>
      <w:r w:rsidRPr="00DE2AE3">
        <w:t>return</w:t>
      </w:r>
      <w:proofErr w:type="gramEnd"/>
      <w:r w:rsidRPr="00DE2AE3">
        <w:t xml:space="preserve"> </w:t>
      </w:r>
      <w:proofErr w:type="spellStart"/>
      <w:r w:rsidRPr="00DE2AE3">
        <w:t>model.UserAuthDataModel</w:t>
      </w:r>
      <w:proofErr w:type="spellEnd"/>
      <w:r w:rsidRPr="00DE2AE3">
        <w:t>{}, err</w:t>
      </w:r>
    </w:p>
    <w:p w:rsidR="00DE2AE3" w:rsidRPr="00DE2AE3" w:rsidRDefault="00DE2AE3" w:rsidP="00DE2AE3">
      <w:pPr>
        <w:pStyle w:val="styleCode"/>
      </w:pPr>
      <w:r w:rsidRPr="00DE2AE3">
        <w:tab/>
        <w:t>}</w:t>
      </w:r>
    </w:p>
    <w:p w:rsidR="00DE2AE3" w:rsidRPr="00DE2AE3" w:rsidRDefault="00DE2AE3" w:rsidP="00DE2AE3">
      <w:pPr>
        <w:pStyle w:val="styleCode"/>
      </w:pPr>
    </w:p>
    <w:p w:rsidR="00DE2AE3" w:rsidRPr="00DE2AE3" w:rsidRDefault="00DE2AE3" w:rsidP="00DE2AE3">
      <w:pPr>
        <w:pStyle w:val="styleCode"/>
      </w:pPr>
      <w:r w:rsidRPr="00DE2AE3">
        <w:tab/>
      </w:r>
      <w:proofErr w:type="gramStart"/>
      <w:r w:rsidRPr="00DE2AE3">
        <w:t>user</w:t>
      </w:r>
      <w:proofErr w:type="gramEnd"/>
      <w:r w:rsidRPr="00DE2AE3">
        <w:t xml:space="preserve">, err := </w:t>
      </w:r>
      <w:proofErr w:type="spellStart"/>
      <w:r w:rsidRPr="00DE2AE3">
        <w:t>r.GetUser</w:t>
      </w:r>
      <w:proofErr w:type="spellEnd"/>
      <w:r w:rsidRPr="00DE2AE3">
        <w:t>("</w:t>
      </w:r>
      <w:proofErr w:type="spellStart"/>
      <w:r w:rsidRPr="00DE2AE3">
        <w:t>uuid</w:t>
      </w:r>
      <w:proofErr w:type="spellEnd"/>
      <w:r w:rsidRPr="00DE2AE3">
        <w:t xml:space="preserve">", </w:t>
      </w:r>
      <w:proofErr w:type="spellStart"/>
      <w:r w:rsidRPr="00DE2AE3">
        <w:t>userData.UsersId</w:t>
      </w:r>
      <w:proofErr w:type="spellEnd"/>
      <w:r w:rsidRPr="00DE2AE3">
        <w:t>)</w:t>
      </w:r>
    </w:p>
    <w:p w:rsidR="00DE2AE3" w:rsidRPr="00DE2AE3" w:rsidRDefault="00DE2AE3" w:rsidP="00DE2AE3">
      <w:pPr>
        <w:pStyle w:val="styleCode"/>
      </w:pPr>
      <w:r w:rsidRPr="00DE2AE3">
        <w:tab/>
      </w:r>
      <w:proofErr w:type="gramStart"/>
      <w:r w:rsidRPr="00DE2AE3">
        <w:t>if</w:t>
      </w:r>
      <w:proofErr w:type="gramEnd"/>
      <w:r w:rsidRPr="00DE2AE3">
        <w:t xml:space="preserve"> err != nil {</w:t>
      </w:r>
    </w:p>
    <w:p w:rsidR="00DE2AE3" w:rsidRPr="00DE2AE3" w:rsidRDefault="00DE2AE3" w:rsidP="00DE2AE3">
      <w:pPr>
        <w:pStyle w:val="styleCode"/>
      </w:pPr>
      <w:r w:rsidRPr="00DE2AE3">
        <w:tab/>
      </w:r>
      <w:r w:rsidRPr="00DE2AE3">
        <w:tab/>
      </w:r>
      <w:proofErr w:type="gramStart"/>
      <w:r w:rsidRPr="00DE2AE3">
        <w:t>return</w:t>
      </w:r>
      <w:proofErr w:type="gramEnd"/>
      <w:r w:rsidRPr="00DE2AE3">
        <w:t xml:space="preserve"> </w:t>
      </w:r>
      <w:proofErr w:type="spellStart"/>
      <w:r w:rsidRPr="00DE2AE3">
        <w:t>model.UserAuthDataModel</w:t>
      </w:r>
      <w:proofErr w:type="spellEnd"/>
      <w:r w:rsidRPr="00DE2AE3">
        <w:t>{}, err</w:t>
      </w:r>
    </w:p>
    <w:p w:rsidR="00DE2AE3" w:rsidRPr="00DE2AE3" w:rsidRDefault="00DE2AE3" w:rsidP="00DE2AE3">
      <w:pPr>
        <w:pStyle w:val="styleCode"/>
      </w:pPr>
      <w:r w:rsidRPr="00DE2AE3">
        <w:tab/>
        <w:t>}</w:t>
      </w:r>
    </w:p>
    <w:p w:rsidR="00DE2AE3" w:rsidRPr="00DE2AE3" w:rsidRDefault="00DE2AE3" w:rsidP="00DE2AE3">
      <w:pPr>
        <w:pStyle w:val="styleCode"/>
      </w:pPr>
    </w:p>
    <w:p w:rsidR="00DE2AE3" w:rsidRDefault="00DE2AE3" w:rsidP="00DE2AE3">
      <w:pPr>
        <w:pStyle w:val="styleCode"/>
      </w:pPr>
      <w:r w:rsidRPr="00DE2AE3">
        <w:tab/>
      </w:r>
      <w:r>
        <w:t xml:space="preserve">// </w:t>
      </w:r>
      <w:proofErr w:type="gramStart"/>
      <w:r>
        <w:t>Validate</w:t>
      </w:r>
      <w:proofErr w:type="gramEnd"/>
      <w:r>
        <w:t xml:space="preserve"> token</w:t>
      </w:r>
    </w:p>
    <w:p w:rsidR="00DE2AE3" w:rsidRPr="00DE2AE3" w:rsidRDefault="00DE2AE3" w:rsidP="00DE2AE3">
      <w:pPr>
        <w:pStyle w:val="styleCode"/>
      </w:pPr>
      <w:r>
        <w:tab/>
        <w:t>&lt;</w:t>
      </w:r>
      <w:proofErr w:type="gramStart"/>
      <w:r>
        <w:t>code</w:t>
      </w:r>
      <w:proofErr w:type="gramEnd"/>
      <w:r>
        <w:t>&gt;</w:t>
      </w:r>
    </w:p>
    <w:p w:rsidR="00DE2AE3" w:rsidRPr="00DE2AE3" w:rsidRDefault="00DE2AE3" w:rsidP="00DE2AE3">
      <w:pPr>
        <w:pStyle w:val="styleCode"/>
      </w:pPr>
    </w:p>
    <w:p w:rsidR="00DE2AE3" w:rsidRDefault="00DE2AE3" w:rsidP="00DE2AE3">
      <w:pPr>
        <w:pStyle w:val="styleCode"/>
      </w:pPr>
      <w:r w:rsidRPr="00DE2AE3">
        <w:tab/>
      </w:r>
      <w:r>
        <w:t>// Get role user</w:t>
      </w:r>
    </w:p>
    <w:p w:rsidR="00DE2AE3" w:rsidRPr="00DE2AE3" w:rsidRDefault="00DE2AE3" w:rsidP="00DE2AE3">
      <w:pPr>
        <w:pStyle w:val="styleCode"/>
      </w:pPr>
      <w:r>
        <w:tab/>
        <w:t>&lt;</w:t>
      </w:r>
      <w:proofErr w:type="gramStart"/>
      <w:r>
        <w:t>code</w:t>
      </w:r>
      <w:proofErr w:type="gramEnd"/>
      <w:r>
        <w:t>&gt;</w:t>
      </w:r>
    </w:p>
    <w:p w:rsidR="00DE2AE3" w:rsidRPr="00DE2AE3" w:rsidRDefault="00DE2AE3" w:rsidP="00DE2AE3">
      <w:pPr>
        <w:pStyle w:val="styleCode"/>
      </w:pPr>
    </w:p>
    <w:p w:rsidR="00DE2AE3" w:rsidRPr="00DE2AE3" w:rsidRDefault="00DE2AE3" w:rsidP="00DE2AE3">
      <w:pPr>
        <w:pStyle w:val="styleCode"/>
      </w:pPr>
      <w:r w:rsidRPr="00DE2AE3">
        <w:tab/>
      </w:r>
      <w:proofErr w:type="spellStart"/>
      <w:proofErr w:type="gramStart"/>
      <w:r w:rsidRPr="00DE2AE3">
        <w:t>isValid</w:t>
      </w:r>
      <w:proofErr w:type="spellEnd"/>
      <w:proofErr w:type="gramEnd"/>
      <w:r w:rsidRPr="00DE2AE3">
        <w:t xml:space="preserve"> := </w:t>
      </w:r>
      <w:proofErr w:type="spellStart"/>
      <w:r w:rsidRPr="00DE2AE3">
        <w:t>ValidToken</w:t>
      </w:r>
      <w:proofErr w:type="spellEnd"/>
      <w:r w:rsidRPr="00DE2AE3">
        <w:t>(</w:t>
      </w:r>
      <w:proofErr w:type="spellStart"/>
      <w:r w:rsidRPr="00DE2AE3">
        <w:t>token.RefreshToken</w:t>
      </w:r>
      <w:proofErr w:type="spellEnd"/>
      <w:r w:rsidRPr="00DE2AE3">
        <w:t xml:space="preserve">, </w:t>
      </w:r>
      <w:proofErr w:type="spellStart"/>
      <w:r w:rsidRPr="00DE2AE3">
        <w:t>viper.GetString</w:t>
      </w:r>
      <w:proofErr w:type="spellEnd"/>
      <w:r w:rsidRPr="00DE2AE3">
        <w:t>("</w:t>
      </w:r>
      <w:proofErr w:type="spellStart"/>
      <w:r w:rsidRPr="00DE2AE3">
        <w:t>token.signing_key_refresh</w:t>
      </w:r>
      <w:proofErr w:type="spellEnd"/>
      <w:r w:rsidRPr="00DE2AE3">
        <w:t>"))</w:t>
      </w:r>
    </w:p>
    <w:p w:rsidR="00DE2AE3" w:rsidRPr="00DE2AE3" w:rsidRDefault="00DE2AE3" w:rsidP="00DE2AE3">
      <w:pPr>
        <w:pStyle w:val="styleCode"/>
      </w:pPr>
    </w:p>
    <w:p w:rsidR="00DE2AE3" w:rsidRPr="00DE2AE3" w:rsidRDefault="00DE2AE3" w:rsidP="00DE2AE3">
      <w:pPr>
        <w:pStyle w:val="styleCode"/>
      </w:pPr>
      <w:r w:rsidRPr="00DE2AE3">
        <w:tab/>
      </w:r>
      <w:proofErr w:type="spellStart"/>
      <w:proofErr w:type="gramStart"/>
      <w:r w:rsidRPr="00DE2AE3">
        <w:t>setValues</w:t>
      </w:r>
      <w:proofErr w:type="spellEnd"/>
      <w:proofErr w:type="gramEnd"/>
      <w:r w:rsidRPr="00DE2AE3">
        <w:t xml:space="preserve"> := make([]string, 0)</w:t>
      </w:r>
    </w:p>
    <w:p w:rsidR="00DE2AE3" w:rsidRPr="00DE2AE3" w:rsidRDefault="00DE2AE3" w:rsidP="00DE2AE3">
      <w:pPr>
        <w:pStyle w:val="styleCode"/>
      </w:pPr>
      <w:r w:rsidRPr="00DE2AE3">
        <w:tab/>
      </w:r>
      <w:proofErr w:type="spellStart"/>
      <w:proofErr w:type="gramStart"/>
      <w:r w:rsidRPr="00DE2AE3">
        <w:t>args</w:t>
      </w:r>
      <w:proofErr w:type="spellEnd"/>
      <w:proofErr w:type="gramEnd"/>
      <w:r w:rsidRPr="00DE2AE3">
        <w:t xml:space="preserve"> := make([]interface{}, 0)</w:t>
      </w:r>
    </w:p>
    <w:p w:rsidR="00DE2AE3" w:rsidRPr="00DE2AE3" w:rsidRDefault="00DE2AE3" w:rsidP="00DE2AE3">
      <w:pPr>
        <w:pStyle w:val="styleCode"/>
      </w:pPr>
      <w:r w:rsidRPr="00DE2AE3">
        <w:tab/>
      </w:r>
      <w:proofErr w:type="spellStart"/>
      <w:proofErr w:type="gramStart"/>
      <w:r w:rsidRPr="00DE2AE3">
        <w:t>argId</w:t>
      </w:r>
      <w:proofErr w:type="spellEnd"/>
      <w:proofErr w:type="gramEnd"/>
      <w:r w:rsidRPr="00DE2AE3">
        <w:t xml:space="preserve"> := 1</w:t>
      </w:r>
    </w:p>
    <w:p w:rsidR="00DE2AE3" w:rsidRPr="00DE2AE3" w:rsidRDefault="00DE2AE3" w:rsidP="00DE2AE3">
      <w:pPr>
        <w:pStyle w:val="styleCode"/>
      </w:pPr>
    </w:p>
    <w:p w:rsidR="00DE2AE3" w:rsidRPr="00DE2AE3" w:rsidRDefault="00DE2AE3" w:rsidP="00DE2AE3">
      <w:pPr>
        <w:pStyle w:val="styleCode"/>
      </w:pPr>
      <w:r w:rsidRPr="00DE2AE3">
        <w:tab/>
      </w:r>
      <w:proofErr w:type="spellStart"/>
      <w:proofErr w:type="gramStart"/>
      <w:r w:rsidRPr="00DE2AE3">
        <w:t>var</w:t>
      </w:r>
      <w:proofErr w:type="spellEnd"/>
      <w:proofErr w:type="gramEnd"/>
      <w:r w:rsidRPr="00DE2AE3">
        <w:t xml:space="preserve"> </w:t>
      </w:r>
      <w:proofErr w:type="spellStart"/>
      <w:r w:rsidRPr="00DE2AE3">
        <w:t>refreshToken</w:t>
      </w:r>
      <w:proofErr w:type="spellEnd"/>
      <w:r w:rsidRPr="00DE2AE3">
        <w:t xml:space="preserve"> string</w:t>
      </w:r>
    </w:p>
    <w:p w:rsidR="00DE2AE3" w:rsidRPr="00DE2AE3" w:rsidRDefault="00DE2AE3" w:rsidP="00DE2AE3">
      <w:pPr>
        <w:pStyle w:val="styleCode"/>
      </w:pPr>
    </w:p>
    <w:p w:rsidR="00DE2AE3" w:rsidRPr="00DE2AE3" w:rsidRDefault="00DE2AE3" w:rsidP="00DE2AE3">
      <w:pPr>
        <w:pStyle w:val="styleCode"/>
      </w:pPr>
      <w:r w:rsidRPr="00DE2AE3">
        <w:tab/>
      </w:r>
      <w:proofErr w:type="spellStart"/>
      <w:proofErr w:type="gramStart"/>
      <w:r w:rsidRPr="00DE2AE3">
        <w:t>logrus.Info</w:t>
      </w:r>
      <w:proofErr w:type="spellEnd"/>
      <w:r w:rsidRPr="00DE2AE3">
        <w:t>(</w:t>
      </w:r>
      <w:proofErr w:type="spellStart"/>
      <w:proofErr w:type="gramEnd"/>
      <w:r w:rsidRPr="00DE2AE3">
        <w:t>isValid</w:t>
      </w:r>
      <w:proofErr w:type="spellEnd"/>
      <w:r w:rsidRPr="00DE2AE3">
        <w:t>)</w:t>
      </w:r>
    </w:p>
    <w:p w:rsidR="00DE2AE3" w:rsidRPr="00DE2AE3" w:rsidRDefault="00DE2AE3" w:rsidP="00DE2AE3">
      <w:pPr>
        <w:pStyle w:val="styleCode"/>
      </w:pPr>
      <w:r w:rsidRPr="00DE2AE3">
        <w:tab/>
      </w:r>
      <w:proofErr w:type="gramStart"/>
      <w:r w:rsidRPr="00DE2AE3">
        <w:t>if !</w:t>
      </w:r>
      <w:proofErr w:type="spellStart"/>
      <w:proofErr w:type="gramEnd"/>
      <w:r w:rsidRPr="00DE2AE3">
        <w:t>isValid</w:t>
      </w:r>
      <w:proofErr w:type="spellEnd"/>
      <w:r w:rsidRPr="00DE2AE3">
        <w:t xml:space="preserve"> {</w:t>
      </w:r>
    </w:p>
    <w:p w:rsidR="00DE2AE3" w:rsidRPr="00DE2AE3" w:rsidRDefault="00DE2AE3" w:rsidP="00DE2AE3">
      <w:pPr>
        <w:pStyle w:val="styleCode"/>
      </w:pPr>
      <w:r w:rsidRPr="00DE2AE3">
        <w:tab/>
      </w:r>
      <w:r w:rsidRPr="00DE2AE3">
        <w:tab/>
      </w:r>
      <w:proofErr w:type="spellStart"/>
      <w:proofErr w:type="gramStart"/>
      <w:r w:rsidRPr="00DE2AE3">
        <w:t>refreshToken</w:t>
      </w:r>
      <w:proofErr w:type="spellEnd"/>
      <w:proofErr w:type="gramEnd"/>
      <w:r w:rsidRPr="00DE2AE3">
        <w:t xml:space="preserve">, err = </w:t>
      </w:r>
      <w:proofErr w:type="spellStart"/>
      <w:r w:rsidRPr="00DE2AE3">
        <w:t>GenerateToken</w:t>
      </w:r>
      <w:proofErr w:type="spellEnd"/>
      <w:r w:rsidRPr="00DE2AE3">
        <w:t>(</w:t>
      </w:r>
      <w:proofErr w:type="spellStart"/>
      <w:r w:rsidRPr="00DE2AE3">
        <w:t>user.Uuid</w:t>
      </w:r>
      <w:proofErr w:type="spellEnd"/>
      <w:r w:rsidRPr="00DE2AE3">
        <w:t xml:space="preserve">, </w:t>
      </w:r>
      <w:proofErr w:type="spellStart"/>
      <w:r w:rsidRPr="00DE2AE3">
        <w:t>role.Uuid</w:t>
      </w:r>
      <w:proofErr w:type="spellEnd"/>
      <w:r w:rsidRPr="00DE2AE3">
        <w:t xml:space="preserve">, </w:t>
      </w:r>
      <w:proofErr w:type="spellStart"/>
      <w:r w:rsidRPr="00DE2AE3">
        <w:t>tokenTTL_refresh</w:t>
      </w:r>
      <w:proofErr w:type="spellEnd"/>
      <w:r w:rsidRPr="00DE2AE3">
        <w:t xml:space="preserve">, </w:t>
      </w:r>
      <w:proofErr w:type="spellStart"/>
      <w:r w:rsidRPr="00DE2AE3">
        <w:t>viper.GetString</w:t>
      </w:r>
      <w:proofErr w:type="spellEnd"/>
      <w:r w:rsidRPr="00DE2AE3">
        <w:t>("</w:t>
      </w:r>
      <w:proofErr w:type="spellStart"/>
      <w:r w:rsidRPr="00DE2AE3">
        <w:t>token.signing_key_refresh</w:t>
      </w:r>
      <w:proofErr w:type="spellEnd"/>
      <w:r w:rsidRPr="00DE2AE3">
        <w:t>"))</w:t>
      </w:r>
    </w:p>
    <w:p w:rsidR="00DE2AE3" w:rsidRPr="00DE2AE3" w:rsidRDefault="00DE2AE3" w:rsidP="00DE2AE3">
      <w:pPr>
        <w:pStyle w:val="styleCode"/>
      </w:pPr>
      <w:r w:rsidRPr="00DE2AE3">
        <w:tab/>
      </w:r>
      <w:r w:rsidRPr="00DE2AE3">
        <w:tab/>
      </w:r>
      <w:proofErr w:type="gramStart"/>
      <w:r w:rsidRPr="00DE2AE3">
        <w:t>if</w:t>
      </w:r>
      <w:proofErr w:type="gramEnd"/>
      <w:r w:rsidRPr="00DE2AE3">
        <w:t xml:space="preserve"> err != nil {</w:t>
      </w:r>
    </w:p>
    <w:p w:rsidR="00DE2AE3" w:rsidRPr="00DE2AE3" w:rsidRDefault="00DE2AE3" w:rsidP="00DE2AE3">
      <w:pPr>
        <w:pStyle w:val="styleCode"/>
      </w:pPr>
      <w:r w:rsidRPr="00DE2AE3">
        <w:lastRenderedPageBreak/>
        <w:tab/>
      </w:r>
      <w:r w:rsidRPr="00DE2AE3">
        <w:tab/>
      </w:r>
      <w:r w:rsidRPr="00DE2AE3">
        <w:tab/>
      </w:r>
      <w:proofErr w:type="gramStart"/>
      <w:r w:rsidRPr="00DE2AE3">
        <w:t>return</w:t>
      </w:r>
      <w:proofErr w:type="gramEnd"/>
      <w:r w:rsidRPr="00DE2AE3">
        <w:t xml:space="preserve"> </w:t>
      </w:r>
      <w:proofErr w:type="spellStart"/>
      <w:r w:rsidRPr="00DE2AE3">
        <w:t>model.UserAuthDataModel</w:t>
      </w:r>
      <w:proofErr w:type="spellEnd"/>
      <w:r w:rsidRPr="00DE2AE3">
        <w:t>{}, err</w:t>
      </w:r>
    </w:p>
    <w:p w:rsidR="00DE2AE3" w:rsidRPr="00DE2AE3" w:rsidRDefault="00DE2AE3" w:rsidP="00DE2AE3">
      <w:pPr>
        <w:pStyle w:val="styleCode"/>
      </w:pPr>
      <w:r w:rsidRPr="00DE2AE3">
        <w:tab/>
      </w:r>
      <w:r w:rsidRPr="00DE2AE3">
        <w:tab/>
        <w:t>}</w:t>
      </w:r>
    </w:p>
    <w:p w:rsidR="00DE2AE3" w:rsidRPr="00DE2AE3" w:rsidRDefault="00DE2AE3" w:rsidP="00DE2AE3">
      <w:pPr>
        <w:pStyle w:val="styleCode"/>
      </w:pPr>
    </w:p>
    <w:p w:rsidR="00DE2AE3" w:rsidRPr="00DE2AE3" w:rsidRDefault="00DE2AE3" w:rsidP="00DE2AE3">
      <w:pPr>
        <w:pStyle w:val="styleCode"/>
      </w:pPr>
      <w:r w:rsidRPr="00DE2AE3">
        <w:tab/>
      </w:r>
      <w:r w:rsidRPr="00DE2AE3">
        <w:tab/>
      </w:r>
      <w:proofErr w:type="spellStart"/>
      <w:proofErr w:type="gramStart"/>
      <w:r w:rsidRPr="00DE2AE3">
        <w:t>setValues</w:t>
      </w:r>
      <w:proofErr w:type="spellEnd"/>
      <w:proofErr w:type="gramEnd"/>
      <w:r w:rsidRPr="00DE2AE3">
        <w:t xml:space="preserve"> = append(</w:t>
      </w:r>
      <w:proofErr w:type="spellStart"/>
      <w:r w:rsidRPr="00DE2AE3">
        <w:t>setValues</w:t>
      </w:r>
      <w:proofErr w:type="spellEnd"/>
      <w:r w:rsidRPr="00DE2AE3">
        <w:t xml:space="preserve">, </w:t>
      </w:r>
      <w:proofErr w:type="spellStart"/>
      <w:r w:rsidRPr="00DE2AE3">
        <w:t>fmt.Sprintf</w:t>
      </w:r>
      <w:proofErr w:type="spellEnd"/>
      <w:r w:rsidRPr="00DE2AE3">
        <w:t>("</w:t>
      </w:r>
      <w:proofErr w:type="spellStart"/>
      <w:r w:rsidRPr="00DE2AE3">
        <w:t>refresh_token</w:t>
      </w:r>
      <w:proofErr w:type="spellEnd"/>
      <w:r w:rsidRPr="00DE2AE3">
        <w:t xml:space="preserve">=$%d", </w:t>
      </w:r>
      <w:proofErr w:type="spellStart"/>
      <w:r w:rsidRPr="00DE2AE3">
        <w:t>argId</w:t>
      </w:r>
      <w:proofErr w:type="spellEnd"/>
      <w:r w:rsidRPr="00DE2AE3">
        <w:t>))</w:t>
      </w:r>
    </w:p>
    <w:p w:rsidR="00DE2AE3" w:rsidRPr="00DE2AE3" w:rsidRDefault="00DE2AE3" w:rsidP="00DE2AE3">
      <w:pPr>
        <w:pStyle w:val="styleCode"/>
      </w:pPr>
      <w:r w:rsidRPr="00DE2AE3">
        <w:tab/>
      </w:r>
      <w:r w:rsidRPr="00DE2AE3">
        <w:tab/>
      </w:r>
      <w:proofErr w:type="spellStart"/>
      <w:proofErr w:type="gramStart"/>
      <w:r w:rsidRPr="00DE2AE3">
        <w:t>args</w:t>
      </w:r>
      <w:proofErr w:type="spellEnd"/>
      <w:proofErr w:type="gramEnd"/>
      <w:r w:rsidRPr="00DE2AE3">
        <w:t xml:space="preserve"> = append(</w:t>
      </w:r>
      <w:proofErr w:type="spellStart"/>
      <w:r w:rsidRPr="00DE2AE3">
        <w:t>args</w:t>
      </w:r>
      <w:proofErr w:type="spellEnd"/>
      <w:r w:rsidRPr="00DE2AE3">
        <w:t xml:space="preserve">, </w:t>
      </w:r>
      <w:proofErr w:type="spellStart"/>
      <w:r w:rsidRPr="00DE2AE3">
        <w:t>refreshToken</w:t>
      </w:r>
      <w:proofErr w:type="spellEnd"/>
      <w:r w:rsidRPr="00DE2AE3">
        <w:t>)</w:t>
      </w:r>
    </w:p>
    <w:p w:rsidR="00DE2AE3" w:rsidRPr="00DE2AE3" w:rsidRDefault="00DE2AE3" w:rsidP="00DE2AE3">
      <w:pPr>
        <w:pStyle w:val="styleCode"/>
      </w:pPr>
      <w:r w:rsidRPr="00DE2AE3">
        <w:tab/>
      </w:r>
      <w:r w:rsidRPr="00DE2AE3">
        <w:tab/>
      </w:r>
      <w:proofErr w:type="spellStart"/>
      <w:proofErr w:type="gramStart"/>
      <w:r w:rsidRPr="00DE2AE3">
        <w:t>argId</w:t>
      </w:r>
      <w:proofErr w:type="spellEnd"/>
      <w:proofErr w:type="gramEnd"/>
      <w:r w:rsidRPr="00DE2AE3">
        <w:t>++</w:t>
      </w:r>
    </w:p>
    <w:p w:rsidR="00DE2AE3" w:rsidRPr="00DE2AE3" w:rsidRDefault="00DE2AE3" w:rsidP="00DE2AE3">
      <w:pPr>
        <w:pStyle w:val="styleCode"/>
      </w:pPr>
      <w:r w:rsidRPr="00DE2AE3">
        <w:tab/>
        <w:t>} else {</w:t>
      </w:r>
    </w:p>
    <w:p w:rsidR="00DE2AE3" w:rsidRPr="00DE2AE3" w:rsidRDefault="00DE2AE3" w:rsidP="00DE2AE3">
      <w:pPr>
        <w:pStyle w:val="styleCode"/>
      </w:pPr>
      <w:r w:rsidRPr="00DE2AE3">
        <w:tab/>
      </w:r>
      <w:r w:rsidRPr="00DE2AE3">
        <w:tab/>
      </w:r>
      <w:proofErr w:type="spellStart"/>
      <w:proofErr w:type="gramStart"/>
      <w:r w:rsidRPr="00DE2AE3">
        <w:t>refreshToken</w:t>
      </w:r>
      <w:proofErr w:type="spellEnd"/>
      <w:proofErr w:type="gramEnd"/>
      <w:r w:rsidRPr="00DE2AE3">
        <w:t xml:space="preserve"> = </w:t>
      </w:r>
      <w:proofErr w:type="spellStart"/>
      <w:r w:rsidRPr="00DE2AE3">
        <w:t>token.RefreshToken</w:t>
      </w:r>
      <w:proofErr w:type="spellEnd"/>
    </w:p>
    <w:p w:rsidR="00DE2AE3" w:rsidRPr="00DE2AE3" w:rsidRDefault="00DE2AE3" w:rsidP="00DE2AE3">
      <w:pPr>
        <w:pStyle w:val="styleCode"/>
      </w:pPr>
      <w:r w:rsidRPr="00DE2AE3">
        <w:tab/>
        <w:t>}</w:t>
      </w:r>
    </w:p>
    <w:p w:rsidR="00DE2AE3" w:rsidRPr="00DE2AE3" w:rsidRDefault="00DE2AE3" w:rsidP="00DE2AE3">
      <w:pPr>
        <w:pStyle w:val="styleCode"/>
      </w:pPr>
    </w:p>
    <w:p w:rsidR="00DE2AE3" w:rsidRPr="00DE2AE3" w:rsidRDefault="00DE2AE3" w:rsidP="00DE2AE3">
      <w:pPr>
        <w:pStyle w:val="styleCode"/>
      </w:pPr>
      <w:r w:rsidRPr="00DE2AE3">
        <w:tab/>
      </w:r>
      <w:proofErr w:type="spellStart"/>
      <w:proofErr w:type="gramStart"/>
      <w:r w:rsidRPr="00DE2AE3">
        <w:t>accessToken</w:t>
      </w:r>
      <w:proofErr w:type="spellEnd"/>
      <w:proofErr w:type="gramEnd"/>
      <w:r w:rsidRPr="00DE2AE3">
        <w:t xml:space="preserve">, err := </w:t>
      </w:r>
      <w:proofErr w:type="spellStart"/>
      <w:r w:rsidRPr="00DE2AE3">
        <w:t>GenerateToken</w:t>
      </w:r>
      <w:proofErr w:type="spellEnd"/>
      <w:r w:rsidRPr="00DE2AE3">
        <w:t>(</w:t>
      </w:r>
      <w:proofErr w:type="spellStart"/>
      <w:r w:rsidRPr="00DE2AE3">
        <w:t>user.Uuid</w:t>
      </w:r>
      <w:proofErr w:type="spellEnd"/>
      <w:r w:rsidRPr="00DE2AE3">
        <w:t xml:space="preserve">, </w:t>
      </w:r>
      <w:proofErr w:type="spellStart"/>
      <w:r w:rsidRPr="00DE2AE3">
        <w:t>role.Uuid</w:t>
      </w:r>
      <w:proofErr w:type="spellEnd"/>
      <w:r w:rsidRPr="00DE2AE3">
        <w:t xml:space="preserve">, </w:t>
      </w:r>
      <w:proofErr w:type="spellStart"/>
      <w:r w:rsidRPr="00DE2AE3">
        <w:t>tokenTTL_access</w:t>
      </w:r>
      <w:proofErr w:type="spellEnd"/>
      <w:r w:rsidRPr="00DE2AE3">
        <w:t xml:space="preserve">, </w:t>
      </w:r>
      <w:proofErr w:type="spellStart"/>
      <w:r w:rsidRPr="00DE2AE3">
        <w:t>viper.GetString</w:t>
      </w:r>
      <w:proofErr w:type="spellEnd"/>
      <w:r w:rsidRPr="00DE2AE3">
        <w:t>("</w:t>
      </w:r>
      <w:proofErr w:type="spellStart"/>
      <w:r w:rsidRPr="00DE2AE3">
        <w:t>token.signing_key_access</w:t>
      </w:r>
      <w:proofErr w:type="spellEnd"/>
      <w:r w:rsidRPr="00DE2AE3">
        <w:t>"))</w:t>
      </w:r>
    </w:p>
    <w:p w:rsidR="00DE2AE3" w:rsidRPr="00DE2AE3" w:rsidRDefault="00DE2AE3" w:rsidP="00DE2AE3">
      <w:pPr>
        <w:pStyle w:val="styleCode"/>
      </w:pPr>
      <w:r w:rsidRPr="00DE2AE3">
        <w:tab/>
      </w:r>
      <w:proofErr w:type="gramStart"/>
      <w:r w:rsidRPr="00DE2AE3">
        <w:t>if</w:t>
      </w:r>
      <w:proofErr w:type="gramEnd"/>
      <w:r w:rsidRPr="00DE2AE3">
        <w:t xml:space="preserve"> err != nil {</w:t>
      </w:r>
    </w:p>
    <w:p w:rsidR="00DE2AE3" w:rsidRPr="00DE2AE3" w:rsidRDefault="00DE2AE3" w:rsidP="00DE2AE3">
      <w:pPr>
        <w:pStyle w:val="styleCode"/>
      </w:pPr>
      <w:r w:rsidRPr="00DE2AE3">
        <w:tab/>
      </w:r>
      <w:r w:rsidRPr="00DE2AE3">
        <w:tab/>
      </w:r>
      <w:proofErr w:type="gramStart"/>
      <w:r w:rsidRPr="00DE2AE3">
        <w:t>return</w:t>
      </w:r>
      <w:proofErr w:type="gramEnd"/>
      <w:r w:rsidRPr="00DE2AE3">
        <w:t xml:space="preserve"> </w:t>
      </w:r>
      <w:proofErr w:type="spellStart"/>
      <w:r w:rsidRPr="00DE2AE3">
        <w:t>model.UserAuthDataModel</w:t>
      </w:r>
      <w:proofErr w:type="spellEnd"/>
      <w:r w:rsidRPr="00DE2AE3">
        <w:t>{}, err</w:t>
      </w:r>
    </w:p>
    <w:p w:rsidR="00DE2AE3" w:rsidRPr="00DE2AE3" w:rsidRDefault="00DE2AE3" w:rsidP="00DE2AE3">
      <w:pPr>
        <w:pStyle w:val="styleCode"/>
      </w:pPr>
      <w:r w:rsidRPr="00DE2AE3">
        <w:tab/>
        <w:t>}</w:t>
      </w:r>
    </w:p>
    <w:p w:rsidR="00DE2AE3" w:rsidRPr="00DE2AE3" w:rsidRDefault="00DE2AE3" w:rsidP="00DE2AE3">
      <w:pPr>
        <w:pStyle w:val="styleCode"/>
      </w:pPr>
    </w:p>
    <w:p w:rsidR="00DE2AE3" w:rsidRPr="00DE2AE3" w:rsidRDefault="00DE2AE3" w:rsidP="00DE2AE3">
      <w:pPr>
        <w:pStyle w:val="styleCode"/>
      </w:pPr>
      <w:r w:rsidRPr="00DE2AE3">
        <w:tab/>
      </w:r>
      <w:r>
        <w:t>// Set values</w:t>
      </w:r>
    </w:p>
    <w:p w:rsidR="00DE2AE3" w:rsidRDefault="00DE2AE3" w:rsidP="00DE2AE3">
      <w:pPr>
        <w:pStyle w:val="styleCode"/>
      </w:pPr>
      <w:r>
        <w:tab/>
        <w:t>&lt;</w:t>
      </w:r>
      <w:proofErr w:type="gramStart"/>
      <w:r>
        <w:t>code</w:t>
      </w:r>
      <w:proofErr w:type="gramEnd"/>
      <w:r>
        <w:t>&gt;</w:t>
      </w:r>
    </w:p>
    <w:p w:rsidR="00DE2AE3" w:rsidRPr="00DE2AE3" w:rsidRDefault="00DE2AE3" w:rsidP="00DE2AE3">
      <w:pPr>
        <w:pStyle w:val="styleCode"/>
      </w:pPr>
    </w:p>
    <w:p w:rsidR="00DE2AE3" w:rsidRPr="00DE2AE3" w:rsidRDefault="00DE2AE3" w:rsidP="00DE2AE3">
      <w:pPr>
        <w:pStyle w:val="styleCode"/>
        <w:rPr>
          <w:lang w:val="ru-RU"/>
        </w:rPr>
      </w:pPr>
      <w:r w:rsidRPr="00DE2AE3">
        <w:tab/>
      </w:r>
      <w:r w:rsidRPr="00DE2AE3">
        <w:rPr>
          <w:lang w:val="ru-RU"/>
        </w:rPr>
        <w:t xml:space="preserve">// Обновление данных о </w:t>
      </w:r>
      <w:proofErr w:type="spellStart"/>
      <w:r w:rsidRPr="00DE2AE3">
        <w:rPr>
          <w:lang w:val="ru-RU"/>
        </w:rPr>
        <w:t>токене</w:t>
      </w:r>
      <w:proofErr w:type="spellEnd"/>
      <w:r w:rsidRPr="00DE2AE3">
        <w:rPr>
          <w:lang w:val="ru-RU"/>
        </w:rPr>
        <w:t xml:space="preserve"> пользователя</w:t>
      </w:r>
    </w:p>
    <w:p w:rsidR="00DE2AE3" w:rsidRPr="00DE2AE3" w:rsidRDefault="00DE2AE3" w:rsidP="00DE2AE3">
      <w:pPr>
        <w:pStyle w:val="styleCode"/>
        <w:rPr>
          <w:lang w:val="ru-RU"/>
        </w:rPr>
      </w:pPr>
      <w:r w:rsidRPr="00DE2AE3">
        <w:rPr>
          <w:lang w:val="ru-RU"/>
        </w:rPr>
        <w:tab/>
        <w:t xml:space="preserve">_, </w:t>
      </w:r>
      <w:r w:rsidRPr="00DE2AE3">
        <w:t>err</w:t>
      </w:r>
      <w:r w:rsidRPr="00DE2AE3">
        <w:rPr>
          <w:lang w:val="ru-RU"/>
        </w:rPr>
        <w:t xml:space="preserve"> = </w:t>
      </w:r>
      <w:r w:rsidRPr="00DE2AE3">
        <w:t>r</w:t>
      </w:r>
      <w:r w:rsidRPr="00DE2AE3">
        <w:rPr>
          <w:lang w:val="ru-RU"/>
        </w:rPr>
        <w:t>.</w:t>
      </w:r>
      <w:proofErr w:type="spellStart"/>
      <w:r w:rsidRPr="00DE2AE3">
        <w:t>db</w:t>
      </w:r>
      <w:proofErr w:type="spellEnd"/>
      <w:r w:rsidRPr="00DE2AE3">
        <w:rPr>
          <w:lang w:val="ru-RU"/>
        </w:rPr>
        <w:t>.</w:t>
      </w:r>
      <w:r w:rsidRPr="00DE2AE3">
        <w:t>Exec</w:t>
      </w:r>
      <w:r w:rsidRPr="00DE2AE3">
        <w:rPr>
          <w:lang w:val="ru-RU"/>
        </w:rPr>
        <w:t>(</w:t>
      </w:r>
      <w:r w:rsidRPr="00DE2AE3">
        <w:t>query</w:t>
      </w:r>
      <w:r w:rsidRPr="00DE2AE3">
        <w:rPr>
          <w:lang w:val="ru-RU"/>
        </w:rPr>
        <w:t xml:space="preserve">, </w:t>
      </w:r>
      <w:proofErr w:type="spellStart"/>
      <w:r w:rsidRPr="00DE2AE3">
        <w:t>args</w:t>
      </w:r>
      <w:proofErr w:type="spellEnd"/>
      <w:r w:rsidRPr="00DE2AE3">
        <w:rPr>
          <w:lang w:val="ru-RU"/>
        </w:rPr>
        <w:t>...)</w:t>
      </w:r>
    </w:p>
    <w:p w:rsidR="00DE2AE3" w:rsidRPr="00DE2AE3" w:rsidRDefault="00DE2AE3" w:rsidP="00DE2AE3">
      <w:pPr>
        <w:pStyle w:val="styleCode"/>
      </w:pPr>
      <w:r w:rsidRPr="00DE2AE3">
        <w:rPr>
          <w:lang w:val="ru-RU"/>
        </w:rPr>
        <w:tab/>
      </w:r>
      <w:proofErr w:type="gramStart"/>
      <w:r w:rsidRPr="00DE2AE3">
        <w:t>if</w:t>
      </w:r>
      <w:proofErr w:type="gramEnd"/>
      <w:r w:rsidRPr="00DE2AE3">
        <w:t xml:space="preserve"> err != nil {</w:t>
      </w:r>
    </w:p>
    <w:p w:rsidR="00DE2AE3" w:rsidRPr="00DE2AE3" w:rsidRDefault="00DE2AE3" w:rsidP="00DE2AE3">
      <w:pPr>
        <w:pStyle w:val="styleCode"/>
      </w:pPr>
      <w:r w:rsidRPr="00DE2AE3">
        <w:tab/>
      </w:r>
      <w:r w:rsidRPr="00DE2AE3">
        <w:tab/>
      </w:r>
      <w:proofErr w:type="gramStart"/>
      <w:r w:rsidRPr="00DE2AE3">
        <w:t>return</w:t>
      </w:r>
      <w:proofErr w:type="gramEnd"/>
      <w:r w:rsidRPr="00DE2AE3">
        <w:t xml:space="preserve"> </w:t>
      </w:r>
      <w:proofErr w:type="spellStart"/>
      <w:r w:rsidRPr="00DE2AE3">
        <w:t>model.UserAuthDataModel</w:t>
      </w:r>
      <w:proofErr w:type="spellEnd"/>
      <w:r w:rsidRPr="00DE2AE3">
        <w:t>{}, err</w:t>
      </w:r>
    </w:p>
    <w:p w:rsidR="00DE2AE3" w:rsidRPr="00DE2AE3" w:rsidRDefault="00DE2AE3" w:rsidP="00DE2AE3">
      <w:pPr>
        <w:pStyle w:val="styleCode"/>
        <w:rPr>
          <w:lang w:val="ru-RU"/>
        </w:rPr>
      </w:pPr>
      <w:r w:rsidRPr="00DE2AE3">
        <w:tab/>
      </w:r>
      <w:r w:rsidRPr="00DE2AE3">
        <w:rPr>
          <w:lang w:val="ru-RU"/>
        </w:rPr>
        <w:t>}</w:t>
      </w:r>
    </w:p>
    <w:p w:rsidR="00DE2AE3" w:rsidRPr="00DE2AE3" w:rsidRDefault="00DE2AE3" w:rsidP="00DE2AE3">
      <w:pPr>
        <w:pStyle w:val="styleCode"/>
        <w:rPr>
          <w:lang w:val="ru-RU"/>
        </w:rPr>
      </w:pPr>
    </w:p>
    <w:p w:rsidR="00DE2AE3" w:rsidRPr="00DE2AE3" w:rsidRDefault="00DE2AE3" w:rsidP="00DE2AE3">
      <w:pPr>
        <w:pStyle w:val="styleCode"/>
        <w:rPr>
          <w:lang w:val="ru-RU"/>
        </w:rPr>
      </w:pPr>
      <w:r w:rsidRPr="00DE2AE3">
        <w:rPr>
          <w:lang w:val="ru-RU"/>
        </w:rPr>
        <w:tab/>
        <w:t>// Возвращение авторизационных данных пользователя</w:t>
      </w:r>
    </w:p>
    <w:p w:rsidR="00DE2AE3" w:rsidRPr="00DE2AE3" w:rsidRDefault="00DE2AE3" w:rsidP="00DE2AE3">
      <w:pPr>
        <w:pStyle w:val="styleCode"/>
        <w:rPr>
          <w:lang w:val="ru-RU"/>
        </w:rPr>
      </w:pPr>
      <w:r w:rsidRPr="00DE2AE3">
        <w:rPr>
          <w:lang w:val="ru-RU"/>
        </w:rPr>
        <w:tab/>
      </w:r>
      <w:proofErr w:type="gramStart"/>
      <w:r w:rsidRPr="00DE2AE3">
        <w:t>return</w:t>
      </w:r>
      <w:proofErr w:type="gramEnd"/>
      <w:r w:rsidRPr="00DE2AE3">
        <w:rPr>
          <w:lang w:val="ru-RU"/>
        </w:rPr>
        <w:t xml:space="preserve"> </w:t>
      </w:r>
      <w:r w:rsidRPr="00DE2AE3">
        <w:t>model</w:t>
      </w:r>
      <w:r w:rsidRPr="00DE2AE3">
        <w:rPr>
          <w:lang w:val="ru-RU"/>
        </w:rPr>
        <w:t>.</w:t>
      </w:r>
      <w:proofErr w:type="spellStart"/>
      <w:r w:rsidRPr="00DE2AE3">
        <w:t>UserAuthDataModel</w:t>
      </w:r>
      <w:proofErr w:type="spellEnd"/>
      <w:r w:rsidRPr="00DE2AE3">
        <w:rPr>
          <w:lang w:val="ru-RU"/>
        </w:rPr>
        <w:t>{</w:t>
      </w:r>
    </w:p>
    <w:p w:rsidR="00DE2AE3" w:rsidRPr="00DE2AE3" w:rsidRDefault="00DE2AE3" w:rsidP="00DE2AE3">
      <w:pPr>
        <w:pStyle w:val="styleCode"/>
      </w:pPr>
      <w:r w:rsidRPr="00DE2AE3">
        <w:rPr>
          <w:lang w:val="ru-RU"/>
        </w:rPr>
        <w:tab/>
      </w:r>
      <w:r w:rsidRPr="00DE2AE3">
        <w:rPr>
          <w:lang w:val="ru-RU"/>
        </w:rPr>
        <w:tab/>
      </w:r>
      <w:proofErr w:type="spellStart"/>
      <w:r w:rsidRPr="00DE2AE3">
        <w:t>AccessToken</w:t>
      </w:r>
      <w:proofErr w:type="spellEnd"/>
      <w:r w:rsidRPr="00DE2AE3">
        <w:t xml:space="preserve">:  </w:t>
      </w:r>
      <w:proofErr w:type="spellStart"/>
      <w:r w:rsidRPr="00DE2AE3">
        <w:t>accessToken</w:t>
      </w:r>
      <w:proofErr w:type="spellEnd"/>
      <w:r w:rsidRPr="00DE2AE3">
        <w:t>,</w:t>
      </w:r>
    </w:p>
    <w:p w:rsidR="00DE2AE3" w:rsidRPr="00DE2AE3" w:rsidRDefault="00DE2AE3" w:rsidP="00DE2AE3">
      <w:pPr>
        <w:pStyle w:val="styleCode"/>
      </w:pPr>
      <w:r w:rsidRPr="00DE2AE3">
        <w:tab/>
      </w:r>
      <w:r w:rsidRPr="00DE2AE3">
        <w:tab/>
      </w:r>
      <w:proofErr w:type="spellStart"/>
      <w:r w:rsidRPr="00DE2AE3">
        <w:t>RefreshToken</w:t>
      </w:r>
      <w:proofErr w:type="spellEnd"/>
      <w:r w:rsidRPr="00DE2AE3">
        <w:t xml:space="preserve">: </w:t>
      </w:r>
      <w:proofErr w:type="spellStart"/>
      <w:r w:rsidRPr="00DE2AE3">
        <w:t>refreshToken</w:t>
      </w:r>
      <w:proofErr w:type="spellEnd"/>
      <w:r w:rsidRPr="00DE2AE3">
        <w:t>,</w:t>
      </w:r>
    </w:p>
    <w:p w:rsidR="00DE2AE3" w:rsidRPr="00DE2AE3" w:rsidRDefault="00DE2AE3" w:rsidP="00DE2AE3">
      <w:pPr>
        <w:pStyle w:val="styleCode"/>
      </w:pPr>
      <w:r w:rsidRPr="00DE2AE3">
        <w:tab/>
        <w:t>}, nil</w:t>
      </w:r>
    </w:p>
    <w:p w:rsidR="00DE2AE3" w:rsidRDefault="00DE2AE3" w:rsidP="00DE2AE3">
      <w:pPr>
        <w:pStyle w:val="styleCode"/>
      </w:pPr>
      <w:r w:rsidRPr="00DE2AE3">
        <w:t>}</w:t>
      </w:r>
    </w:p>
    <w:p w:rsidR="00DE2AE3" w:rsidRDefault="00DE2AE3" w:rsidP="00DE2AE3">
      <w:pPr>
        <w:pStyle w:val="styleText"/>
      </w:pPr>
    </w:p>
    <w:p w:rsidR="00DE2AE3" w:rsidRPr="00DE2AE3" w:rsidRDefault="00DE2AE3" w:rsidP="00DE2AE3">
      <w:pPr>
        <w:pStyle w:val="styleText"/>
        <w:rPr>
          <w:b/>
          <w:lang w:val="en-US"/>
        </w:rPr>
      </w:pPr>
      <w:r w:rsidRPr="00DE2AE3">
        <w:rPr>
          <w:b/>
        </w:rPr>
        <w:t>Пояснения к коду</w:t>
      </w:r>
      <w:r w:rsidRPr="00DE2AE3">
        <w:rPr>
          <w:b/>
          <w:lang w:val="en-US"/>
        </w:rPr>
        <w:t>:</w:t>
      </w:r>
    </w:p>
    <w:p w:rsidR="00DE2AE3" w:rsidRDefault="005A2B6A" w:rsidP="00DE2AE3">
      <w:pPr>
        <w:pStyle w:val="styleText"/>
      </w:pPr>
      <w:r>
        <w:t xml:space="preserve">Сначала происходит проверка полученного </w:t>
      </w:r>
      <w:proofErr w:type="spellStart"/>
      <w:r>
        <w:t>токена</w:t>
      </w:r>
      <w:proofErr w:type="spellEnd"/>
      <w:r>
        <w:t xml:space="preserve"> обновления, и если он не валидный</w:t>
      </w:r>
      <w:r w:rsidRPr="005A2B6A">
        <w:t xml:space="preserve">, </w:t>
      </w:r>
      <w:r>
        <w:t xml:space="preserve">то обновляется как </w:t>
      </w:r>
      <w:proofErr w:type="spellStart"/>
      <w:r>
        <w:t>токен</w:t>
      </w:r>
      <w:proofErr w:type="spellEnd"/>
      <w:r>
        <w:t xml:space="preserve"> обновления</w:t>
      </w:r>
      <w:r w:rsidRPr="005A2B6A">
        <w:t xml:space="preserve">, </w:t>
      </w:r>
      <w:r>
        <w:t xml:space="preserve">так и </w:t>
      </w:r>
      <w:proofErr w:type="spellStart"/>
      <w:r>
        <w:t>токен</w:t>
      </w:r>
      <w:proofErr w:type="spellEnd"/>
      <w:r>
        <w:t xml:space="preserve"> доступа соответственно.</w:t>
      </w:r>
    </w:p>
    <w:p w:rsidR="005A2B6A" w:rsidRDefault="005A2B6A" w:rsidP="00DE2AE3">
      <w:pPr>
        <w:pStyle w:val="styleText"/>
      </w:pPr>
    </w:p>
    <w:p w:rsidR="005A2B6A" w:rsidRDefault="005A2B6A" w:rsidP="00DE2AE3">
      <w:pPr>
        <w:pStyle w:val="styleText"/>
        <w:rPr>
          <w:lang w:val="en-US"/>
        </w:rPr>
      </w:pPr>
      <w:r>
        <w:t xml:space="preserve">Обработчик маршрута </w:t>
      </w:r>
      <w:r>
        <w:rPr>
          <w:lang w:val="en-US"/>
        </w:rPr>
        <w:t>“/</w:t>
      </w:r>
      <w:proofErr w:type="spellStart"/>
      <w:r>
        <w:rPr>
          <w:lang w:val="en-US"/>
        </w:rPr>
        <w:t>auth</w:t>
      </w:r>
      <w:proofErr w:type="spellEnd"/>
      <w:r>
        <w:rPr>
          <w:lang w:val="en-US"/>
        </w:rPr>
        <w:t>/logout”:</w:t>
      </w:r>
    </w:p>
    <w:p w:rsidR="005A2B6A" w:rsidRPr="005A2B6A" w:rsidRDefault="005A2B6A" w:rsidP="005A2B6A">
      <w:pPr>
        <w:pStyle w:val="styleCode"/>
      </w:pPr>
      <w:proofErr w:type="spellStart"/>
      <w:proofErr w:type="gramStart"/>
      <w:r w:rsidRPr="005A2B6A">
        <w:t>func</w:t>
      </w:r>
      <w:proofErr w:type="spellEnd"/>
      <w:proofErr w:type="gramEnd"/>
      <w:r w:rsidRPr="005A2B6A">
        <w:t xml:space="preserve"> (h *Handler) logout(c *</w:t>
      </w:r>
      <w:proofErr w:type="spellStart"/>
      <w:r w:rsidRPr="005A2B6A">
        <w:t>gin.Context</w:t>
      </w:r>
      <w:proofErr w:type="spellEnd"/>
      <w:r w:rsidRPr="005A2B6A">
        <w:t>) {</w:t>
      </w:r>
    </w:p>
    <w:p w:rsidR="005A2B6A" w:rsidRPr="005A2B6A" w:rsidRDefault="005A2B6A" w:rsidP="005A2B6A">
      <w:pPr>
        <w:pStyle w:val="styleCode"/>
      </w:pPr>
      <w:r w:rsidRPr="005A2B6A">
        <w:tab/>
      </w:r>
      <w:proofErr w:type="spellStart"/>
      <w:proofErr w:type="gramStart"/>
      <w:r w:rsidRPr="005A2B6A">
        <w:t>var</w:t>
      </w:r>
      <w:proofErr w:type="spellEnd"/>
      <w:proofErr w:type="gramEnd"/>
      <w:r w:rsidRPr="005A2B6A">
        <w:t xml:space="preserve"> input </w:t>
      </w:r>
      <w:proofErr w:type="spellStart"/>
      <w:r w:rsidRPr="005A2B6A">
        <w:t>model.TokenDataModel</w:t>
      </w:r>
      <w:proofErr w:type="spellEnd"/>
    </w:p>
    <w:p w:rsidR="005A2B6A" w:rsidRPr="005A2B6A" w:rsidRDefault="005A2B6A" w:rsidP="005A2B6A">
      <w:pPr>
        <w:pStyle w:val="styleCode"/>
      </w:pPr>
    </w:p>
    <w:p w:rsidR="005A2B6A" w:rsidRPr="005A2B6A" w:rsidRDefault="005A2B6A" w:rsidP="005A2B6A">
      <w:pPr>
        <w:pStyle w:val="styleCode"/>
      </w:pPr>
      <w:r w:rsidRPr="005A2B6A">
        <w:tab/>
      </w:r>
      <w:proofErr w:type="gramStart"/>
      <w:r w:rsidRPr="005A2B6A">
        <w:t>if</w:t>
      </w:r>
      <w:proofErr w:type="gramEnd"/>
      <w:r w:rsidRPr="005A2B6A">
        <w:t xml:space="preserve"> err := </w:t>
      </w:r>
      <w:proofErr w:type="spellStart"/>
      <w:r w:rsidRPr="005A2B6A">
        <w:t>c.BindJSON</w:t>
      </w:r>
      <w:proofErr w:type="spellEnd"/>
      <w:r w:rsidRPr="005A2B6A">
        <w:t>(&amp;input); err != nil {</w:t>
      </w:r>
    </w:p>
    <w:p w:rsidR="005A2B6A" w:rsidRPr="005A2B6A" w:rsidRDefault="005A2B6A" w:rsidP="005A2B6A">
      <w:pPr>
        <w:pStyle w:val="styleCode"/>
      </w:pPr>
      <w:r w:rsidRPr="005A2B6A">
        <w:tab/>
      </w:r>
      <w:r w:rsidRPr="005A2B6A">
        <w:tab/>
      </w:r>
      <w:proofErr w:type="spellStart"/>
      <w:proofErr w:type="gramStart"/>
      <w:r w:rsidRPr="005A2B6A">
        <w:t>newErrorResponse</w:t>
      </w:r>
      <w:proofErr w:type="spellEnd"/>
      <w:r w:rsidRPr="005A2B6A">
        <w:t>(</w:t>
      </w:r>
      <w:proofErr w:type="gramEnd"/>
      <w:r w:rsidRPr="005A2B6A">
        <w:t xml:space="preserve">c, </w:t>
      </w:r>
      <w:proofErr w:type="spellStart"/>
      <w:r w:rsidRPr="005A2B6A">
        <w:t>http.StatusBadRequest</w:t>
      </w:r>
      <w:proofErr w:type="spellEnd"/>
      <w:r w:rsidRPr="005A2B6A">
        <w:t>, "invalid input body")</w:t>
      </w:r>
    </w:p>
    <w:p w:rsidR="005A2B6A" w:rsidRPr="005A2B6A" w:rsidRDefault="005A2B6A" w:rsidP="005A2B6A">
      <w:pPr>
        <w:pStyle w:val="styleCode"/>
      </w:pPr>
      <w:r w:rsidRPr="005A2B6A">
        <w:tab/>
      </w:r>
      <w:r w:rsidRPr="005A2B6A">
        <w:tab/>
      </w:r>
      <w:proofErr w:type="gramStart"/>
      <w:r w:rsidRPr="005A2B6A">
        <w:t>return</w:t>
      </w:r>
      <w:proofErr w:type="gramEnd"/>
    </w:p>
    <w:p w:rsidR="005A2B6A" w:rsidRPr="005A2B6A" w:rsidRDefault="005A2B6A" w:rsidP="005A2B6A">
      <w:pPr>
        <w:pStyle w:val="styleCode"/>
      </w:pPr>
      <w:r w:rsidRPr="005A2B6A">
        <w:tab/>
        <w:t>}</w:t>
      </w:r>
    </w:p>
    <w:p w:rsidR="005A2B6A" w:rsidRPr="005A2B6A" w:rsidRDefault="005A2B6A" w:rsidP="005A2B6A">
      <w:pPr>
        <w:pStyle w:val="styleCode"/>
      </w:pPr>
    </w:p>
    <w:p w:rsidR="005A2B6A" w:rsidRPr="005A2B6A" w:rsidRDefault="005A2B6A" w:rsidP="005A2B6A">
      <w:pPr>
        <w:pStyle w:val="styleCode"/>
      </w:pPr>
      <w:r w:rsidRPr="005A2B6A">
        <w:tab/>
      </w:r>
      <w:proofErr w:type="gramStart"/>
      <w:r w:rsidRPr="005A2B6A">
        <w:t>data</w:t>
      </w:r>
      <w:proofErr w:type="gramEnd"/>
      <w:r w:rsidRPr="005A2B6A">
        <w:t xml:space="preserve">, err := </w:t>
      </w:r>
      <w:proofErr w:type="spellStart"/>
      <w:r w:rsidRPr="005A2B6A">
        <w:t>h.services.Authorization.Logout</w:t>
      </w:r>
      <w:proofErr w:type="spellEnd"/>
      <w:r w:rsidRPr="005A2B6A">
        <w:t>(input)</w:t>
      </w:r>
    </w:p>
    <w:p w:rsidR="005A2B6A" w:rsidRPr="005A2B6A" w:rsidRDefault="005A2B6A" w:rsidP="005A2B6A">
      <w:pPr>
        <w:pStyle w:val="styleCode"/>
      </w:pPr>
      <w:r w:rsidRPr="005A2B6A">
        <w:tab/>
      </w:r>
      <w:proofErr w:type="gramStart"/>
      <w:r w:rsidRPr="005A2B6A">
        <w:t>if</w:t>
      </w:r>
      <w:proofErr w:type="gramEnd"/>
      <w:r w:rsidRPr="005A2B6A">
        <w:t xml:space="preserve"> err != nil {</w:t>
      </w:r>
    </w:p>
    <w:p w:rsidR="005A2B6A" w:rsidRPr="005A2B6A" w:rsidRDefault="005A2B6A" w:rsidP="005A2B6A">
      <w:pPr>
        <w:pStyle w:val="styleCode"/>
      </w:pPr>
      <w:r w:rsidRPr="005A2B6A">
        <w:lastRenderedPageBreak/>
        <w:tab/>
      </w:r>
      <w:r w:rsidRPr="005A2B6A">
        <w:tab/>
      </w:r>
      <w:proofErr w:type="spellStart"/>
      <w:proofErr w:type="gramStart"/>
      <w:r w:rsidRPr="005A2B6A">
        <w:t>newErrorResponse</w:t>
      </w:r>
      <w:proofErr w:type="spellEnd"/>
      <w:r w:rsidRPr="005A2B6A">
        <w:t>(</w:t>
      </w:r>
      <w:proofErr w:type="gramEnd"/>
      <w:r w:rsidRPr="005A2B6A">
        <w:t xml:space="preserve">c, </w:t>
      </w:r>
      <w:proofErr w:type="spellStart"/>
      <w:r w:rsidRPr="005A2B6A">
        <w:t>http.StatusInternalServerError</w:t>
      </w:r>
      <w:proofErr w:type="spellEnd"/>
      <w:r w:rsidRPr="005A2B6A">
        <w:t xml:space="preserve">, </w:t>
      </w:r>
      <w:proofErr w:type="spellStart"/>
      <w:r w:rsidRPr="005A2B6A">
        <w:t>err.Error</w:t>
      </w:r>
      <w:proofErr w:type="spellEnd"/>
      <w:r w:rsidRPr="005A2B6A">
        <w:t>())</w:t>
      </w:r>
    </w:p>
    <w:p w:rsidR="005A2B6A" w:rsidRPr="005A2B6A" w:rsidRDefault="005A2B6A" w:rsidP="005A2B6A">
      <w:pPr>
        <w:pStyle w:val="styleCode"/>
      </w:pPr>
      <w:r w:rsidRPr="005A2B6A">
        <w:tab/>
      </w:r>
      <w:r w:rsidRPr="005A2B6A">
        <w:tab/>
      </w:r>
      <w:proofErr w:type="gramStart"/>
      <w:r w:rsidRPr="005A2B6A">
        <w:t>return</w:t>
      </w:r>
      <w:proofErr w:type="gramEnd"/>
    </w:p>
    <w:p w:rsidR="005A2B6A" w:rsidRPr="005A2B6A" w:rsidRDefault="005A2B6A" w:rsidP="005A2B6A">
      <w:pPr>
        <w:pStyle w:val="styleCode"/>
      </w:pPr>
      <w:r w:rsidRPr="005A2B6A">
        <w:tab/>
        <w:t>}</w:t>
      </w:r>
    </w:p>
    <w:p w:rsidR="005A2B6A" w:rsidRPr="005A2B6A" w:rsidRDefault="005A2B6A" w:rsidP="005A2B6A">
      <w:pPr>
        <w:pStyle w:val="styleCode"/>
      </w:pPr>
    </w:p>
    <w:p w:rsidR="005A2B6A" w:rsidRPr="005A2B6A" w:rsidRDefault="005A2B6A" w:rsidP="005A2B6A">
      <w:pPr>
        <w:pStyle w:val="styleCode"/>
      </w:pPr>
      <w:r w:rsidRPr="005A2B6A">
        <w:tab/>
      </w:r>
      <w:proofErr w:type="spellStart"/>
      <w:proofErr w:type="gramStart"/>
      <w:r w:rsidRPr="005A2B6A">
        <w:t>c.JSON</w:t>
      </w:r>
      <w:proofErr w:type="spellEnd"/>
      <w:r w:rsidRPr="005A2B6A">
        <w:t>(</w:t>
      </w:r>
      <w:proofErr w:type="spellStart"/>
      <w:proofErr w:type="gramEnd"/>
      <w:r w:rsidRPr="005A2B6A">
        <w:t>http.StatusOK</w:t>
      </w:r>
      <w:proofErr w:type="spellEnd"/>
      <w:r w:rsidRPr="005A2B6A">
        <w:t xml:space="preserve">, </w:t>
      </w:r>
      <w:proofErr w:type="spellStart"/>
      <w:r w:rsidRPr="005A2B6A">
        <w:t>LogoutOutputModel</w:t>
      </w:r>
      <w:proofErr w:type="spellEnd"/>
      <w:r w:rsidRPr="005A2B6A">
        <w:t>{</w:t>
      </w:r>
    </w:p>
    <w:p w:rsidR="005A2B6A" w:rsidRPr="005A2B6A" w:rsidRDefault="005A2B6A" w:rsidP="005A2B6A">
      <w:pPr>
        <w:pStyle w:val="styleCode"/>
      </w:pPr>
      <w:r w:rsidRPr="005A2B6A">
        <w:tab/>
      </w:r>
      <w:r w:rsidRPr="005A2B6A">
        <w:tab/>
      </w:r>
      <w:proofErr w:type="spellStart"/>
      <w:r w:rsidRPr="005A2B6A">
        <w:t>IsLogout</w:t>
      </w:r>
      <w:proofErr w:type="spellEnd"/>
      <w:r w:rsidRPr="005A2B6A">
        <w:t>: data,</w:t>
      </w:r>
    </w:p>
    <w:p w:rsidR="005A2B6A" w:rsidRPr="005A2B6A" w:rsidRDefault="005A2B6A" w:rsidP="005A2B6A">
      <w:pPr>
        <w:pStyle w:val="styleCode"/>
      </w:pPr>
      <w:r w:rsidRPr="005A2B6A">
        <w:tab/>
        <w:t>})</w:t>
      </w:r>
    </w:p>
    <w:p w:rsidR="005A2B6A" w:rsidRDefault="005A2B6A" w:rsidP="005A2B6A">
      <w:pPr>
        <w:pStyle w:val="styleCode"/>
      </w:pPr>
      <w:r w:rsidRPr="005A2B6A">
        <w:t>}</w:t>
      </w:r>
    </w:p>
    <w:p w:rsidR="005A2B6A" w:rsidRDefault="005A2B6A" w:rsidP="005A2B6A">
      <w:pPr>
        <w:pStyle w:val="styleText"/>
      </w:pPr>
    </w:p>
    <w:p w:rsidR="005A2B6A" w:rsidRDefault="005A2B6A" w:rsidP="005A2B6A">
      <w:pPr>
        <w:pStyle w:val="styleText"/>
        <w:rPr>
          <w:lang w:val="en-US"/>
        </w:rPr>
      </w:pPr>
      <w:r>
        <w:t xml:space="preserve">Код функции </w:t>
      </w:r>
      <w:r>
        <w:rPr>
          <w:lang w:val="en-US"/>
        </w:rPr>
        <w:t>Logout:</w:t>
      </w:r>
    </w:p>
    <w:p w:rsidR="005A2B6A" w:rsidRPr="005A2B6A" w:rsidRDefault="005A2B6A" w:rsidP="005A2B6A">
      <w:pPr>
        <w:pStyle w:val="styleCode"/>
      </w:pPr>
      <w:r w:rsidRPr="005A2B6A">
        <w:t>/*</w:t>
      </w:r>
    </w:p>
    <w:p w:rsidR="005A2B6A" w:rsidRPr="005A2B6A" w:rsidRDefault="005A2B6A" w:rsidP="005A2B6A">
      <w:pPr>
        <w:pStyle w:val="styleCode"/>
      </w:pPr>
      <w:r w:rsidRPr="005A2B6A">
        <w:t xml:space="preserve">* </w:t>
      </w:r>
      <w:proofErr w:type="spellStart"/>
      <w:r w:rsidRPr="005A2B6A">
        <w:t>Функция</w:t>
      </w:r>
      <w:proofErr w:type="spellEnd"/>
      <w:r w:rsidRPr="005A2B6A">
        <w:t xml:space="preserve"> </w:t>
      </w:r>
      <w:proofErr w:type="spellStart"/>
      <w:r w:rsidRPr="005A2B6A">
        <w:t>разлогирования</w:t>
      </w:r>
      <w:proofErr w:type="spellEnd"/>
      <w:r w:rsidRPr="005A2B6A">
        <w:t xml:space="preserve"> </w:t>
      </w:r>
      <w:proofErr w:type="spellStart"/>
      <w:r w:rsidRPr="005A2B6A">
        <w:t>пользователя</w:t>
      </w:r>
      <w:proofErr w:type="spellEnd"/>
    </w:p>
    <w:p w:rsidR="005A2B6A" w:rsidRPr="005A2B6A" w:rsidRDefault="005A2B6A" w:rsidP="005A2B6A">
      <w:pPr>
        <w:pStyle w:val="styleCode"/>
      </w:pPr>
      <w:r w:rsidRPr="005A2B6A">
        <w:t xml:space="preserve"> */</w:t>
      </w:r>
    </w:p>
    <w:p w:rsidR="005A2B6A" w:rsidRPr="005A2B6A" w:rsidRDefault="005A2B6A" w:rsidP="005A2B6A">
      <w:pPr>
        <w:pStyle w:val="styleCode"/>
      </w:pPr>
      <w:proofErr w:type="spellStart"/>
      <w:proofErr w:type="gramStart"/>
      <w:r w:rsidRPr="005A2B6A">
        <w:t>func</w:t>
      </w:r>
      <w:proofErr w:type="spellEnd"/>
      <w:proofErr w:type="gramEnd"/>
      <w:r w:rsidRPr="005A2B6A">
        <w:t xml:space="preserve"> (r *</w:t>
      </w:r>
      <w:proofErr w:type="spellStart"/>
      <w:r w:rsidRPr="005A2B6A">
        <w:t>AuthPostgres</w:t>
      </w:r>
      <w:proofErr w:type="spellEnd"/>
      <w:r w:rsidRPr="005A2B6A">
        <w:t xml:space="preserve">) Logout(tokens </w:t>
      </w:r>
      <w:proofErr w:type="spellStart"/>
      <w:r w:rsidRPr="005A2B6A">
        <w:t>model.TokenDataModel</w:t>
      </w:r>
      <w:proofErr w:type="spellEnd"/>
      <w:r w:rsidRPr="005A2B6A">
        <w:t>) (bool, error) {</w:t>
      </w:r>
    </w:p>
    <w:p w:rsidR="005A2B6A" w:rsidRPr="005A2B6A" w:rsidRDefault="005A2B6A" w:rsidP="005A2B6A">
      <w:pPr>
        <w:pStyle w:val="styleCode"/>
      </w:pPr>
      <w:r w:rsidRPr="005A2B6A">
        <w:tab/>
      </w:r>
      <w:proofErr w:type="gramStart"/>
      <w:r w:rsidRPr="005A2B6A">
        <w:t>query</w:t>
      </w:r>
      <w:proofErr w:type="gramEnd"/>
      <w:r w:rsidRPr="005A2B6A">
        <w:t xml:space="preserve"> := </w:t>
      </w:r>
      <w:proofErr w:type="spellStart"/>
      <w:r w:rsidRPr="005A2B6A">
        <w:t>fmt.Sprintf</w:t>
      </w:r>
      <w:proofErr w:type="spellEnd"/>
      <w:r w:rsidRPr="005A2B6A">
        <w:t xml:space="preserve">("DELETE FROM %s </w:t>
      </w:r>
      <w:proofErr w:type="spellStart"/>
      <w:r w:rsidRPr="005A2B6A">
        <w:t>tl</w:t>
      </w:r>
      <w:proofErr w:type="spellEnd"/>
      <w:r w:rsidRPr="005A2B6A">
        <w:t xml:space="preserve"> WHERE </w:t>
      </w:r>
      <w:proofErr w:type="spellStart"/>
      <w:r w:rsidRPr="005A2B6A">
        <w:t>tl.access_token</w:t>
      </w:r>
      <w:proofErr w:type="spellEnd"/>
      <w:r w:rsidRPr="005A2B6A">
        <w:t xml:space="preserve">=$1 AND </w:t>
      </w:r>
      <w:proofErr w:type="spellStart"/>
      <w:r w:rsidRPr="005A2B6A">
        <w:t>tl.refresh_token</w:t>
      </w:r>
      <w:proofErr w:type="spellEnd"/>
      <w:r w:rsidRPr="005A2B6A">
        <w:t xml:space="preserve">=$2 RETURNING id", </w:t>
      </w:r>
      <w:proofErr w:type="spellStart"/>
      <w:r w:rsidRPr="005A2B6A">
        <w:t>tokensTable</w:t>
      </w:r>
      <w:proofErr w:type="spellEnd"/>
      <w:r w:rsidRPr="005A2B6A">
        <w:t>)</w:t>
      </w:r>
    </w:p>
    <w:p w:rsidR="005A2B6A" w:rsidRPr="005A2B6A" w:rsidRDefault="005A2B6A" w:rsidP="005A2B6A">
      <w:pPr>
        <w:pStyle w:val="styleCode"/>
      </w:pPr>
      <w:r w:rsidRPr="005A2B6A">
        <w:tab/>
      </w:r>
      <w:proofErr w:type="gramStart"/>
      <w:r w:rsidRPr="005A2B6A">
        <w:t>row</w:t>
      </w:r>
      <w:proofErr w:type="gramEnd"/>
      <w:r w:rsidRPr="005A2B6A">
        <w:t xml:space="preserve"> := </w:t>
      </w:r>
      <w:proofErr w:type="spellStart"/>
      <w:r w:rsidRPr="005A2B6A">
        <w:t>r.db.QueryRow</w:t>
      </w:r>
      <w:proofErr w:type="spellEnd"/>
      <w:r w:rsidRPr="005A2B6A">
        <w:t xml:space="preserve">(query, </w:t>
      </w:r>
      <w:proofErr w:type="spellStart"/>
      <w:r w:rsidRPr="005A2B6A">
        <w:t>tokens.AccessToken</w:t>
      </w:r>
      <w:proofErr w:type="spellEnd"/>
      <w:r w:rsidRPr="005A2B6A">
        <w:t xml:space="preserve">, </w:t>
      </w:r>
      <w:proofErr w:type="spellStart"/>
      <w:r w:rsidRPr="005A2B6A">
        <w:t>tokens.RefreshToken</w:t>
      </w:r>
      <w:proofErr w:type="spellEnd"/>
      <w:r w:rsidRPr="005A2B6A">
        <w:t>)</w:t>
      </w:r>
    </w:p>
    <w:p w:rsidR="005A2B6A" w:rsidRPr="005A2B6A" w:rsidRDefault="005A2B6A" w:rsidP="005A2B6A">
      <w:pPr>
        <w:pStyle w:val="styleCode"/>
      </w:pPr>
    </w:p>
    <w:p w:rsidR="005A2B6A" w:rsidRPr="005A2B6A" w:rsidRDefault="005A2B6A" w:rsidP="005A2B6A">
      <w:pPr>
        <w:pStyle w:val="styleCode"/>
      </w:pPr>
      <w:r w:rsidRPr="005A2B6A">
        <w:tab/>
      </w:r>
      <w:proofErr w:type="spellStart"/>
      <w:proofErr w:type="gramStart"/>
      <w:r w:rsidRPr="005A2B6A">
        <w:t>var</w:t>
      </w:r>
      <w:proofErr w:type="spellEnd"/>
      <w:proofErr w:type="gramEnd"/>
      <w:r w:rsidRPr="005A2B6A">
        <w:t xml:space="preserve"> id </w:t>
      </w:r>
      <w:proofErr w:type="spellStart"/>
      <w:r w:rsidRPr="005A2B6A">
        <w:t>int</w:t>
      </w:r>
      <w:proofErr w:type="spellEnd"/>
    </w:p>
    <w:p w:rsidR="005A2B6A" w:rsidRPr="005A2B6A" w:rsidRDefault="005A2B6A" w:rsidP="005A2B6A">
      <w:pPr>
        <w:pStyle w:val="styleCode"/>
      </w:pPr>
      <w:r w:rsidRPr="005A2B6A">
        <w:tab/>
      </w:r>
      <w:proofErr w:type="gramStart"/>
      <w:r w:rsidRPr="005A2B6A">
        <w:t>if</w:t>
      </w:r>
      <w:proofErr w:type="gramEnd"/>
      <w:r w:rsidRPr="005A2B6A">
        <w:t xml:space="preserve"> err := </w:t>
      </w:r>
      <w:proofErr w:type="spellStart"/>
      <w:r w:rsidRPr="005A2B6A">
        <w:t>row.Scan</w:t>
      </w:r>
      <w:proofErr w:type="spellEnd"/>
      <w:r w:rsidRPr="005A2B6A">
        <w:t>(&amp;id); err != nil {</w:t>
      </w:r>
    </w:p>
    <w:p w:rsidR="005A2B6A" w:rsidRPr="005A2B6A" w:rsidRDefault="005A2B6A" w:rsidP="005A2B6A">
      <w:pPr>
        <w:pStyle w:val="styleCode"/>
      </w:pPr>
      <w:r w:rsidRPr="005A2B6A">
        <w:tab/>
      </w:r>
      <w:r w:rsidRPr="005A2B6A">
        <w:tab/>
      </w:r>
      <w:proofErr w:type="gramStart"/>
      <w:r w:rsidRPr="005A2B6A">
        <w:t>return</w:t>
      </w:r>
      <w:proofErr w:type="gramEnd"/>
      <w:r w:rsidRPr="005A2B6A">
        <w:t xml:space="preserve"> false, err</w:t>
      </w:r>
    </w:p>
    <w:p w:rsidR="005A2B6A" w:rsidRPr="005A2B6A" w:rsidRDefault="005A2B6A" w:rsidP="005A2B6A">
      <w:pPr>
        <w:pStyle w:val="styleCode"/>
      </w:pPr>
      <w:r w:rsidRPr="005A2B6A">
        <w:tab/>
        <w:t>}</w:t>
      </w:r>
    </w:p>
    <w:p w:rsidR="005A2B6A" w:rsidRPr="005A2B6A" w:rsidRDefault="005A2B6A" w:rsidP="005A2B6A">
      <w:pPr>
        <w:pStyle w:val="styleCode"/>
      </w:pPr>
    </w:p>
    <w:p w:rsidR="005A2B6A" w:rsidRPr="005A2B6A" w:rsidRDefault="005A2B6A" w:rsidP="005A2B6A">
      <w:pPr>
        <w:pStyle w:val="styleCode"/>
      </w:pPr>
      <w:r w:rsidRPr="005A2B6A">
        <w:tab/>
        <w:t xml:space="preserve">// </w:t>
      </w:r>
      <w:proofErr w:type="spellStart"/>
      <w:proofErr w:type="gramStart"/>
      <w:r w:rsidRPr="005A2B6A">
        <w:t>logrus.Info</w:t>
      </w:r>
      <w:proofErr w:type="spellEnd"/>
      <w:r w:rsidRPr="005A2B6A">
        <w:t>(</w:t>
      </w:r>
      <w:proofErr w:type="gramEnd"/>
      <w:r w:rsidRPr="005A2B6A">
        <w:t>string(rune(id)))</w:t>
      </w:r>
    </w:p>
    <w:p w:rsidR="005A2B6A" w:rsidRPr="005A2B6A" w:rsidRDefault="005A2B6A" w:rsidP="005A2B6A">
      <w:pPr>
        <w:pStyle w:val="styleCode"/>
      </w:pPr>
    </w:p>
    <w:p w:rsidR="005A2B6A" w:rsidRPr="005A2B6A" w:rsidRDefault="005A2B6A" w:rsidP="005A2B6A">
      <w:pPr>
        <w:pStyle w:val="styleCode"/>
      </w:pPr>
      <w:r w:rsidRPr="005A2B6A">
        <w:tab/>
      </w:r>
      <w:proofErr w:type="gramStart"/>
      <w:r w:rsidRPr="005A2B6A">
        <w:t>return</w:t>
      </w:r>
      <w:proofErr w:type="gramEnd"/>
      <w:r w:rsidRPr="005A2B6A">
        <w:t xml:space="preserve"> true, nil</w:t>
      </w:r>
    </w:p>
    <w:p w:rsidR="005A2B6A" w:rsidRDefault="005A2B6A" w:rsidP="005A2B6A">
      <w:pPr>
        <w:pStyle w:val="styleCode"/>
      </w:pPr>
      <w:r w:rsidRPr="005A2B6A">
        <w:t>}</w:t>
      </w:r>
    </w:p>
    <w:p w:rsidR="005A2B6A" w:rsidRDefault="005A2B6A" w:rsidP="005A2B6A">
      <w:pPr>
        <w:pStyle w:val="styleText"/>
      </w:pPr>
    </w:p>
    <w:p w:rsidR="005A2B6A" w:rsidRPr="005A2B6A" w:rsidRDefault="005A2B6A" w:rsidP="005A2B6A">
      <w:pPr>
        <w:pStyle w:val="styleText"/>
        <w:rPr>
          <w:b/>
          <w:lang w:val="en-US"/>
        </w:rPr>
      </w:pPr>
      <w:r w:rsidRPr="005A2B6A">
        <w:rPr>
          <w:b/>
        </w:rPr>
        <w:t>Пояснения к коду</w:t>
      </w:r>
      <w:r w:rsidRPr="005A2B6A">
        <w:rPr>
          <w:b/>
          <w:lang w:val="en-US"/>
        </w:rPr>
        <w:t>:</w:t>
      </w:r>
    </w:p>
    <w:p w:rsidR="005A2B6A" w:rsidRDefault="005A2B6A" w:rsidP="005A2B6A">
      <w:pPr>
        <w:pStyle w:val="styleText"/>
      </w:pPr>
      <w:r>
        <w:t xml:space="preserve">Функция выполняет удаление записи в таблице </w:t>
      </w:r>
      <w:r>
        <w:rPr>
          <w:lang w:val="en-US"/>
        </w:rPr>
        <w:t>tokens</w:t>
      </w:r>
      <w:r>
        <w:t xml:space="preserve"> по условию совпадения </w:t>
      </w:r>
      <w:proofErr w:type="spellStart"/>
      <w:r>
        <w:t>токенов</w:t>
      </w:r>
      <w:proofErr w:type="spellEnd"/>
      <w:r>
        <w:t xml:space="preserve"> обновления и </w:t>
      </w:r>
      <w:proofErr w:type="spellStart"/>
      <w:r>
        <w:t>токена</w:t>
      </w:r>
      <w:proofErr w:type="spellEnd"/>
      <w:r>
        <w:t xml:space="preserve"> доступа пользователя</w:t>
      </w:r>
      <w:r w:rsidRPr="005A2B6A">
        <w:t xml:space="preserve">, </w:t>
      </w:r>
      <w:r>
        <w:t>что означает что пользователь прекращает использование услуг сервиса.</w:t>
      </w:r>
    </w:p>
    <w:p w:rsidR="005A2B6A" w:rsidRDefault="005A2B6A" w:rsidP="005A2B6A">
      <w:pPr>
        <w:pStyle w:val="styleText"/>
      </w:pPr>
    </w:p>
    <w:p w:rsidR="005A2B6A" w:rsidRDefault="005A2B6A" w:rsidP="005A2B6A">
      <w:pPr>
        <w:pStyle w:val="styleAbz2"/>
      </w:pPr>
      <w:bookmarkStart w:id="13" w:name="_Toc103818948"/>
      <w:r>
        <w:t xml:space="preserve">Механизм генерации и </w:t>
      </w:r>
      <w:proofErr w:type="spellStart"/>
      <w:r>
        <w:t>валидации</w:t>
      </w:r>
      <w:proofErr w:type="spellEnd"/>
      <w:r>
        <w:t xml:space="preserve"> </w:t>
      </w:r>
      <w:proofErr w:type="spellStart"/>
      <w:r>
        <w:t>токенов</w:t>
      </w:r>
      <w:bookmarkEnd w:id="13"/>
      <w:proofErr w:type="spellEnd"/>
    </w:p>
    <w:p w:rsidR="005A2B6A" w:rsidRDefault="005A2B6A" w:rsidP="005A2B6A">
      <w:pPr>
        <w:pStyle w:val="styleText"/>
      </w:pPr>
      <w:r>
        <w:t>Функция</w:t>
      </w:r>
      <w:r w:rsidRPr="005A2B6A">
        <w:t xml:space="preserve">, </w:t>
      </w:r>
      <w:r>
        <w:t xml:space="preserve">которая используется для генерации </w:t>
      </w:r>
      <w:proofErr w:type="spellStart"/>
      <w:r>
        <w:t>токена</w:t>
      </w:r>
      <w:proofErr w:type="spellEnd"/>
      <w:r>
        <w:t xml:space="preserve"> определена следующим образом</w:t>
      </w:r>
      <w:r w:rsidRPr="005A2B6A">
        <w:t>:</w:t>
      </w:r>
    </w:p>
    <w:p w:rsidR="005A2B6A" w:rsidRPr="005A2B6A" w:rsidRDefault="005A2B6A" w:rsidP="005A2B6A">
      <w:pPr>
        <w:pStyle w:val="styleCode"/>
      </w:pPr>
      <w:r w:rsidRPr="005A2B6A">
        <w:t xml:space="preserve">// </w:t>
      </w:r>
      <w:proofErr w:type="spellStart"/>
      <w:r w:rsidRPr="005A2B6A">
        <w:t>Структура</w:t>
      </w:r>
      <w:proofErr w:type="spellEnd"/>
      <w:r w:rsidRPr="005A2B6A">
        <w:t xml:space="preserve"> </w:t>
      </w:r>
      <w:proofErr w:type="spellStart"/>
      <w:r w:rsidRPr="005A2B6A">
        <w:t>определяющая</w:t>
      </w:r>
      <w:proofErr w:type="spellEnd"/>
      <w:r w:rsidRPr="005A2B6A">
        <w:t xml:space="preserve"> </w:t>
      </w:r>
      <w:proofErr w:type="spellStart"/>
      <w:r w:rsidRPr="005A2B6A">
        <w:t>данные</w:t>
      </w:r>
      <w:proofErr w:type="spellEnd"/>
      <w:r w:rsidRPr="005A2B6A">
        <w:t xml:space="preserve"> </w:t>
      </w:r>
      <w:proofErr w:type="spellStart"/>
      <w:r w:rsidRPr="005A2B6A">
        <w:t>токена</w:t>
      </w:r>
      <w:proofErr w:type="spellEnd"/>
    </w:p>
    <w:p w:rsidR="005A2B6A" w:rsidRPr="005A2B6A" w:rsidRDefault="005A2B6A" w:rsidP="005A2B6A">
      <w:pPr>
        <w:pStyle w:val="styleCode"/>
      </w:pPr>
      <w:proofErr w:type="gramStart"/>
      <w:r w:rsidRPr="005A2B6A">
        <w:t>type</w:t>
      </w:r>
      <w:proofErr w:type="gramEnd"/>
      <w:r w:rsidRPr="005A2B6A">
        <w:t xml:space="preserve"> </w:t>
      </w:r>
      <w:proofErr w:type="spellStart"/>
      <w:r w:rsidRPr="005A2B6A">
        <w:t>tokenClaims</w:t>
      </w:r>
      <w:proofErr w:type="spellEnd"/>
      <w:r w:rsidRPr="005A2B6A">
        <w:t xml:space="preserve"> </w:t>
      </w:r>
      <w:proofErr w:type="spellStart"/>
      <w:r w:rsidRPr="005A2B6A">
        <w:t>struct</w:t>
      </w:r>
      <w:proofErr w:type="spellEnd"/>
      <w:r w:rsidRPr="005A2B6A">
        <w:t xml:space="preserve"> {</w:t>
      </w:r>
    </w:p>
    <w:p w:rsidR="005A2B6A" w:rsidRPr="005A2B6A" w:rsidRDefault="005A2B6A" w:rsidP="005A2B6A">
      <w:pPr>
        <w:pStyle w:val="styleCode"/>
      </w:pPr>
      <w:r w:rsidRPr="005A2B6A">
        <w:tab/>
      </w:r>
      <w:proofErr w:type="spellStart"/>
      <w:r w:rsidRPr="005A2B6A">
        <w:t>jwt.StandardClaims</w:t>
      </w:r>
      <w:proofErr w:type="spellEnd"/>
    </w:p>
    <w:p w:rsidR="005A2B6A" w:rsidRPr="005A2B6A" w:rsidRDefault="005A2B6A" w:rsidP="005A2B6A">
      <w:pPr>
        <w:pStyle w:val="styleCode"/>
      </w:pPr>
      <w:r w:rsidRPr="005A2B6A">
        <w:tab/>
      </w:r>
      <w:r>
        <w:t>&lt;</w:t>
      </w:r>
      <w:proofErr w:type="gramStart"/>
      <w:r>
        <w:t>attributes</w:t>
      </w:r>
      <w:proofErr w:type="gramEnd"/>
      <w:r>
        <w:t>&gt;</w:t>
      </w:r>
    </w:p>
    <w:p w:rsidR="005A2B6A" w:rsidRPr="005A2B6A" w:rsidRDefault="005A2B6A" w:rsidP="005A2B6A">
      <w:pPr>
        <w:pStyle w:val="styleCode"/>
      </w:pPr>
      <w:r w:rsidRPr="005A2B6A">
        <w:t>}</w:t>
      </w:r>
    </w:p>
    <w:p w:rsidR="005A2B6A" w:rsidRPr="005A2B6A" w:rsidRDefault="005A2B6A" w:rsidP="005A2B6A">
      <w:pPr>
        <w:pStyle w:val="styleCode"/>
      </w:pPr>
    </w:p>
    <w:p w:rsidR="005A2B6A" w:rsidRPr="005A2B6A" w:rsidRDefault="005A2B6A" w:rsidP="005A2B6A">
      <w:pPr>
        <w:pStyle w:val="styleCode"/>
      </w:pPr>
      <w:r w:rsidRPr="005A2B6A">
        <w:t>/*</w:t>
      </w:r>
    </w:p>
    <w:p w:rsidR="005A2B6A" w:rsidRPr="005A2B6A" w:rsidRDefault="005A2B6A" w:rsidP="005A2B6A">
      <w:pPr>
        <w:pStyle w:val="styleCode"/>
      </w:pPr>
      <w:r w:rsidRPr="005A2B6A">
        <w:t xml:space="preserve">* </w:t>
      </w:r>
      <w:proofErr w:type="spellStart"/>
      <w:r w:rsidRPr="005A2B6A">
        <w:t>Функция</w:t>
      </w:r>
      <w:proofErr w:type="spellEnd"/>
      <w:r w:rsidRPr="005A2B6A">
        <w:t xml:space="preserve"> </w:t>
      </w:r>
      <w:proofErr w:type="spellStart"/>
      <w:r w:rsidRPr="005A2B6A">
        <w:t>генерации</w:t>
      </w:r>
      <w:proofErr w:type="spellEnd"/>
      <w:r w:rsidRPr="005A2B6A">
        <w:t xml:space="preserve"> </w:t>
      </w:r>
      <w:proofErr w:type="spellStart"/>
      <w:r w:rsidRPr="005A2B6A">
        <w:t>токена</w:t>
      </w:r>
      <w:proofErr w:type="spellEnd"/>
    </w:p>
    <w:p w:rsidR="005A2B6A" w:rsidRPr="005A2B6A" w:rsidRDefault="005A2B6A" w:rsidP="005A2B6A">
      <w:pPr>
        <w:pStyle w:val="styleCode"/>
      </w:pPr>
      <w:r w:rsidRPr="005A2B6A">
        <w:t xml:space="preserve"> */</w:t>
      </w:r>
    </w:p>
    <w:p w:rsidR="005A2B6A" w:rsidRPr="005A2B6A" w:rsidRDefault="005A2B6A" w:rsidP="005A2B6A">
      <w:pPr>
        <w:pStyle w:val="styleCode"/>
      </w:pPr>
      <w:proofErr w:type="spellStart"/>
      <w:proofErr w:type="gramStart"/>
      <w:r w:rsidRPr="005A2B6A">
        <w:t>func</w:t>
      </w:r>
      <w:proofErr w:type="spellEnd"/>
      <w:proofErr w:type="gramEnd"/>
      <w:r w:rsidRPr="005A2B6A">
        <w:t xml:space="preserve"> </w:t>
      </w:r>
      <w:proofErr w:type="spellStart"/>
      <w:r w:rsidRPr="005A2B6A">
        <w:t>GenerateToken</w:t>
      </w:r>
      <w:proofErr w:type="spellEnd"/>
      <w:r w:rsidRPr="005A2B6A">
        <w:t>(</w:t>
      </w:r>
      <w:proofErr w:type="spellStart"/>
      <w:r w:rsidRPr="005A2B6A">
        <w:t>uuid</w:t>
      </w:r>
      <w:proofErr w:type="spellEnd"/>
      <w:r w:rsidRPr="005A2B6A">
        <w:t xml:space="preserve">, </w:t>
      </w:r>
      <w:proofErr w:type="spellStart"/>
      <w:r w:rsidRPr="005A2B6A">
        <w:t>rolesUuid</w:t>
      </w:r>
      <w:proofErr w:type="spellEnd"/>
      <w:r w:rsidRPr="005A2B6A">
        <w:t xml:space="preserve"> string, </w:t>
      </w:r>
      <w:proofErr w:type="spellStart"/>
      <w:r w:rsidRPr="005A2B6A">
        <w:t>tokenTTL</w:t>
      </w:r>
      <w:proofErr w:type="spellEnd"/>
      <w:r w:rsidRPr="005A2B6A">
        <w:t xml:space="preserve"> </w:t>
      </w:r>
      <w:proofErr w:type="spellStart"/>
      <w:r w:rsidRPr="005A2B6A">
        <w:t>time.Duration</w:t>
      </w:r>
      <w:proofErr w:type="spellEnd"/>
      <w:r w:rsidRPr="005A2B6A">
        <w:t xml:space="preserve">, </w:t>
      </w:r>
      <w:proofErr w:type="spellStart"/>
      <w:r w:rsidRPr="005A2B6A">
        <w:t>signingKey</w:t>
      </w:r>
      <w:proofErr w:type="spellEnd"/>
      <w:r w:rsidRPr="005A2B6A">
        <w:t xml:space="preserve"> string) (string, error) {</w:t>
      </w:r>
    </w:p>
    <w:p w:rsidR="005A2B6A" w:rsidRPr="005A2B6A" w:rsidRDefault="005A2B6A" w:rsidP="005A2B6A">
      <w:pPr>
        <w:pStyle w:val="styleCode"/>
      </w:pPr>
      <w:r w:rsidRPr="005A2B6A">
        <w:lastRenderedPageBreak/>
        <w:tab/>
      </w:r>
      <w:proofErr w:type="gramStart"/>
      <w:r w:rsidRPr="005A2B6A">
        <w:t>token</w:t>
      </w:r>
      <w:proofErr w:type="gramEnd"/>
      <w:r w:rsidRPr="005A2B6A">
        <w:t xml:space="preserve"> := </w:t>
      </w:r>
      <w:proofErr w:type="spellStart"/>
      <w:r w:rsidRPr="005A2B6A">
        <w:t>jwt.NewWithClaims</w:t>
      </w:r>
      <w:proofErr w:type="spellEnd"/>
      <w:r w:rsidRPr="005A2B6A">
        <w:t>(jwt.SigningMethodHS256, &amp;</w:t>
      </w:r>
      <w:proofErr w:type="spellStart"/>
      <w:r w:rsidRPr="005A2B6A">
        <w:t>tokenClaims</w:t>
      </w:r>
      <w:proofErr w:type="spellEnd"/>
      <w:r w:rsidRPr="005A2B6A">
        <w:t>{</w:t>
      </w:r>
    </w:p>
    <w:p w:rsidR="005A2B6A" w:rsidRPr="005A2B6A" w:rsidRDefault="005A2B6A" w:rsidP="005A2B6A">
      <w:pPr>
        <w:pStyle w:val="styleCode"/>
      </w:pPr>
      <w:r w:rsidRPr="005A2B6A">
        <w:tab/>
      </w:r>
      <w:r w:rsidRPr="005A2B6A">
        <w:tab/>
      </w:r>
      <w:proofErr w:type="spellStart"/>
      <w:proofErr w:type="gramStart"/>
      <w:r w:rsidRPr="005A2B6A">
        <w:t>jwt.StandardClaims</w:t>
      </w:r>
      <w:proofErr w:type="spellEnd"/>
      <w:r w:rsidRPr="005A2B6A">
        <w:t>{</w:t>
      </w:r>
      <w:proofErr w:type="gramEnd"/>
    </w:p>
    <w:p w:rsidR="005A2B6A" w:rsidRPr="005A2B6A" w:rsidRDefault="005A2B6A" w:rsidP="005A2B6A">
      <w:pPr>
        <w:pStyle w:val="styleCode"/>
      </w:pPr>
      <w:r w:rsidRPr="005A2B6A">
        <w:tab/>
      </w:r>
      <w:r w:rsidRPr="005A2B6A">
        <w:tab/>
      </w:r>
      <w:r w:rsidRPr="005A2B6A">
        <w:tab/>
      </w:r>
      <w:proofErr w:type="spellStart"/>
      <w:r w:rsidRPr="005A2B6A">
        <w:t>ExpiresAt</w:t>
      </w:r>
      <w:proofErr w:type="spellEnd"/>
      <w:r w:rsidRPr="005A2B6A">
        <w:t xml:space="preserve">: </w:t>
      </w:r>
      <w:proofErr w:type="spellStart"/>
      <w:proofErr w:type="gramStart"/>
      <w:r w:rsidRPr="005A2B6A">
        <w:t>time.Now</w:t>
      </w:r>
      <w:proofErr w:type="spellEnd"/>
      <w:r w:rsidRPr="005A2B6A">
        <w:t>(</w:t>
      </w:r>
      <w:proofErr w:type="gramEnd"/>
      <w:r w:rsidRPr="005A2B6A">
        <w:t>).Add(</w:t>
      </w:r>
      <w:proofErr w:type="spellStart"/>
      <w:r w:rsidRPr="005A2B6A">
        <w:t>tokenTTL</w:t>
      </w:r>
      <w:proofErr w:type="spellEnd"/>
      <w:r w:rsidRPr="005A2B6A">
        <w:t>).Unix(),</w:t>
      </w:r>
    </w:p>
    <w:p w:rsidR="005A2B6A" w:rsidRPr="005A2B6A" w:rsidRDefault="005A2B6A" w:rsidP="005A2B6A">
      <w:pPr>
        <w:pStyle w:val="styleCode"/>
      </w:pPr>
      <w:r w:rsidRPr="005A2B6A">
        <w:tab/>
      </w:r>
      <w:r w:rsidRPr="005A2B6A">
        <w:tab/>
      </w:r>
      <w:r w:rsidRPr="005A2B6A">
        <w:tab/>
      </w:r>
      <w:proofErr w:type="spellStart"/>
      <w:r w:rsidRPr="005A2B6A">
        <w:t>IssuedAt</w:t>
      </w:r>
      <w:proofErr w:type="spellEnd"/>
      <w:r w:rsidRPr="005A2B6A">
        <w:t xml:space="preserve">:  </w:t>
      </w:r>
      <w:proofErr w:type="spellStart"/>
      <w:proofErr w:type="gramStart"/>
      <w:r w:rsidRPr="005A2B6A">
        <w:t>time.Now</w:t>
      </w:r>
      <w:proofErr w:type="spellEnd"/>
      <w:r w:rsidRPr="005A2B6A">
        <w:t>(</w:t>
      </w:r>
      <w:proofErr w:type="gramEnd"/>
      <w:r w:rsidRPr="005A2B6A">
        <w:t>).Unix(),</w:t>
      </w:r>
    </w:p>
    <w:p w:rsidR="005A2B6A" w:rsidRPr="005A2B6A" w:rsidRDefault="005A2B6A" w:rsidP="005A2B6A">
      <w:pPr>
        <w:pStyle w:val="styleCode"/>
      </w:pPr>
      <w:r w:rsidRPr="005A2B6A">
        <w:tab/>
      </w:r>
      <w:r w:rsidRPr="005A2B6A">
        <w:tab/>
        <w:t>},</w:t>
      </w:r>
    </w:p>
    <w:p w:rsidR="005A2B6A" w:rsidRPr="005A2B6A" w:rsidRDefault="005A2B6A" w:rsidP="005A2B6A">
      <w:pPr>
        <w:pStyle w:val="styleCode"/>
      </w:pPr>
      <w:r w:rsidRPr="005A2B6A">
        <w:tab/>
      </w:r>
      <w:r w:rsidRPr="005A2B6A">
        <w:tab/>
      </w:r>
      <w:proofErr w:type="spellStart"/>
      <w:proofErr w:type="gramStart"/>
      <w:r w:rsidRPr="005A2B6A">
        <w:t>uuid</w:t>
      </w:r>
      <w:proofErr w:type="spellEnd"/>
      <w:proofErr w:type="gramEnd"/>
      <w:r w:rsidRPr="005A2B6A">
        <w:t>,</w:t>
      </w:r>
    </w:p>
    <w:p w:rsidR="005A2B6A" w:rsidRPr="005A2B6A" w:rsidRDefault="005A2B6A" w:rsidP="005A2B6A">
      <w:pPr>
        <w:pStyle w:val="styleCode"/>
      </w:pPr>
      <w:r w:rsidRPr="005A2B6A">
        <w:tab/>
      </w:r>
      <w:r w:rsidRPr="005A2B6A">
        <w:tab/>
      </w:r>
      <w:proofErr w:type="spellStart"/>
      <w:proofErr w:type="gramStart"/>
      <w:r w:rsidRPr="005A2B6A">
        <w:t>rolesUuid</w:t>
      </w:r>
      <w:proofErr w:type="spellEnd"/>
      <w:proofErr w:type="gramEnd"/>
      <w:r w:rsidRPr="005A2B6A">
        <w:t>,</w:t>
      </w:r>
    </w:p>
    <w:p w:rsidR="005A2B6A" w:rsidRPr="005A2B6A" w:rsidRDefault="005A2B6A" w:rsidP="005A2B6A">
      <w:pPr>
        <w:pStyle w:val="styleCode"/>
      </w:pPr>
      <w:r w:rsidRPr="005A2B6A">
        <w:tab/>
        <w:t>})</w:t>
      </w:r>
    </w:p>
    <w:p w:rsidR="005A2B6A" w:rsidRPr="005A2B6A" w:rsidRDefault="005A2B6A" w:rsidP="005A2B6A">
      <w:pPr>
        <w:pStyle w:val="styleCode"/>
      </w:pPr>
    </w:p>
    <w:p w:rsidR="005A2B6A" w:rsidRPr="005A2B6A" w:rsidRDefault="005A2B6A" w:rsidP="005A2B6A">
      <w:pPr>
        <w:pStyle w:val="styleCode"/>
      </w:pPr>
      <w:r w:rsidRPr="005A2B6A">
        <w:tab/>
      </w:r>
      <w:proofErr w:type="gramStart"/>
      <w:r w:rsidRPr="005A2B6A">
        <w:t>return</w:t>
      </w:r>
      <w:proofErr w:type="gramEnd"/>
      <w:r w:rsidRPr="005A2B6A">
        <w:t xml:space="preserve"> </w:t>
      </w:r>
      <w:proofErr w:type="spellStart"/>
      <w:r w:rsidRPr="005A2B6A">
        <w:t>token.SignedString</w:t>
      </w:r>
      <w:proofErr w:type="spellEnd"/>
      <w:r w:rsidRPr="005A2B6A">
        <w:t>([]byte(</w:t>
      </w:r>
      <w:proofErr w:type="spellStart"/>
      <w:r w:rsidRPr="005A2B6A">
        <w:t>signingKey</w:t>
      </w:r>
      <w:proofErr w:type="spellEnd"/>
      <w:r w:rsidRPr="005A2B6A">
        <w:t>))</w:t>
      </w:r>
    </w:p>
    <w:p w:rsidR="005A2B6A" w:rsidRPr="005A2B6A" w:rsidRDefault="005A2B6A" w:rsidP="005A2B6A">
      <w:pPr>
        <w:pStyle w:val="styleCode"/>
      </w:pPr>
      <w:r w:rsidRPr="005A2B6A">
        <w:t>}</w:t>
      </w:r>
    </w:p>
    <w:p w:rsidR="005A2B6A" w:rsidRDefault="005A2B6A" w:rsidP="005A2B6A">
      <w:pPr>
        <w:pStyle w:val="styleText"/>
      </w:pPr>
    </w:p>
    <w:p w:rsidR="005A2B6A" w:rsidRPr="005A2B6A" w:rsidRDefault="005A2B6A" w:rsidP="005A2B6A">
      <w:pPr>
        <w:pStyle w:val="styleText"/>
        <w:rPr>
          <w:b/>
          <w:lang w:val="en-US"/>
        </w:rPr>
      </w:pPr>
      <w:r w:rsidRPr="005A2B6A">
        <w:rPr>
          <w:b/>
        </w:rPr>
        <w:t>Пояснения к коду</w:t>
      </w:r>
      <w:r w:rsidRPr="005A2B6A">
        <w:rPr>
          <w:b/>
          <w:lang w:val="en-US"/>
        </w:rPr>
        <w:t>:</w:t>
      </w:r>
    </w:p>
    <w:p w:rsidR="005A2B6A" w:rsidRDefault="005A2B6A" w:rsidP="005A2B6A">
      <w:pPr>
        <w:pStyle w:val="styleText"/>
      </w:pPr>
      <w:r>
        <w:t xml:space="preserve">Структура </w:t>
      </w:r>
      <w:proofErr w:type="spellStart"/>
      <w:r>
        <w:rPr>
          <w:lang w:val="en-US"/>
        </w:rPr>
        <w:t>tokenClaims</w:t>
      </w:r>
      <w:proofErr w:type="spellEnd"/>
      <w:r w:rsidRPr="005A2B6A">
        <w:t xml:space="preserve"> </w:t>
      </w:r>
      <w:r>
        <w:t>расширяет стандартную заявку (</w:t>
      </w:r>
      <w:r>
        <w:rPr>
          <w:lang w:val="en-US"/>
        </w:rPr>
        <w:t>JWT</w:t>
      </w:r>
      <w:r w:rsidRPr="005A2B6A">
        <w:t xml:space="preserve"> </w:t>
      </w:r>
      <w:r>
        <w:rPr>
          <w:lang w:val="en-US"/>
        </w:rPr>
        <w:t>claims</w:t>
      </w:r>
      <w:r w:rsidRPr="005A2B6A">
        <w:t xml:space="preserve">), </w:t>
      </w:r>
      <w:r>
        <w:t xml:space="preserve">что позволяет разнообразить </w:t>
      </w:r>
      <w:r>
        <w:rPr>
          <w:lang w:val="en-US"/>
        </w:rPr>
        <w:t>payload</w:t>
      </w:r>
      <w:r w:rsidRPr="005A2B6A">
        <w:t xml:space="preserve"> </w:t>
      </w:r>
      <w:r>
        <w:rPr>
          <w:lang w:val="en-US"/>
        </w:rPr>
        <w:t>JWT</w:t>
      </w:r>
      <w:r w:rsidRPr="005A2B6A">
        <w:t>-</w:t>
      </w:r>
      <w:proofErr w:type="spellStart"/>
      <w:r>
        <w:t>токена</w:t>
      </w:r>
      <w:proofErr w:type="spellEnd"/>
      <w:r>
        <w:t>.</w:t>
      </w:r>
    </w:p>
    <w:p w:rsidR="005A2B6A" w:rsidRDefault="005A2B6A" w:rsidP="005A2B6A">
      <w:pPr>
        <w:pStyle w:val="styleText"/>
      </w:pPr>
      <w:r>
        <w:t xml:space="preserve">В функции </w:t>
      </w:r>
      <w:proofErr w:type="spellStart"/>
      <w:r>
        <w:rPr>
          <w:lang w:val="en-US"/>
        </w:rPr>
        <w:t>GenerateToken</w:t>
      </w:r>
      <w:proofErr w:type="spellEnd"/>
      <w:r w:rsidRPr="005A2B6A">
        <w:t xml:space="preserve"> </w:t>
      </w:r>
      <w:r>
        <w:t xml:space="preserve">происходит генерация нового </w:t>
      </w:r>
      <w:proofErr w:type="spellStart"/>
      <w:r>
        <w:t>токена</w:t>
      </w:r>
      <w:proofErr w:type="spellEnd"/>
      <w:r>
        <w:t xml:space="preserve"> и его последующая подпись секретным ключ</w:t>
      </w:r>
      <w:r w:rsidRPr="005A2B6A">
        <w:t xml:space="preserve">ом, </w:t>
      </w:r>
      <w:r>
        <w:t xml:space="preserve">в результате чего мы получаем строку, характеризующую </w:t>
      </w:r>
      <w:r>
        <w:rPr>
          <w:lang w:val="en-US"/>
        </w:rPr>
        <w:t>JWT</w:t>
      </w:r>
      <w:r w:rsidRPr="005A2B6A">
        <w:t>-</w:t>
      </w:r>
      <w:proofErr w:type="spellStart"/>
      <w:r>
        <w:t>токен</w:t>
      </w:r>
      <w:proofErr w:type="spellEnd"/>
      <w:r>
        <w:t>.</w:t>
      </w:r>
    </w:p>
    <w:p w:rsidR="005A2B6A" w:rsidRDefault="005A2B6A" w:rsidP="005A2B6A">
      <w:pPr>
        <w:pStyle w:val="styleText"/>
      </w:pPr>
    </w:p>
    <w:p w:rsidR="005A2B6A" w:rsidRDefault="005A2B6A" w:rsidP="005A2B6A">
      <w:pPr>
        <w:pStyle w:val="styleText"/>
      </w:pPr>
      <w:r>
        <w:t xml:space="preserve">Код функции декодирования </w:t>
      </w:r>
      <w:proofErr w:type="spellStart"/>
      <w:r>
        <w:t>токена</w:t>
      </w:r>
      <w:proofErr w:type="spellEnd"/>
      <w:r>
        <w:t xml:space="preserve"> выглядит следующим образом</w:t>
      </w:r>
      <w:r w:rsidRPr="005A2B6A">
        <w:t>:</w:t>
      </w:r>
    </w:p>
    <w:p w:rsidR="005A2B6A" w:rsidRPr="005A2B6A" w:rsidRDefault="005A2B6A" w:rsidP="005A2B6A">
      <w:pPr>
        <w:pStyle w:val="styleCode"/>
      </w:pPr>
      <w:r w:rsidRPr="005A2B6A">
        <w:t>/*</w:t>
      </w:r>
    </w:p>
    <w:p w:rsidR="005A2B6A" w:rsidRPr="005A2B6A" w:rsidRDefault="005A2B6A" w:rsidP="005A2B6A">
      <w:pPr>
        <w:pStyle w:val="styleCode"/>
      </w:pPr>
      <w:r w:rsidRPr="005A2B6A">
        <w:t xml:space="preserve">* </w:t>
      </w:r>
      <w:proofErr w:type="spellStart"/>
      <w:r w:rsidRPr="005A2B6A">
        <w:t>Функция</w:t>
      </w:r>
      <w:proofErr w:type="spellEnd"/>
      <w:r w:rsidRPr="005A2B6A">
        <w:t xml:space="preserve"> </w:t>
      </w:r>
      <w:proofErr w:type="spellStart"/>
      <w:r w:rsidRPr="005A2B6A">
        <w:t>получения</w:t>
      </w:r>
      <w:proofErr w:type="spellEnd"/>
      <w:r w:rsidRPr="005A2B6A">
        <w:t xml:space="preserve"> </w:t>
      </w:r>
      <w:proofErr w:type="spellStart"/>
      <w:r w:rsidRPr="005A2B6A">
        <w:t>данных</w:t>
      </w:r>
      <w:proofErr w:type="spellEnd"/>
      <w:r w:rsidRPr="005A2B6A">
        <w:t xml:space="preserve"> </w:t>
      </w:r>
      <w:proofErr w:type="spellStart"/>
      <w:r w:rsidRPr="005A2B6A">
        <w:t>из</w:t>
      </w:r>
      <w:proofErr w:type="spellEnd"/>
      <w:r w:rsidRPr="005A2B6A">
        <w:t xml:space="preserve"> </w:t>
      </w:r>
      <w:proofErr w:type="spellStart"/>
      <w:r w:rsidRPr="005A2B6A">
        <w:t>токена</w:t>
      </w:r>
      <w:proofErr w:type="spellEnd"/>
      <w:r w:rsidRPr="005A2B6A">
        <w:t xml:space="preserve"> </w:t>
      </w:r>
      <w:proofErr w:type="spellStart"/>
      <w:r w:rsidRPr="005A2B6A">
        <w:t>без</w:t>
      </w:r>
      <w:proofErr w:type="spellEnd"/>
      <w:r w:rsidRPr="005A2B6A">
        <w:t xml:space="preserve"> </w:t>
      </w:r>
      <w:proofErr w:type="spellStart"/>
      <w:r w:rsidRPr="005A2B6A">
        <w:t>проверки</w:t>
      </w:r>
      <w:proofErr w:type="spellEnd"/>
      <w:r w:rsidRPr="005A2B6A">
        <w:t xml:space="preserve"> </w:t>
      </w:r>
      <w:proofErr w:type="spellStart"/>
      <w:r w:rsidRPr="005A2B6A">
        <w:t>на</w:t>
      </w:r>
      <w:proofErr w:type="spellEnd"/>
      <w:r w:rsidRPr="005A2B6A">
        <w:t xml:space="preserve"> </w:t>
      </w:r>
      <w:proofErr w:type="spellStart"/>
      <w:r w:rsidRPr="005A2B6A">
        <w:t>валидацию</w:t>
      </w:r>
      <w:proofErr w:type="spellEnd"/>
    </w:p>
    <w:p w:rsidR="005A2B6A" w:rsidRPr="005A2B6A" w:rsidRDefault="005A2B6A" w:rsidP="005A2B6A">
      <w:pPr>
        <w:pStyle w:val="styleCode"/>
      </w:pPr>
      <w:r w:rsidRPr="005A2B6A">
        <w:t xml:space="preserve"> */</w:t>
      </w:r>
    </w:p>
    <w:p w:rsidR="005A2B6A" w:rsidRPr="005A2B6A" w:rsidRDefault="005A2B6A" w:rsidP="005A2B6A">
      <w:pPr>
        <w:pStyle w:val="styleCode"/>
      </w:pPr>
      <w:proofErr w:type="spellStart"/>
      <w:proofErr w:type="gramStart"/>
      <w:r w:rsidRPr="005A2B6A">
        <w:t>func</w:t>
      </w:r>
      <w:proofErr w:type="spellEnd"/>
      <w:proofErr w:type="gramEnd"/>
      <w:r w:rsidRPr="005A2B6A">
        <w:t xml:space="preserve"> </w:t>
      </w:r>
      <w:proofErr w:type="spellStart"/>
      <w:r w:rsidRPr="005A2B6A">
        <w:t>ParseTokenWithoutValid</w:t>
      </w:r>
      <w:proofErr w:type="spellEnd"/>
      <w:r w:rsidRPr="005A2B6A">
        <w:t>(</w:t>
      </w:r>
      <w:proofErr w:type="spellStart"/>
      <w:r w:rsidRPr="005A2B6A">
        <w:t>pToken</w:t>
      </w:r>
      <w:proofErr w:type="spellEnd"/>
      <w:r w:rsidRPr="005A2B6A">
        <w:t xml:space="preserve">, </w:t>
      </w:r>
      <w:proofErr w:type="spellStart"/>
      <w:r w:rsidRPr="005A2B6A">
        <w:t>signingKey</w:t>
      </w:r>
      <w:proofErr w:type="spellEnd"/>
      <w:r w:rsidRPr="005A2B6A">
        <w:t xml:space="preserve"> string) (</w:t>
      </w:r>
      <w:proofErr w:type="spellStart"/>
      <w:r w:rsidRPr="005A2B6A">
        <w:t>model.TokenOutputParseString</w:t>
      </w:r>
      <w:proofErr w:type="spellEnd"/>
      <w:r w:rsidRPr="005A2B6A">
        <w:t>, error) {</w:t>
      </w:r>
    </w:p>
    <w:p w:rsidR="005A2B6A" w:rsidRPr="005A2B6A" w:rsidRDefault="005A2B6A" w:rsidP="005A2B6A">
      <w:pPr>
        <w:pStyle w:val="styleCode"/>
      </w:pPr>
      <w:r w:rsidRPr="005A2B6A">
        <w:tab/>
      </w:r>
      <w:proofErr w:type="gramStart"/>
      <w:r w:rsidRPr="005A2B6A">
        <w:t>token</w:t>
      </w:r>
      <w:proofErr w:type="gramEnd"/>
      <w:r w:rsidRPr="005A2B6A">
        <w:t xml:space="preserve">, _ := </w:t>
      </w:r>
      <w:proofErr w:type="spellStart"/>
      <w:r w:rsidRPr="005A2B6A">
        <w:t>jwt.ParseWithClaims</w:t>
      </w:r>
      <w:proofErr w:type="spellEnd"/>
      <w:r w:rsidRPr="005A2B6A">
        <w:t>(</w:t>
      </w:r>
      <w:proofErr w:type="spellStart"/>
      <w:r w:rsidRPr="005A2B6A">
        <w:t>pToken</w:t>
      </w:r>
      <w:proofErr w:type="spellEnd"/>
      <w:r w:rsidRPr="005A2B6A">
        <w:t>, &amp;</w:t>
      </w:r>
      <w:proofErr w:type="spellStart"/>
      <w:r w:rsidRPr="005A2B6A">
        <w:t>tokenClaims</w:t>
      </w:r>
      <w:proofErr w:type="spellEnd"/>
      <w:r w:rsidRPr="005A2B6A">
        <w:t xml:space="preserve">{}, </w:t>
      </w:r>
      <w:proofErr w:type="spellStart"/>
      <w:r w:rsidRPr="005A2B6A">
        <w:t>func</w:t>
      </w:r>
      <w:proofErr w:type="spellEnd"/>
      <w:r w:rsidRPr="005A2B6A">
        <w:t>(token *</w:t>
      </w:r>
      <w:proofErr w:type="spellStart"/>
      <w:r w:rsidRPr="005A2B6A">
        <w:t>jwt.Token</w:t>
      </w:r>
      <w:proofErr w:type="spellEnd"/>
      <w:r w:rsidRPr="005A2B6A">
        <w:t>) (interface{}, error) {</w:t>
      </w:r>
    </w:p>
    <w:p w:rsidR="005A2B6A" w:rsidRPr="005A2B6A" w:rsidRDefault="005A2B6A" w:rsidP="005A2B6A">
      <w:pPr>
        <w:pStyle w:val="styleCode"/>
      </w:pPr>
      <w:r w:rsidRPr="005A2B6A">
        <w:tab/>
      </w:r>
      <w:r w:rsidRPr="005A2B6A">
        <w:tab/>
      </w:r>
      <w:proofErr w:type="gramStart"/>
      <w:r w:rsidRPr="005A2B6A">
        <w:t>if</w:t>
      </w:r>
      <w:proofErr w:type="gramEnd"/>
      <w:r w:rsidRPr="005A2B6A">
        <w:t xml:space="preserve"> _, ok := </w:t>
      </w:r>
      <w:proofErr w:type="spellStart"/>
      <w:r w:rsidRPr="005A2B6A">
        <w:t>token.Method</w:t>
      </w:r>
      <w:proofErr w:type="spellEnd"/>
      <w:r w:rsidRPr="005A2B6A">
        <w:t>.(*</w:t>
      </w:r>
      <w:proofErr w:type="spellStart"/>
      <w:r w:rsidRPr="005A2B6A">
        <w:t>jwt.SigningMethodHMAC</w:t>
      </w:r>
      <w:proofErr w:type="spellEnd"/>
      <w:r w:rsidRPr="005A2B6A">
        <w:t>); !ok {</w:t>
      </w:r>
    </w:p>
    <w:p w:rsidR="005A2B6A" w:rsidRPr="005A2B6A" w:rsidRDefault="005A2B6A" w:rsidP="005A2B6A">
      <w:pPr>
        <w:pStyle w:val="styleCode"/>
      </w:pPr>
      <w:r w:rsidRPr="005A2B6A">
        <w:tab/>
      </w:r>
      <w:r w:rsidRPr="005A2B6A">
        <w:tab/>
      </w:r>
      <w:r w:rsidRPr="005A2B6A">
        <w:tab/>
      </w:r>
      <w:proofErr w:type="gramStart"/>
      <w:r w:rsidRPr="005A2B6A">
        <w:t>return</w:t>
      </w:r>
      <w:proofErr w:type="gramEnd"/>
      <w:r w:rsidRPr="005A2B6A">
        <w:t xml:space="preserve"> nil, </w:t>
      </w:r>
      <w:proofErr w:type="spellStart"/>
      <w:r w:rsidRPr="005A2B6A">
        <w:t>errors.New</w:t>
      </w:r>
      <w:proofErr w:type="spellEnd"/>
      <w:r w:rsidRPr="005A2B6A">
        <w:t>("invalid signing method")</w:t>
      </w:r>
    </w:p>
    <w:p w:rsidR="005A2B6A" w:rsidRPr="005A2B6A" w:rsidRDefault="005A2B6A" w:rsidP="005A2B6A">
      <w:pPr>
        <w:pStyle w:val="styleCode"/>
      </w:pPr>
      <w:r w:rsidRPr="005A2B6A">
        <w:tab/>
      </w:r>
      <w:r w:rsidRPr="005A2B6A">
        <w:tab/>
        <w:t>}</w:t>
      </w:r>
    </w:p>
    <w:p w:rsidR="005A2B6A" w:rsidRPr="005A2B6A" w:rsidRDefault="005A2B6A" w:rsidP="005A2B6A">
      <w:pPr>
        <w:pStyle w:val="styleCode"/>
      </w:pPr>
    </w:p>
    <w:p w:rsidR="005A2B6A" w:rsidRPr="005A2B6A" w:rsidRDefault="005A2B6A" w:rsidP="005A2B6A">
      <w:pPr>
        <w:pStyle w:val="styleCode"/>
      </w:pPr>
      <w:r w:rsidRPr="005A2B6A">
        <w:tab/>
      </w:r>
      <w:r w:rsidRPr="005A2B6A">
        <w:tab/>
      </w:r>
      <w:proofErr w:type="gramStart"/>
      <w:r w:rsidRPr="005A2B6A">
        <w:t>return</w:t>
      </w:r>
      <w:proofErr w:type="gramEnd"/>
      <w:r w:rsidRPr="005A2B6A">
        <w:t xml:space="preserve"> []byte(</w:t>
      </w:r>
      <w:proofErr w:type="spellStart"/>
      <w:r w:rsidRPr="005A2B6A">
        <w:t>signingKey</w:t>
      </w:r>
      <w:proofErr w:type="spellEnd"/>
      <w:r w:rsidRPr="005A2B6A">
        <w:t>), nil</w:t>
      </w:r>
    </w:p>
    <w:p w:rsidR="005A2B6A" w:rsidRPr="005A2B6A" w:rsidRDefault="005A2B6A" w:rsidP="005A2B6A">
      <w:pPr>
        <w:pStyle w:val="styleCode"/>
      </w:pPr>
      <w:r w:rsidRPr="005A2B6A">
        <w:tab/>
        <w:t>})</w:t>
      </w:r>
    </w:p>
    <w:p w:rsidR="005A2B6A" w:rsidRPr="005A2B6A" w:rsidRDefault="005A2B6A" w:rsidP="005A2B6A">
      <w:pPr>
        <w:pStyle w:val="styleCode"/>
      </w:pPr>
    </w:p>
    <w:p w:rsidR="005A2B6A" w:rsidRPr="005A2B6A" w:rsidRDefault="005A2B6A" w:rsidP="005A2B6A">
      <w:pPr>
        <w:pStyle w:val="styleCode"/>
      </w:pPr>
      <w:r w:rsidRPr="005A2B6A">
        <w:tab/>
        <w:t xml:space="preserve">// </w:t>
      </w:r>
      <w:proofErr w:type="spellStart"/>
      <w:r w:rsidRPr="005A2B6A">
        <w:t>Получение</w:t>
      </w:r>
      <w:proofErr w:type="spellEnd"/>
      <w:r w:rsidRPr="005A2B6A">
        <w:t xml:space="preserve"> </w:t>
      </w:r>
      <w:proofErr w:type="spellStart"/>
      <w:r w:rsidRPr="005A2B6A">
        <w:t>данных</w:t>
      </w:r>
      <w:proofErr w:type="spellEnd"/>
      <w:r w:rsidRPr="005A2B6A">
        <w:t xml:space="preserve"> </w:t>
      </w:r>
      <w:proofErr w:type="spellStart"/>
      <w:r w:rsidRPr="005A2B6A">
        <w:t>из</w:t>
      </w:r>
      <w:proofErr w:type="spellEnd"/>
      <w:r w:rsidRPr="005A2B6A">
        <w:t xml:space="preserve"> </w:t>
      </w:r>
      <w:proofErr w:type="spellStart"/>
      <w:r w:rsidRPr="005A2B6A">
        <w:t>токена</w:t>
      </w:r>
      <w:proofErr w:type="spellEnd"/>
      <w:r w:rsidRPr="005A2B6A">
        <w:t xml:space="preserve"> (с </w:t>
      </w:r>
      <w:proofErr w:type="spellStart"/>
      <w:r w:rsidRPr="005A2B6A">
        <w:t>преобразованием</w:t>
      </w:r>
      <w:proofErr w:type="spellEnd"/>
      <w:r w:rsidRPr="005A2B6A">
        <w:t xml:space="preserve"> к </w:t>
      </w:r>
      <w:proofErr w:type="spellStart"/>
      <w:r w:rsidRPr="005A2B6A">
        <w:t>указателю</w:t>
      </w:r>
      <w:proofErr w:type="spellEnd"/>
      <w:r w:rsidRPr="005A2B6A">
        <w:t xml:space="preserve"> </w:t>
      </w:r>
      <w:proofErr w:type="spellStart"/>
      <w:r w:rsidRPr="005A2B6A">
        <w:t>на</w:t>
      </w:r>
      <w:proofErr w:type="spellEnd"/>
      <w:r w:rsidRPr="005A2B6A">
        <w:t xml:space="preserve"> </w:t>
      </w:r>
      <w:proofErr w:type="spellStart"/>
      <w:r w:rsidRPr="005A2B6A">
        <w:t>tokenClaims</w:t>
      </w:r>
      <w:proofErr w:type="spellEnd"/>
      <w:r w:rsidRPr="005A2B6A">
        <w:t>)</w:t>
      </w:r>
    </w:p>
    <w:p w:rsidR="005A2B6A" w:rsidRPr="005A2B6A" w:rsidRDefault="005A2B6A" w:rsidP="005A2B6A">
      <w:pPr>
        <w:pStyle w:val="styleCode"/>
      </w:pPr>
      <w:r w:rsidRPr="005A2B6A">
        <w:tab/>
      </w:r>
      <w:proofErr w:type="gramStart"/>
      <w:r w:rsidRPr="005A2B6A">
        <w:t>claims</w:t>
      </w:r>
      <w:proofErr w:type="gramEnd"/>
      <w:r w:rsidRPr="005A2B6A">
        <w:t xml:space="preserve">, ok := </w:t>
      </w:r>
      <w:proofErr w:type="spellStart"/>
      <w:r w:rsidRPr="005A2B6A">
        <w:t>token.Claims</w:t>
      </w:r>
      <w:proofErr w:type="spellEnd"/>
      <w:r w:rsidRPr="005A2B6A">
        <w:t>.(*</w:t>
      </w:r>
      <w:proofErr w:type="spellStart"/>
      <w:r w:rsidRPr="005A2B6A">
        <w:t>tokenClaims</w:t>
      </w:r>
      <w:proofErr w:type="spellEnd"/>
      <w:r w:rsidRPr="005A2B6A">
        <w:t>)</w:t>
      </w:r>
    </w:p>
    <w:p w:rsidR="005A2B6A" w:rsidRPr="005A2B6A" w:rsidRDefault="005A2B6A" w:rsidP="005A2B6A">
      <w:pPr>
        <w:pStyle w:val="styleCode"/>
      </w:pPr>
      <w:r w:rsidRPr="005A2B6A">
        <w:tab/>
      </w:r>
      <w:proofErr w:type="gramStart"/>
      <w:r w:rsidRPr="005A2B6A">
        <w:t>if !</w:t>
      </w:r>
      <w:proofErr w:type="gramEnd"/>
      <w:r w:rsidRPr="005A2B6A">
        <w:t>ok {</w:t>
      </w:r>
    </w:p>
    <w:p w:rsidR="005A2B6A" w:rsidRPr="005A2B6A" w:rsidRDefault="005A2B6A" w:rsidP="005A2B6A">
      <w:pPr>
        <w:pStyle w:val="styleCode"/>
      </w:pPr>
      <w:r w:rsidRPr="005A2B6A">
        <w:tab/>
      </w:r>
      <w:r w:rsidRPr="005A2B6A">
        <w:tab/>
      </w:r>
      <w:proofErr w:type="gramStart"/>
      <w:r w:rsidRPr="005A2B6A">
        <w:t>return</w:t>
      </w:r>
      <w:proofErr w:type="gramEnd"/>
      <w:r w:rsidRPr="005A2B6A">
        <w:t xml:space="preserve"> </w:t>
      </w:r>
      <w:proofErr w:type="spellStart"/>
      <w:r w:rsidRPr="005A2B6A">
        <w:t>model.TokenOutputParseString</w:t>
      </w:r>
      <w:proofErr w:type="spellEnd"/>
      <w:r w:rsidRPr="005A2B6A">
        <w:t xml:space="preserve">{}, </w:t>
      </w:r>
      <w:proofErr w:type="spellStart"/>
      <w:r w:rsidRPr="005A2B6A">
        <w:t>errors.New</w:t>
      </w:r>
      <w:proofErr w:type="spellEnd"/>
      <w:r w:rsidRPr="005A2B6A">
        <w:t>("token claims are not of type")</w:t>
      </w:r>
    </w:p>
    <w:p w:rsidR="005A2B6A" w:rsidRPr="005A2B6A" w:rsidRDefault="005A2B6A" w:rsidP="005A2B6A">
      <w:pPr>
        <w:pStyle w:val="styleCode"/>
      </w:pPr>
      <w:r w:rsidRPr="005A2B6A">
        <w:tab/>
        <w:t>}</w:t>
      </w:r>
    </w:p>
    <w:p w:rsidR="005A2B6A" w:rsidRPr="005A2B6A" w:rsidRDefault="005A2B6A" w:rsidP="005A2B6A">
      <w:pPr>
        <w:pStyle w:val="styleCode"/>
      </w:pPr>
    </w:p>
    <w:p w:rsidR="005A2B6A" w:rsidRPr="005A2B6A" w:rsidRDefault="005A2B6A" w:rsidP="005A2B6A">
      <w:pPr>
        <w:pStyle w:val="styleCode"/>
      </w:pPr>
      <w:r w:rsidRPr="005A2B6A">
        <w:tab/>
      </w:r>
      <w:proofErr w:type="gramStart"/>
      <w:r w:rsidRPr="005A2B6A">
        <w:t>return</w:t>
      </w:r>
      <w:proofErr w:type="gramEnd"/>
      <w:r w:rsidRPr="005A2B6A">
        <w:t xml:space="preserve"> </w:t>
      </w:r>
      <w:proofErr w:type="spellStart"/>
      <w:r w:rsidRPr="005A2B6A">
        <w:t>model.TokenOutputParseString</w:t>
      </w:r>
      <w:proofErr w:type="spellEnd"/>
      <w:r w:rsidRPr="005A2B6A">
        <w:t>{</w:t>
      </w:r>
    </w:p>
    <w:p w:rsidR="005A2B6A" w:rsidRPr="005A2B6A" w:rsidRDefault="005A2B6A" w:rsidP="005A2B6A">
      <w:pPr>
        <w:pStyle w:val="styleCode"/>
      </w:pPr>
      <w:r w:rsidRPr="005A2B6A">
        <w:tab/>
      </w:r>
      <w:r w:rsidRPr="005A2B6A">
        <w:tab/>
      </w:r>
      <w:proofErr w:type="spellStart"/>
      <w:r w:rsidRPr="005A2B6A">
        <w:t>UsersId</w:t>
      </w:r>
      <w:proofErr w:type="spellEnd"/>
      <w:r w:rsidRPr="005A2B6A">
        <w:t xml:space="preserve">: </w:t>
      </w:r>
      <w:proofErr w:type="spellStart"/>
      <w:r w:rsidRPr="005A2B6A">
        <w:t>claims.UsersId</w:t>
      </w:r>
      <w:proofErr w:type="spellEnd"/>
      <w:r w:rsidRPr="005A2B6A">
        <w:t>,</w:t>
      </w:r>
    </w:p>
    <w:p w:rsidR="005A2B6A" w:rsidRPr="005A2B6A" w:rsidRDefault="005A2B6A" w:rsidP="005A2B6A">
      <w:pPr>
        <w:pStyle w:val="styleCode"/>
      </w:pPr>
      <w:r w:rsidRPr="005A2B6A">
        <w:tab/>
      </w:r>
      <w:r w:rsidRPr="005A2B6A">
        <w:tab/>
      </w:r>
      <w:proofErr w:type="spellStart"/>
      <w:r w:rsidRPr="005A2B6A">
        <w:t>RolesId</w:t>
      </w:r>
      <w:proofErr w:type="spellEnd"/>
      <w:r w:rsidRPr="005A2B6A">
        <w:t xml:space="preserve">: </w:t>
      </w:r>
      <w:proofErr w:type="spellStart"/>
      <w:r w:rsidRPr="005A2B6A">
        <w:t>claims.RolesId</w:t>
      </w:r>
      <w:proofErr w:type="spellEnd"/>
      <w:r w:rsidRPr="005A2B6A">
        <w:t>,</w:t>
      </w:r>
    </w:p>
    <w:p w:rsidR="005A2B6A" w:rsidRPr="005A2B6A" w:rsidRDefault="005A2B6A" w:rsidP="005A2B6A">
      <w:pPr>
        <w:pStyle w:val="styleCode"/>
      </w:pPr>
      <w:r w:rsidRPr="005A2B6A">
        <w:tab/>
        <w:t>}, nil</w:t>
      </w:r>
    </w:p>
    <w:p w:rsidR="005A2B6A" w:rsidRDefault="005A2B6A" w:rsidP="005A2B6A">
      <w:pPr>
        <w:pStyle w:val="styleCode"/>
      </w:pPr>
      <w:r w:rsidRPr="005A2B6A">
        <w:t>}</w:t>
      </w:r>
    </w:p>
    <w:p w:rsidR="005A2B6A" w:rsidRDefault="005A2B6A" w:rsidP="005A2B6A">
      <w:pPr>
        <w:pStyle w:val="styleText"/>
      </w:pPr>
    </w:p>
    <w:p w:rsidR="005A2B6A" w:rsidRPr="00FA0818" w:rsidRDefault="00FA0818" w:rsidP="005A2B6A">
      <w:pPr>
        <w:pStyle w:val="styleText"/>
        <w:rPr>
          <w:b/>
          <w:lang w:val="en-US"/>
        </w:rPr>
      </w:pPr>
      <w:r w:rsidRPr="00FA0818">
        <w:rPr>
          <w:b/>
        </w:rPr>
        <w:lastRenderedPageBreak/>
        <w:t>Пояснения к коду</w:t>
      </w:r>
      <w:r w:rsidRPr="00FA0818">
        <w:rPr>
          <w:b/>
          <w:lang w:val="en-US"/>
        </w:rPr>
        <w:t>:</w:t>
      </w:r>
    </w:p>
    <w:p w:rsidR="00FA0818" w:rsidRDefault="00FA0818" w:rsidP="005A2B6A">
      <w:pPr>
        <w:pStyle w:val="styleText"/>
      </w:pPr>
      <w:r>
        <w:t xml:space="preserve">В функции </w:t>
      </w:r>
      <w:proofErr w:type="spellStart"/>
      <w:r>
        <w:rPr>
          <w:lang w:val="en-US"/>
        </w:rPr>
        <w:t>ParseTokenWithoutValid</w:t>
      </w:r>
      <w:proofErr w:type="spellEnd"/>
      <w:r w:rsidRPr="00FA0818">
        <w:t xml:space="preserve"> </w:t>
      </w:r>
      <w:r>
        <w:t xml:space="preserve">происходит декодирование </w:t>
      </w:r>
      <w:proofErr w:type="spellStart"/>
      <w:r>
        <w:t>токена</w:t>
      </w:r>
      <w:proofErr w:type="spellEnd"/>
      <w:r w:rsidRPr="00FA0818">
        <w:t xml:space="preserve">, </w:t>
      </w:r>
      <w:r>
        <w:t xml:space="preserve">даже в случае завершения его срока жизни. Такой подход использован с целью определить данные в </w:t>
      </w:r>
      <w:proofErr w:type="spellStart"/>
      <w:r>
        <w:t>токене</w:t>
      </w:r>
      <w:proofErr w:type="spellEnd"/>
      <w:r>
        <w:t xml:space="preserve"> обновления пользователя</w:t>
      </w:r>
      <w:r w:rsidRPr="00FA0818">
        <w:t xml:space="preserve">, </w:t>
      </w:r>
      <w:r>
        <w:t>чтобы не проходить процедуру авторизации повторно.</w:t>
      </w:r>
    </w:p>
    <w:p w:rsidR="00FA0818" w:rsidRDefault="00FA0818" w:rsidP="005A2B6A">
      <w:pPr>
        <w:pStyle w:val="styleText"/>
      </w:pPr>
    </w:p>
    <w:p w:rsidR="0009164E" w:rsidRDefault="0009164E" w:rsidP="005A2B6A">
      <w:pPr>
        <w:pStyle w:val="styleText"/>
      </w:pPr>
      <w:r>
        <w:t xml:space="preserve">Функция проверки </w:t>
      </w:r>
      <w:proofErr w:type="spellStart"/>
      <w:r>
        <w:t>валидности</w:t>
      </w:r>
      <w:proofErr w:type="spellEnd"/>
      <w:r>
        <w:t xml:space="preserve"> </w:t>
      </w:r>
      <w:proofErr w:type="spellStart"/>
      <w:r>
        <w:t>токена</w:t>
      </w:r>
      <w:proofErr w:type="spellEnd"/>
      <w:r>
        <w:t xml:space="preserve"> выглядит следующим образом</w:t>
      </w:r>
      <w:r w:rsidRPr="0009164E">
        <w:t>:</w:t>
      </w:r>
    </w:p>
    <w:p w:rsidR="0009164E" w:rsidRDefault="0009164E" w:rsidP="0009164E">
      <w:pPr>
        <w:pStyle w:val="styleCode"/>
      </w:pPr>
      <w:r>
        <w:t>/*</w:t>
      </w:r>
    </w:p>
    <w:p w:rsidR="0009164E" w:rsidRDefault="0009164E" w:rsidP="0009164E">
      <w:pPr>
        <w:pStyle w:val="styleCode"/>
      </w:pPr>
      <w:r>
        <w:t xml:space="preserve">* Функция проверки </w:t>
      </w:r>
      <w:proofErr w:type="spellStart"/>
      <w:r>
        <w:t>валидности</w:t>
      </w:r>
      <w:proofErr w:type="spellEnd"/>
      <w:r>
        <w:t xml:space="preserve"> </w:t>
      </w:r>
      <w:proofErr w:type="spellStart"/>
      <w:r>
        <w:t>токена</w:t>
      </w:r>
      <w:proofErr w:type="spellEnd"/>
    </w:p>
    <w:p w:rsidR="0009164E" w:rsidRDefault="0009164E" w:rsidP="0009164E">
      <w:pPr>
        <w:pStyle w:val="styleCode"/>
      </w:pPr>
      <w:r>
        <w:t xml:space="preserve"> */</w:t>
      </w:r>
    </w:p>
    <w:p w:rsidR="0009164E" w:rsidRDefault="0009164E" w:rsidP="0009164E">
      <w:pPr>
        <w:pStyle w:val="styleCode"/>
      </w:pPr>
      <w:proofErr w:type="spellStart"/>
      <w:proofErr w:type="gramStart"/>
      <w:r>
        <w:t>func</w:t>
      </w:r>
      <w:proofErr w:type="spellEnd"/>
      <w:proofErr w:type="gramEnd"/>
      <w:r>
        <w:t xml:space="preserve"> </w:t>
      </w:r>
      <w:proofErr w:type="spellStart"/>
      <w:r>
        <w:t>ValidToken</w:t>
      </w:r>
      <w:proofErr w:type="spellEnd"/>
      <w:r>
        <w:t>(</w:t>
      </w:r>
      <w:proofErr w:type="spellStart"/>
      <w:r>
        <w:t>pToken</w:t>
      </w:r>
      <w:proofErr w:type="spellEnd"/>
      <w:r>
        <w:t xml:space="preserve">, </w:t>
      </w:r>
      <w:proofErr w:type="spellStart"/>
      <w:r>
        <w:t>signingKey</w:t>
      </w:r>
      <w:proofErr w:type="spellEnd"/>
      <w:r>
        <w:t xml:space="preserve"> </w:t>
      </w:r>
      <w:proofErr w:type="spellStart"/>
      <w:r>
        <w:t>string</w:t>
      </w:r>
      <w:proofErr w:type="spellEnd"/>
      <w:r>
        <w:t xml:space="preserve">) </w:t>
      </w:r>
      <w:proofErr w:type="spellStart"/>
      <w:r>
        <w:t>bool</w:t>
      </w:r>
      <w:proofErr w:type="spellEnd"/>
      <w:r>
        <w:t xml:space="preserve"> {</w:t>
      </w:r>
    </w:p>
    <w:p w:rsidR="0009164E" w:rsidRPr="0009164E" w:rsidRDefault="0009164E" w:rsidP="0009164E">
      <w:pPr>
        <w:pStyle w:val="styleCode"/>
      </w:pPr>
      <w:r>
        <w:tab/>
      </w:r>
      <w:r w:rsidRPr="0009164E">
        <w:t xml:space="preserve">_, </w:t>
      </w:r>
      <w:proofErr w:type="gramStart"/>
      <w:r w:rsidRPr="0009164E">
        <w:t>err :=</w:t>
      </w:r>
      <w:proofErr w:type="gramEnd"/>
      <w:r w:rsidRPr="0009164E">
        <w:t xml:space="preserve"> </w:t>
      </w:r>
      <w:proofErr w:type="spellStart"/>
      <w:r w:rsidRPr="0009164E">
        <w:t>jwt.ParseWithClaims</w:t>
      </w:r>
      <w:proofErr w:type="spellEnd"/>
      <w:r w:rsidRPr="0009164E">
        <w:t>(</w:t>
      </w:r>
      <w:proofErr w:type="spellStart"/>
      <w:r w:rsidRPr="0009164E">
        <w:t>pToken</w:t>
      </w:r>
      <w:proofErr w:type="spellEnd"/>
      <w:r w:rsidRPr="0009164E">
        <w:t>, &amp;</w:t>
      </w:r>
      <w:proofErr w:type="spellStart"/>
      <w:r w:rsidRPr="0009164E">
        <w:t>tokenClaims</w:t>
      </w:r>
      <w:proofErr w:type="spellEnd"/>
      <w:r w:rsidRPr="0009164E">
        <w:t xml:space="preserve">{}, </w:t>
      </w:r>
      <w:proofErr w:type="spellStart"/>
      <w:r w:rsidRPr="0009164E">
        <w:t>func</w:t>
      </w:r>
      <w:proofErr w:type="spellEnd"/>
      <w:r w:rsidRPr="0009164E">
        <w:t>(token *</w:t>
      </w:r>
      <w:proofErr w:type="spellStart"/>
      <w:r w:rsidRPr="0009164E">
        <w:t>jwt.Token</w:t>
      </w:r>
      <w:proofErr w:type="spellEnd"/>
      <w:r w:rsidRPr="0009164E">
        <w:t>) (interface{}, error) {</w:t>
      </w:r>
    </w:p>
    <w:p w:rsidR="0009164E" w:rsidRPr="0009164E" w:rsidRDefault="0009164E" w:rsidP="0009164E">
      <w:pPr>
        <w:pStyle w:val="styleCode"/>
      </w:pPr>
      <w:r w:rsidRPr="0009164E">
        <w:tab/>
      </w:r>
      <w:r w:rsidRPr="0009164E">
        <w:tab/>
      </w:r>
      <w:proofErr w:type="gramStart"/>
      <w:r w:rsidRPr="0009164E">
        <w:t>if</w:t>
      </w:r>
      <w:proofErr w:type="gramEnd"/>
      <w:r w:rsidRPr="0009164E">
        <w:t xml:space="preserve"> _, ok := </w:t>
      </w:r>
      <w:proofErr w:type="spellStart"/>
      <w:r w:rsidRPr="0009164E">
        <w:t>token.Method</w:t>
      </w:r>
      <w:proofErr w:type="spellEnd"/>
      <w:r w:rsidRPr="0009164E">
        <w:t>.(*</w:t>
      </w:r>
      <w:proofErr w:type="spellStart"/>
      <w:r w:rsidRPr="0009164E">
        <w:t>jwt.SigningMethodHMAC</w:t>
      </w:r>
      <w:proofErr w:type="spellEnd"/>
      <w:r w:rsidRPr="0009164E">
        <w:t>); !ok {</w:t>
      </w:r>
    </w:p>
    <w:p w:rsidR="0009164E" w:rsidRPr="0009164E" w:rsidRDefault="0009164E" w:rsidP="0009164E">
      <w:pPr>
        <w:pStyle w:val="styleCode"/>
      </w:pPr>
      <w:r w:rsidRPr="0009164E">
        <w:tab/>
      </w:r>
      <w:r w:rsidRPr="0009164E">
        <w:tab/>
      </w:r>
      <w:r w:rsidRPr="0009164E">
        <w:tab/>
      </w:r>
      <w:proofErr w:type="gramStart"/>
      <w:r w:rsidRPr="0009164E">
        <w:t>return</w:t>
      </w:r>
      <w:proofErr w:type="gramEnd"/>
      <w:r w:rsidRPr="0009164E">
        <w:t xml:space="preserve"> nil, </w:t>
      </w:r>
      <w:proofErr w:type="spellStart"/>
      <w:r w:rsidRPr="0009164E">
        <w:t>errors.New</w:t>
      </w:r>
      <w:proofErr w:type="spellEnd"/>
      <w:r w:rsidRPr="0009164E">
        <w:t>("invalid signing method")</w:t>
      </w:r>
    </w:p>
    <w:p w:rsidR="0009164E" w:rsidRPr="0009164E" w:rsidRDefault="0009164E" w:rsidP="0009164E">
      <w:pPr>
        <w:pStyle w:val="styleCode"/>
      </w:pPr>
      <w:r w:rsidRPr="0009164E">
        <w:tab/>
      </w:r>
      <w:r w:rsidRPr="0009164E">
        <w:tab/>
        <w:t>}</w:t>
      </w:r>
    </w:p>
    <w:p w:rsidR="0009164E" w:rsidRPr="0009164E" w:rsidRDefault="0009164E" w:rsidP="0009164E">
      <w:pPr>
        <w:pStyle w:val="styleCode"/>
      </w:pPr>
    </w:p>
    <w:p w:rsidR="0009164E" w:rsidRPr="0009164E" w:rsidRDefault="0009164E" w:rsidP="0009164E">
      <w:pPr>
        <w:pStyle w:val="styleCode"/>
      </w:pPr>
      <w:r w:rsidRPr="0009164E">
        <w:tab/>
      </w:r>
      <w:r w:rsidRPr="0009164E">
        <w:tab/>
      </w:r>
      <w:proofErr w:type="gramStart"/>
      <w:r w:rsidRPr="0009164E">
        <w:t>return</w:t>
      </w:r>
      <w:proofErr w:type="gramEnd"/>
      <w:r w:rsidRPr="0009164E">
        <w:t xml:space="preserve"> []byte(</w:t>
      </w:r>
      <w:proofErr w:type="spellStart"/>
      <w:r w:rsidRPr="0009164E">
        <w:t>signingKey</w:t>
      </w:r>
      <w:proofErr w:type="spellEnd"/>
      <w:r w:rsidRPr="0009164E">
        <w:t>), nil</w:t>
      </w:r>
    </w:p>
    <w:p w:rsidR="0009164E" w:rsidRPr="0009164E" w:rsidRDefault="0009164E" w:rsidP="0009164E">
      <w:pPr>
        <w:pStyle w:val="styleCode"/>
      </w:pPr>
      <w:r w:rsidRPr="0009164E">
        <w:tab/>
        <w:t>})</w:t>
      </w:r>
    </w:p>
    <w:p w:rsidR="0009164E" w:rsidRPr="0009164E" w:rsidRDefault="0009164E" w:rsidP="0009164E">
      <w:pPr>
        <w:pStyle w:val="styleCode"/>
      </w:pPr>
    </w:p>
    <w:p w:rsidR="0009164E" w:rsidRPr="0009164E" w:rsidRDefault="0009164E" w:rsidP="0009164E">
      <w:pPr>
        <w:pStyle w:val="styleCode"/>
      </w:pPr>
      <w:r w:rsidRPr="0009164E">
        <w:tab/>
      </w:r>
      <w:proofErr w:type="gramStart"/>
      <w:r w:rsidRPr="0009164E">
        <w:t>if</w:t>
      </w:r>
      <w:proofErr w:type="gramEnd"/>
      <w:r w:rsidRPr="0009164E">
        <w:t xml:space="preserve"> err != nil {</w:t>
      </w:r>
    </w:p>
    <w:p w:rsidR="0009164E" w:rsidRDefault="0009164E" w:rsidP="0009164E">
      <w:pPr>
        <w:pStyle w:val="styleCode"/>
      </w:pPr>
      <w:r w:rsidRPr="0009164E">
        <w:tab/>
      </w:r>
      <w:r w:rsidRPr="0009164E">
        <w:tab/>
      </w:r>
      <w:proofErr w:type="gramStart"/>
      <w:r>
        <w:t>return</w:t>
      </w:r>
      <w:proofErr w:type="gramEnd"/>
      <w:r>
        <w:t xml:space="preserve"> false</w:t>
      </w:r>
    </w:p>
    <w:p w:rsidR="0009164E" w:rsidRDefault="0009164E" w:rsidP="0009164E">
      <w:pPr>
        <w:pStyle w:val="styleCode"/>
      </w:pPr>
      <w:r>
        <w:tab/>
        <w:t>}</w:t>
      </w:r>
    </w:p>
    <w:p w:rsidR="0009164E" w:rsidRDefault="0009164E" w:rsidP="0009164E">
      <w:pPr>
        <w:pStyle w:val="styleCode"/>
      </w:pPr>
    </w:p>
    <w:p w:rsidR="0009164E" w:rsidRDefault="0009164E" w:rsidP="0009164E">
      <w:pPr>
        <w:pStyle w:val="styleCode"/>
      </w:pPr>
      <w:r>
        <w:tab/>
      </w:r>
      <w:proofErr w:type="spellStart"/>
      <w:proofErr w:type="gramStart"/>
      <w:r>
        <w:t>return</w:t>
      </w:r>
      <w:proofErr w:type="spellEnd"/>
      <w:proofErr w:type="gramEnd"/>
      <w:r>
        <w:t xml:space="preserve"> </w:t>
      </w:r>
      <w:proofErr w:type="spellStart"/>
      <w:r>
        <w:t>true</w:t>
      </w:r>
      <w:proofErr w:type="spellEnd"/>
    </w:p>
    <w:p w:rsidR="0009164E" w:rsidRDefault="0009164E" w:rsidP="0009164E">
      <w:pPr>
        <w:pStyle w:val="styleCode"/>
      </w:pPr>
      <w:r>
        <w:t>}</w:t>
      </w:r>
    </w:p>
    <w:p w:rsidR="0009164E" w:rsidRDefault="0009164E" w:rsidP="0009164E">
      <w:pPr>
        <w:pStyle w:val="styleText"/>
      </w:pPr>
    </w:p>
    <w:p w:rsidR="0009164E" w:rsidRPr="0009164E" w:rsidRDefault="0009164E" w:rsidP="0009164E">
      <w:pPr>
        <w:pStyle w:val="styleText"/>
        <w:rPr>
          <w:b/>
          <w:lang w:val="en-US"/>
        </w:rPr>
      </w:pPr>
      <w:r w:rsidRPr="0009164E">
        <w:rPr>
          <w:b/>
        </w:rPr>
        <w:t>Пояснения к коду</w:t>
      </w:r>
      <w:r w:rsidRPr="0009164E">
        <w:rPr>
          <w:b/>
          <w:lang w:val="en-US"/>
        </w:rPr>
        <w:t>:</w:t>
      </w:r>
    </w:p>
    <w:p w:rsidR="0009164E" w:rsidRDefault="0009164E" w:rsidP="0009164E">
      <w:pPr>
        <w:pStyle w:val="styleText"/>
      </w:pPr>
      <w:r>
        <w:t xml:space="preserve">В функции происходит проверка </w:t>
      </w:r>
      <w:proofErr w:type="spellStart"/>
      <w:r>
        <w:t>токена</w:t>
      </w:r>
      <w:proofErr w:type="spellEnd"/>
      <w:r>
        <w:t xml:space="preserve"> на </w:t>
      </w:r>
      <w:proofErr w:type="spellStart"/>
      <w:r>
        <w:t>валидность</w:t>
      </w:r>
      <w:proofErr w:type="spellEnd"/>
      <w:r>
        <w:t xml:space="preserve"> (с учётом времени жизни </w:t>
      </w:r>
      <w:proofErr w:type="spellStart"/>
      <w:r>
        <w:t>токена</w:t>
      </w:r>
      <w:proofErr w:type="spellEnd"/>
      <w:r>
        <w:t>).</w:t>
      </w:r>
    </w:p>
    <w:p w:rsidR="0009164E" w:rsidRDefault="0009164E" w:rsidP="0009164E">
      <w:pPr>
        <w:pStyle w:val="styleText"/>
      </w:pPr>
    </w:p>
    <w:p w:rsidR="0009164E" w:rsidRDefault="0009164E" w:rsidP="0009164E">
      <w:pPr>
        <w:pStyle w:val="styleText"/>
      </w:pPr>
      <w:r>
        <w:t xml:space="preserve">Функция </w:t>
      </w:r>
      <w:proofErr w:type="spellStart"/>
      <w:r>
        <w:t>парсинга</w:t>
      </w:r>
      <w:proofErr w:type="spellEnd"/>
      <w:r>
        <w:t xml:space="preserve"> </w:t>
      </w:r>
      <w:proofErr w:type="spellStart"/>
      <w:r>
        <w:t>токена</w:t>
      </w:r>
      <w:proofErr w:type="spellEnd"/>
      <w:r>
        <w:t xml:space="preserve"> с </w:t>
      </w:r>
      <w:proofErr w:type="spellStart"/>
      <w:r>
        <w:t>валидацией</w:t>
      </w:r>
      <w:proofErr w:type="spellEnd"/>
      <w:r>
        <w:t xml:space="preserve"> выглядит следующим образом</w:t>
      </w:r>
      <w:r w:rsidRPr="0009164E">
        <w:t>:</w:t>
      </w:r>
    </w:p>
    <w:p w:rsidR="0009164E" w:rsidRPr="0009164E" w:rsidRDefault="0009164E" w:rsidP="0009164E">
      <w:pPr>
        <w:pStyle w:val="styleCode"/>
      </w:pPr>
      <w:r w:rsidRPr="0009164E">
        <w:t xml:space="preserve">// </w:t>
      </w:r>
      <w:proofErr w:type="spellStart"/>
      <w:r>
        <w:t>Функция</w:t>
      </w:r>
      <w:proofErr w:type="spellEnd"/>
      <w:r w:rsidRPr="0009164E">
        <w:t xml:space="preserve"> </w:t>
      </w:r>
      <w:proofErr w:type="spellStart"/>
      <w:r>
        <w:t>парсинга</w:t>
      </w:r>
      <w:proofErr w:type="spellEnd"/>
      <w:r w:rsidRPr="0009164E">
        <w:t xml:space="preserve"> </w:t>
      </w:r>
      <w:proofErr w:type="spellStart"/>
      <w:r>
        <w:t>токена</w:t>
      </w:r>
      <w:proofErr w:type="spellEnd"/>
    </w:p>
    <w:p w:rsidR="0009164E" w:rsidRPr="0009164E" w:rsidRDefault="0009164E" w:rsidP="0009164E">
      <w:pPr>
        <w:pStyle w:val="styleCode"/>
      </w:pPr>
      <w:proofErr w:type="spellStart"/>
      <w:proofErr w:type="gramStart"/>
      <w:r w:rsidRPr="0009164E">
        <w:t>func</w:t>
      </w:r>
      <w:proofErr w:type="spellEnd"/>
      <w:proofErr w:type="gramEnd"/>
      <w:r w:rsidRPr="0009164E">
        <w:t xml:space="preserve"> (s *</w:t>
      </w:r>
      <w:proofErr w:type="spellStart"/>
      <w:r w:rsidRPr="0009164E">
        <w:t>AuthService</w:t>
      </w:r>
      <w:proofErr w:type="spellEnd"/>
      <w:r w:rsidRPr="0009164E">
        <w:t xml:space="preserve">) </w:t>
      </w:r>
      <w:proofErr w:type="spellStart"/>
      <w:r w:rsidRPr="0009164E">
        <w:t>ParseToken</w:t>
      </w:r>
      <w:proofErr w:type="spellEnd"/>
      <w:r w:rsidRPr="0009164E">
        <w:t>(</w:t>
      </w:r>
      <w:proofErr w:type="spellStart"/>
      <w:r w:rsidRPr="0009164E">
        <w:t>pToken</w:t>
      </w:r>
      <w:proofErr w:type="spellEnd"/>
      <w:r w:rsidRPr="0009164E">
        <w:t xml:space="preserve">, </w:t>
      </w:r>
      <w:proofErr w:type="spellStart"/>
      <w:r w:rsidRPr="0009164E">
        <w:t>signingKey</w:t>
      </w:r>
      <w:proofErr w:type="spellEnd"/>
      <w:r w:rsidRPr="0009164E">
        <w:t xml:space="preserve"> string) (</w:t>
      </w:r>
      <w:proofErr w:type="spellStart"/>
      <w:r w:rsidRPr="0009164E">
        <w:t>model.TokenOutputParse</w:t>
      </w:r>
      <w:proofErr w:type="spellEnd"/>
      <w:r w:rsidRPr="0009164E">
        <w:t>, error) {</w:t>
      </w:r>
    </w:p>
    <w:p w:rsidR="0009164E" w:rsidRPr="0009164E" w:rsidRDefault="0009164E" w:rsidP="0009164E">
      <w:pPr>
        <w:pStyle w:val="styleCode"/>
      </w:pPr>
      <w:r w:rsidRPr="0009164E">
        <w:tab/>
      </w:r>
      <w:proofErr w:type="gramStart"/>
      <w:r w:rsidRPr="0009164E">
        <w:t>token</w:t>
      </w:r>
      <w:proofErr w:type="gramEnd"/>
      <w:r w:rsidRPr="0009164E">
        <w:t xml:space="preserve">, err := </w:t>
      </w:r>
      <w:proofErr w:type="spellStart"/>
      <w:r w:rsidRPr="0009164E">
        <w:t>jwt.ParseWithClaims</w:t>
      </w:r>
      <w:proofErr w:type="spellEnd"/>
      <w:r w:rsidRPr="0009164E">
        <w:t>(</w:t>
      </w:r>
      <w:proofErr w:type="spellStart"/>
      <w:r w:rsidRPr="0009164E">
        <w:t>pToken</w:t>
      </w:r>
      <w:proofErr w:type="spellEnd"/>
      <w:r w:rsidRPr="0009164E">
        <w:t>, &amp;</w:t>
      </w:r>
      <w:proofErr w:type="spellStart"/>
      <w:r w:rsidRPr="0009164E">
        <w:t>tokenClaims</w:t>
      </w:r>
      <w:proofErr w:type="spellEnd"/>
      <w:r w:rsidRPr="0009164E">
        <w:t xml:space="preserve">{}, </w:t>
      </w:r>
      <w:proofErr w:type="spellStart"/>
      <w:r w:rsidRPr="0009164E">
        <w:t>func</w:t>
      </w:r>
      <w:proofErr w:type="spellEnd"/>
      <w:r w:rsidRPr="0009164E">
        <w:t>(token *</w:t>
      </w:r>
      <w:proofErr w:type="spellStart"/>
      <w:r w:rsidRPr="0009164E">
        <w:t>jwt.Token</w:t>
      </w:r>
      <w:proofErr w:type="spellEnd"/>
      <w:r w:rsidRPr="0009164E">
        <w:t>) (interface{}, error) {</w:t>
      </w:r>
    </w:p>
    <w:p w:rsidR="0009164E" w:rsidRPr="0009164E" w:rsidRDefault="0009164E" w:rsidP="0009164E">
      <w:pPr>
        <w:pStyle w:val="styleCode"/>
      </w:pPr>
      <w:r w:rsidRPr="0009164E">
        <w:tab/>
      </w:r>
      <w:r w:rsidRPr="0009164E">
        <w:tab/>
      </w:r>
      <w:proofErr w:type="gramStart"/>
      <w:r w:rsidRPr="0009164E">
        <w:t>if</w:t>
      </w:r>
      <w:proofErr w:type="gramEnd"/>
      <w:r w:rsidRPr="0009164E">
        <w:t xml:space="preserve"> _, ok := </w:t>
      </w:r>
      <w:proofErr w:type="spellStart"/>
      <w:r w:rsidRPr="0009164E">
        <w:t>token.Method</w:t>
      </w:r>
      <w:proofErr w:type="spellEnd"/>
      <w:r w:rsidRPr="0009164E">
        <w:t>.(*</w:t>
      </w:r>
      <w:proofErr w:type="spellStart"/>
      <w:r w:rsidRPr="0009164E">
        <w:t>jwt.SigningMethodHMAC</w:t>
      </w:r>
      <w:proofErr w:type="spellEnd"/>
      <w:r w:rsidRPr="0009164E">
        <w:t>); !ok {</w:t>
      </w:r>
    </w:p>
    <w:p w:rsidR="0009164E" w:rsidRPr="0009164E" w:rsidRDefault="0009164E" w:rsidP="0009164E">
      <w:pPr>
        <w:pStyle w:val="styleCode"/>
      </w:pPr>
      <w:r w:rsidRPr="0009164E">
        <w:tab/>
      </w:r>
      <w:r w:rsidRPr="0009164E">
        <w:tab/>
      </w:r>
      <w:r w:rsidRPr="0009164E">
        <w:tab/>
      </w:r>
      <w:proofErr w:type="gramStart"/>
      <w:r w:rsidRPr="0009164E">
        <w:t>return</w:t>
      </w:r>
      <w:proofErr w:type="gramEnd"/>
      <w:r w:rsidRPr="0009164E">
        <w:t xml:space="preserve"> nil, </w:t>
      </w:r>
      <w:proofErr w:type="spellStart"/>
      <w:r w:rsidRPr="0009164E">
        <w:t>errors.New</w:t>
      </w:r>
      <w:proofErr w:type="spellEnd"/>
      <w:r w:rsidRPr="0009164E">
        <w:t>("invalid signing method")</w:t>
      </w:r>
    </w:p>
    <w:p w:rsidR="0009164E" w:rsidRPr="0009164E" w:rsidRDefault="0009164E" w:rsidP="0009164E">
      <w:pPr>
        <w:pStyle w:val="styleCode"/>
      </w:pPr>
      <w:r w:rsidRPr="0009164E">
        <w:tab/>
      </w:r>
      <w:r w:rsidRPr="0009164E">
        <w:tab/>
        <w:t>}</w:t>
      </w:r>
    </w:p>
    <w:p w:rsidR="0009164E" w:rsidRPr="0009164E" w:rsidRDefault="0009164E" w:rsidP="0009164E">
      <w:pPr>
        <w:pStyle w:val="styleCode"/>
      </w:pPr>
    </w:p>
    <w:p w:rsidR="0009164E" w:rsidRPr="0009164E" w:rsidRDefault="0009164E" w:rsidP="0009164E">
      <w:pPr>
        <w:pStyle w:val="styleCode"/>
      </w:pPr>
      <w:r w:rsidRPr="0009164E">
        <w:tab/>
      </w:r>
      <w:r w:rsidRPr="0009164E">
        <w:tab/>
      </w:r>
      <w:proofErr w:type="gramStart"/>
      <w:r w:rsidRPr="0009164E">
        <w:t>return</w:t>
      </w:r>
      <w:proofErr w:type="gramEnd"/>
      <w:r w:rsidRPr="0009164E">
        <w:t xml:space="preserve"> []byte(</w:t>
      </w:r>
      <w:proofErr w:type="spellStart"/>
      <w:r w:rsidRPr="0009164E">
        <w:t>signingKey</w:t>
      </w:r>
      <w:proofErr w:type="spellEnd"/>
      <w:r w:rsidRPr="0009164E">
        <w:t>), nil</w:t>
      </w:r>
    </w:p>
    <w:p w:rsidR="0009164E" w:rsidRPr="0009164E" w:rsidRDefault="0009164E" w:rsidP="0009164E">
      <w:pPr>
        <w:pStyle w:val="styleCode"/>
      </w:pPr>
      <w:r w:rsidRPr="0009164E">
        <w:tab/>
        <w:t>})</w:t>
      </w:r>
    </w:p>
    <w:p w:rsidR="0009164E" w:rsidRPr="0009164E" w:rsidRDefault="0009164E" w:rsidP="0009164E">
      <w:pPr>
        <w:pStyle w:val="styleCode"/>
      </w:pPr>
    </w:p>
    <w:p w:rsidR="0009164E" w:rsidRPr="0009164E" w:rsidRDefault="0009164E" w:rsidP="0009164E">
      <w:pPr>
        <w:pStyle w:val="styleCode"/>
      </w:pPr>
      <w:r w:rsidRPr="0009164E">
        <w:tab/>
      </w:r>
      <w:proofErr w:type="gramStart"/>
      <w:r w:rsidRPr="0009164E">
        <w:t>if !</w:t>
      </w:r>
      <w:proofErr w:type="spellStart"/>
      <w:proofErr w:type="gramEnd"/>
      <w:r w:rsidRPr="0009164E">
        <w:t>token.Valid</w:t>
      </w:r>
      <w:proofErr w:type="spellEnd"/>
      <w:r w:rsidRPr="0009164E">
        <w:t xml:space="preserve"> {</w:t>
      </w:r>
    </w:p>
    <w:p w:rsidR="0009164E" w:rsidRPr="0009164E" w:rsidRDefault="0009164E" w:rsidP="0009164E">
      <w:pPr>
        <w:pStyle w:val="styleCode"/>
      </w:pPr>
      <w:r w:rsidRPr="0009164E">
        <w:lastRenderedPageBreak/>
        <w:tab/>
      </w:r>
      <w:r w:rsidRPr="0009164E">
        <w:tab/>
      </w:r>
      <w:proofErr w:type="gramStart"/>
      <w:r w:rsidRPr="0009164E">
        <w:t>return</w:t>
      </w:r>
      <w:proofErr w:type="gramEnd"/>
      <w:r w:rsidRPr="0009164E">
        <w:t xml:space="preserve"> </w:t>
      </w:r>
      <w:proofErr w:type="spellStart"/>
      <w:r w:rsidRPr="0009164E">
        <w:t>model.TokenOutputParse</w:t>
      </w:r>
      <w:proofErr w:type="spellEnd"/>
      <w:r w:rsidRPr="0009164E">
        <w:t xml:space="preserve">{}, </w:t>
      </w:r>
      <w:proofErr w:type="spellStart"/>
      <w:r w:rsidRPr="0009164E">
        <w:t>errors.New</w:t>
      </w:r>
      <w:proofErr w:type="spellEnd"/>
      <w:r w:rsidRPr="0009164E">
        <w:t>("token is not valid")</w:t>
      </w:r>
    </w:p>
    <w:p w:rsidR="0009164E" w:rsidRPr="0009164E" w:rsidRDefault="0009164E" w:rsidP="0009164E">
      <w:pPr>
        <w:pStyle w:val="styleCode"/>
      </w:pPr>
      <w:r w:rsidRPr="0009164E">
        <w:tab/>
        <w:t>}</w:t>
      </w:r>
    </w:p>
    <w:p w:rsidR="0009164E" w:rsidRPr="0009164E" w:rsidRDefault="0009164E" w:rsidP="0009164E">
      <w:pPr>
        <w:pStyle w:val="styleCode"/>
      </w:pPr>
    </w:p>
    <w:p w:rsidR="0009164E" w:rsidRPr="0009164E" w:rsidRDefault="0009164E" w:rsidP="0009164E">
      <w:pPr>
        <w:pStyle w:val="styleCode"/>
      </w:pPr>
      <w:r w:rsidRPr="0009164E">
        <w:tab/>
      </w:r>
      <w:proofErr w:type="gramStart"/>
      <w:r w:rsidRPr="0009164E">
        <w:t>if</w:t>
      </w:r>
      <w:proofErr w:type="gramEnd"/>
      <w:r w:rsidRPr="0009164E">
        <w:t xml:space="preserve"> err != nil {</w:t>
      </w:r>
    </w:p>
    <w:p w:rsidR="0009164E" w:rsidRPr="0009164E" w:rsidRDefault="0009164E" w:rsidP="0009164E">
      <w:pPr>
        <w:pStyle w:val="styleCode"/>
      </w:pPr>
      <w:r w:rsidRPr="0009164E">
        <w:tab/>
      </w:r>
      <w:r w:rsidRPr="0009164E">
        <w:tab/>
      </w:r>
      <w:proofErr w:type="gramStart"/>
      <w:r w:rsidRPr="0009164E">
        <w:t>return</w:t>
      </w:r>
      <w:proofErr w:type="gramEnd"/>
      <w:r w:rsidRPr="0009164E">
        <w:t xml:space="preserve"> </w:t>
      </w:r>
      <w:proofErr w:type="spellStart"/>
      <w:r w:rsidRPr="0009164E">
        <w:t>model.TokenOutputParse</w:t>
      </w:r>
      <w:proofErr w:type="spellEnd"/>
      <w:r w:rsidRPr="0009164E">
        <w:t>{}, err</w:t>
      </w:r>
    </w:p>
    <w:p w:rsidR="0009164E" w:rsidRDefault="0009164E" w:rsidP="0009164E">
      <w:pPr>
        <w:pStyle w:val="styleCode"/>
      </w:pPr>
      <w:r w:rsidRPr="0009164E">
        <w:tab/>
      </w:r>
      <w:r>
        <w:t>}</w:t>
      </w:r>
    </w:p>
    <w:p w:rsidR="0009164E" w:rsidRDefault="0009164E" w:rsidP="0009164E">
      <w:pPr>
        <w:pStyle w:val="styleCode"/>
      </w:pPr>
    </w:p>
    <w:p w:rsidR="0009164E" w:rsidRDefault="0009164E" w:rsidP="0009164E">
      <w:pPr>
        <w:pStyle w:val="styleCode"/>
      </w:pPr>
      <w:r>
        <w:tab/>
        <w:t xml:space="preserve">// Получение данных из </w:t>
      </w:r>
      <w:proofErr w:type="spellStart"/>
      <w:r>
        <w:t>токена</w:t>
      </w:r>
      <w:proofErr w:type="spellEnd"/>
      <w:r>
        <w:t xml:space="preserve"> (с преобразованием к указателю на </w:t>
      </w:r>
      <w:proofErr w:type="spellStart"/>
      <w:r>
        <w:t>tokenClaims</w:t>
      </w:r>
      <w:proofErr w:type="spellEnd"/>
      <w:r>
        <w:t>)</w:t>
      </w:r>
    </w:p>
    <w:p w:rsidR="0009164E" w:rsidRPr="0009164E" w:rsidRDefault="0009164E" w:rsidP="0009164E">
      <w:pPr>
        <w:pStyle w:val="styleCode"/>
      </w:pPr>
      <w:r>
        <w:tab/>
      </w:r>
      <w:proofErr w:type="gramStart"/>
      <w:r w:rsidRPr="0009164E">
        <w:t>claims</w:t>
      </w:r>
      <w:proofErr w:type="gramEnd"/>
      <w:r w:rsidRPr="0009164E">
        <w:t xml:space="preserve">, ok := </w:t>
      </w:r>
      <w:proofErr w:type="spellStart"/>
      <w:r w:rsidRPr="0009164E">
        <w:t>token.Claims</w:t>
      </w:r>
      <w:proofErr w:type="spellEnd"/>
      <w:r w:rsidRPr="0009164E">
        <w:t>.(*</w:t>
      </w:r>
      <w:proofErr w:type="spellStart"/>
      <w:r w:rsidRPr="0009164E">
        <w:t>tokenClaims</w:t>
      </w:r>
      <w:proofErr w:type="spellEnd"/>
      <w:r w:rsidRPr="0009164E">
        <w:t>)</w:t>
      </w:r>
    </w:p>
    <w:p w:rsidR="0009164E" w:rsidRPr="0009164E" w:rsidRDefault="0009164E" w:rsidP="0009164E">
      <w:pPr>
        <w:pStyle w:val="styleCode"/>
      </w:pPr>
      <w:r w:rsidRPr="0009164E">
        <w:tab/>
      </w:r>
      <w:proofErr w:type="gramStart"/>
      <w:r w:rsidRPr="0009164E">
        <w:t>if !</w:t>
      </w:r>
      <w:proofErr w:type="gramEnd"/>
      <w:r w:rsidRPr="0009164E">
        <w:t>ok {</w:t>
      </w:r>
    </w:p>
    <w:p w:rsidR="0009164E" w:rsidRPr="0009164E" w:rsidRDefault="0009164E" w:rsidP="0009164E">
      <w:pPr>
        <w:pStyle w:val="styleCode"/>
      </w:pPr>
      <w:r w:rsidRPr="0009164E">
        <w:tab/>
      </w:r>
      <w:r w:rsidRPr="0009164E">
        <w:tab/>
      </w:r>
      <w:proofErr w:type="gramStart"/>
      <w:r w:rsidRPr="0009164E">
        <w:t>return</w:t>
      </w:r>
      <w:proofErr w:type="gramEnd"/>
      <w:r w:rsidRPr="0009164E">
        <w:t xml:space="preserve"> </w:t>
      </w:r>
      <w:proofErr w:type="spellStart"/>
      <w:r w:rsidRPr="0009164E">
        <w:t>model.TokenOutputParse</w:t>
      </w:r>
      <w:proofErr w:type="spellEnd"/>
      <w:r w:rsidRPr="0009164E">
        <w:t xml:space="preserve">{}, </w:t>
      </w:r>
      <w:proofErr w:type="spellStart"/>
      <w:r w:rsidRPr="0009164E">
        <w:t>errors.New</w:t>
      </w:r>
      <w:proofErr w:type="spellEnd"/>
      <w:r w:rsidRPr="0009164E">
        <w:t>("token claims are not of type")</w:t>
      </w:r>
    </w:p>
    <w:p w:rsidR="0009164E" w:rsidRPr="0009164E" w:rsidRDefault="0009164E" w:rsidP="0009164E">
      <w:pPr>
        <w:pStyle w:val="styleCode"/>
      </w:pPr>
      <w:r w:rsidRPr="0009164E">
        <w:tab/>
        <w:t>}</w:t>
      </w:r>
    </w:p>
    <w:p w:rsidR="0009164E" w:rsidRPr="0009164E" w:rsidRDefault="0009164E" w:rsidP="0009164E">
      <w:pPr>
        <w:pStyle w:val="styleCode"/>
      </w:pPr>
    </w:p>
    <w:p w:rsidR="0009164E" w:rsidRPr="0009164E" w:rsidRDefault="0009164E" w:rsidP="0009164E">
      <w:pPr>
        <w:pStyle w:val="styleCode"/>
      </w:pPr>
      <w:r w:rsidRPr="0009164E">
        <w:tab/>
      </w:r>
      <w:proofErr w:type="gramStart"/>
      <w:r w:rsidRPr="0009164E">
        <w:t>user</w:t>
      </w:r>
      <w:proofErr w:type="gramEnd"/>
      <w:r w:rsidRPr="0009164E">
        <w:t xml:space="preserve">, err := </w:t>
      </w:r>
      <w:proofErr w:type="spellStart"/>
      <w:r w:rsidRPr="0009164E">
        <w:t>s.repo.GetUser</w:t>
      </w:r>
      <w:proofErr w:type="spellEnd"/>
      <w:r w:rsidRPr="0009164E">
        <w:t>("</w:t>
      </w:r>
      <w:proofErr w:type="spellStart"/>
      <w:r w:rsidRPr="0009164E">
        <w:t>uuid</w:t>
      </w:r>
      <w:proofErr w:type="spellEnd"/>
      <w:r w:rsidRPr="0009164E">
        <w:t xml:space="preserve">", </w:t>
      </w:r>
      <w:proofErr w:type="spellStart"/>
      <w:r w:rsidRPr="0009164E">
        <w:t>claims.UsersId</w:t>
      </w:r>
      <w:proofErr w:type="spellEnd"/>
      <w:r w:rsidRPr="0009164E">
        <w:t>)</w:t>
      </w:r>
    </w:p>
    <w:p w:rsidR="0009164E" w:rsidRPr="0009164E" w:rsidRDefault="0009164E" w:rsidP="0009164E">
      <w:pPr>
        <w:pStyle w:val="styleCode"/>
      </w:pPr>
    </w:p>
    <w:p w:rsidR="0009164E" w:rsidRPr="0009164E" w:rsidRDefault="0009164E" w:rsidP="0009164E">
      <w:pPr>
        <w:pStyle w:val="styleCode"/>
      </w:pPr>
      <w:r w:rsidRPr="0009164E">
        <w:tab/>
      </w:r>
      <w:proofErr w:type="gramStart"/>
      <w:r w:rsidRPr="0009164E">
        <w:t>if</w:t>
      </w:r>
      <w:proofErr w:type="gramEnd"/>
      <w:r w:rsidRPr="0009164E">
        <w:t xml:space="preserve"> err != nil {</w:t>
      </w:r>
    </w:p>
    <w:p w:rsidR="0009164E" w:rsidRPr="0009164E" w:rsidRDefault="0009164E" w:rsidP="0009164E">
      <w:pPr>
        <w:pStyle w:val="styleCode"/>
      </w:pPr>
      <w:r w:rsidRPr="0009164E">
        <w:tab/>
      </w:r>
      <w:r w:rsidRPr="0009164E">
        <w:tab/>
      </w:r>
      <w:proofErr w:type="gramStart"/>
      <w:r w:rsidRPr="0009164E">
        <w:t>return</w:t>
      </w:r>
      <w:proofErr w:type="gramEnd"/>
      <w:r w:rsidRPr="0009164E">
        <w:t xml:space="preserve"> </w:t>
      </w:r>
      <w:proofErr w:type="spellStart"/>
      <w:r w:rsidRPr="0009164E">
        <w:t>model.TokenOutputParse</w:t>
      </w:r>
      <w:proofErr w:type="spellEnd"/>
      <w:r w:rsidRPr="0009164E">
        <w:t>{}, err</w:t>
      </w:r>
    </w:p>
    <w:p w:rsidR="0009164E" w:rsidRPr="0009164E" w:rsidRDefault="0009164E" w:rsidP="0009164E">
      <w:pPr>
        <w:pStyle w:val="styleCode"/>
      </w:pPr>
      <w:r w:rsidRPr="0009164E">
        <w:tab/>
        <w:t>}</w:t>
      </w:r>
    </w:p>
    <w:p w:rsidR="0009164E" w:rsidRPr="0009164E" w:rsidRDefault="0009164E" w:rsidP="0009164E">
      <w:pPr>
        <w:pStyle w:val="styleCode"/>
      </w:pPr>
    </w:p>
    <w:p w:rsidR="0009164E" w:rsidRPr="0009164E" w:rsidRDefault="0009164E" w:rsidP="0009164E">
      <w:pPr>
        <w:pStyle w:val="styleCode"/>
      </w:pPr>
      <w:r w:rsidRPr="0009164E">
        <w:tab/>
      </w:r>
      <w:proofErr w:type="gramStart"/>
      <w:r w:rsidRPr="0009164E">
        <w:t>role</w:t>
      </w:r>
      <w:proofErr w:type="gramEnd"/>
      <w:r w:rsidRPr="0009164E">
        <w:t xml:space="preserve">, err := </w:t>
      </w:r>
      <w:proofErr w:type="spellStart"/>
      <w:r w:rsidRPr="0009164E">
        <w:t>s.repo.GetRole</w:t>
      </w:r>
      <w:proofErr w:type="spellEnd"/>
      <w:r w:rsidRPr="0009164E">
        <w:t>("</w:t>
      </w:r>
      <w:proofErr w:type="spellStart"/>
      <w:r w:rsidRPr="0009164E">
        <w:t>uuid</w:t>
      </w:r>
      <w:proofErr w:type="spellEnd"/>
      <w:r w:rsidRPr="0009164E">
        <w:t xml:space="preserve">", </w:t>
      </w:r>
      <w:proofErr w:type="spellStart"/>
      <w:r w:rsidRPr="0009164E">
        <w:t>claims.RolesId</w:t>
      </w:r>
      <w:proofErr w:type="spellEnd"/>
      <w:r w:rsidRPr="0009164E">
        <w:t>)</w:t>
      </w:r>
    </w:p>
    <w:p w:rsidR="0009164E" w:rsidRPr="0009164E" w:rsidRDefault="0009164E" w:rsidP="0009164E">
      <w:pPr>
        <w:pStyle w:val="styleCode"/>
      </w:pPr>
    </w:p>
    <w:p w:rsidR="0009164E" w:rsidRPr="0009164E" w:rsidRDefault="0009164E" w:rsidP="0009164E">
      <w:pPr>
        <w:pStyle w:val="styleCode"/>
      </w:pPr>
      <w:r w:rsidRPr="0009164E">
        <w:tab/>
      </w:r>
      <w:proofErr w:type="gramStart"/>
      <w:r w:rsidRPr="0009164E">
        <w:t>if</w:t>
      </w:r>
      <w:proofErr w:type="gramEnd"/>
      <w:r w:rsidRPr="0009164E">
        <w:t xml:space="preserve"> err != nil {</w:t>
      </w:r>
    </w:p>
    <w:p w:rsidR="0009164E" w:rsidRPr="0009164E" w:rsidRDefault="0009164E" w:rsidP="0009164E">
      <w:pPr>
        <w:pStyle w:val="styleCode"/>
      </w:pPr>
      <w:r w:rsidRPr="0009164E">
        <w:tab/>
      </w:r>
      <w:r w:rsidRPr="0009164E">
        <w:tab/>
      </w:r>
      <w:proofErr w:type="gramStart"/>
      <w:r w:rsidRPr="0009164E">
        <w:t>return</w:t>
      </w:r>
      <w:proofErr w:type="gramEnd"/>
      <w:r w:rsidRPr="0009164E">
        <w:t xml:space="preserve"> </w:t>
      </w:r>
      <w:proofErr w:type="spellStart"/>
      <w:r w:rsidRPr="0009164E">
        <w:t>model.TokenOutputParse</w:t>
      </w:r>
      <w:proofErr w:type="spellEnd"/>
      <w:r w:rsidRPr="0009164E">
        <w:t>{}, err</w:t>
      </w:r>
    </w:p>
    <w:p w:rsidR="0009164E" w:rsidRPr="0009164E" w:rsidRDefault="0009164E" w:rsidP="0009164E">
      <w:pPr>
        <w:pStyle w:val="styleCode"/>
      </w:pPr>
      <w:r w:rsidRPr="0009164E">
        <w:tab/>
        <w:t>}</w:t>
      </w:r>
    </w:p>
    <w:p w:rsidR="0009164E" w:rsidRPr="0009164E" w:rsidRDefault="0009164E" w:rsidP="0009164E">
      <w:pPr>
        <w:pStyle w:val="styleCode"/>
      </w:pPr>
    </w:p>
    <w:p w:rsidR="0009164E" w:rsidRPr="0009164E" w:rsidRDefault="0009164E" w:rsidP="0009164E">
      <w:pPr>
        <w:pStyle w:val="styleCode"/>
      </w:pPr>
      <w:r w:rsidRPr="0009164E">
        <w:tab/>
      </w:r>
      <w:proofErr w:type="gramStart"/>
      <w:r w:rsidRPr="0009164E">
        <w:t>return</w:t>
      </w:r>
      <w:proofErr w:type="gramEnd"/>
      <w:r w:rsidRPr="0009164E">
        <w:t xml:space="preserve"> </w:t>
      </w:r>
      <w:proofErr w:type="spellStart"/>
      <w:r w:rsidRPr="0009164E">
        <w:t>model.TokenOutputParse</w:t>
      </w:r>
      <w:proofErr w:type="spellEnd"/>
      <w:r w:rsidRPr="0009164E">
        <w:t>{</w:t>
      </w:r>
    </w:p>
    <w:p w:rsidR="0009164E" w:rsidRPr="0009164E" w:rsidRDefault="0009164E" w:rsidP="0009164E">
      <w:pPr>
        <w:pStyle w:val="styleCode"/>
      </w:pPr>
      <w:r w:rsidRPr="0009164E">
        <w:tab/>
      </w:r>
      <w:r w:rsidRPr="0009164E">
        <w:tab/>
      </w:r>
      <w:proofErr w:type="spellStart"/>
      <w:r w:rsidRPr="0009164E">
        <w:t>UsersId</w:t>
      </w:r>
      <w:proofErr w:type="spellEnd"/>
      <w:r w:rsidRPr="0009164E">
        <w:t xml:space="preserve">: </w:t>
      </w:r>
      <w:proofErr w:type="spellStart"/>
      <w:r w:rsidRPr="0009164E">
        <w:t>user.Id</w:t>
      </w:r>
      <w:proofErr w:type="spellEnd"/>
      <w:r w:rsidRPr="0009164E">
        <w:t>,</w:t>
      </w:r>
    </w:p>
    <w:p w:rsidR="0009164E" w:rsidRDefault="0009164E" w:rsidP="0009164E">
      <w:pPr>
        <w:pStyle w:val="styleCode"/>
      </w:pPr>
      <w:r w:rsidRPr="0009164E">
        <w:tab/>
      </w:r>
      <w:r w:rsidRPr="0009164E">
        <w:tab/>
      </w:r>
      <w:proofErr w:type="spellStart"/>
      <w:r>
        <w:t>RolesId</w:t>
      </w:r>
      <w:proofErr w:type="spellEnd"/>
      <w:r>
        <w:t xml:space="preserve">: </w:t>
      </w:r>
      <w:proofErr w:type="spellStart"/>
      <w:r>
        <w:t>role.Id</w:t>
      </w:r>
      <w:proofErr w:type="spellEnd"/>
      <w:r>
        <w:t>,</w:t>
      </w:r>
    </w:p>
    <w:p w:rsidR="0009164E" w:rsidRDefault="0009164E" w:rsidP="0009164E">
      <w:pPr>
        <w:pStyle w:val="styleCode"/>
      </w:pPr>
      <w:r>
        <w:tab/>
        <w:t xml:space="preserve">}, </w:t>
      </w:r>
      <w:proofErr w:type="spellStart"/>
      <w:r>
        <w:t>nil</w:t>
      </w:r>
      <w:proofErr w:type="spellEnd"/>
    </w:p>
    <w:p w:rsidR="0009164E" w:rsidRDefault="0009164E" w:rsidP="0009164E">
      <w:pPr>
        <w:pStyle w:val="styleCode"/>
      </w:pPr>
      <w:r>
        <w:t>}</w:t>
      </w:r>
    </w:p>
    <w:p w:rsidR="0009164E" w:rsidRDefault="0009164E" w:rsidP="0009164E">
      <w:pPr>
        <w:pStyle w:val="styleText"/>
      </w:pPr>
    </w:p>
    <w:p w:rsidR="0009164E" w:rsidRPr="0009164E" w:rsidRDefault="0009164E" w:rsidP="0009164E">
      <w:pPr>
        <w:pStyle w:val="styleText"/>
        <w:rPr>
          <w:b/>
          <w:lang w:val="en-US"/>
        </w:rPr>
      </w:pPr>
      <w:r w:rsidRPr="0009164E">
        <w:rPr>
          <w:b/>
        </w:rPr>
        <w:t>Пояснения к коду</w:t>
      </w:r>
      <w:r w:rsidRPr="0009164E">
        <w:rPr>
          <w:b/>
          <w:lang w:val="en-US"/>
        </w:rPr>
        <w:t>:</w:t>
      </w:r>
    </w:p>
    <w:p w:rsidR="0009164E" w:rsidRDefault="0009164E" w:rsidP="0009164E">
      <w:pPr>
        <w:pStyle w:val="styleText"/>
      </w:pPr>
      <w:r>
        <w:t xml:space="preserve">Данная функция производит </w:t>
      </w:r>
      <w:proofErr w:type="spellStart"/>
      <w:r>
        <w:t>парсинг</w:t>
      </w:r>
      <w:proofErr w:type="spellEnd"/>
      <w:r>
        <w:t xml:space="preserve"> </w:t>
      </w:r>
      <w:proofErr w:type="spellStart"/>
      <w:r>
        <w:t>токена</w:t>
      </w:r>
      <w:proofErr w:type="spellEnd"/>
      <w:r w:rsidRPr="0009164E">
        <w:t xml:space="preserve"> </w:t>
      </w:r>
      <w:r>
        <w:t>с получением всех необходимых данных для дальнейшего использования в теле функции.</w:t>
      </w:r>
    </w:p>
    <w:p w:rsidR="00EF0058" w:rsidRDefault="00EF0058" w:rsidP="0009164E">
      <w:pPr>
        <w:pStyle w:val="styleText"/>
      </w:pPr>
    </w:p>
    <w:p w:rsidR="00EF0058" w:rsidRDefault="00EF0058" w:rsidP="0009164E">
      <w:pPr>
        <w:pStyle w:val="styleText"/>
      </w:pPr>
      <w:r>
        <w:t xml:space="preserve">Для быстрой проверки </w:t>
      </w:r>
      <w:r>
        <w:rPr>
          <w:lang w:val="en-US"/>
        </w:rPr>
        <w:t>JWT</w:t>
      </w:r>
      <w:r w:rsidRPr="00EF0058">
        <w:t>-</w:t>
      </w:r>
      <w:proofErr w:type="spellStart"/>
      <w:r>
        <w:t>токена</w:t>
      </w:r>
      <w:proofErr w:type="spellEnd"/>
      <w:r>
        <w:t xml:space="preserve"> с помощью заголовка запроса </w:t>
      </w:r>
      <w:r>
        <w:rPr>
          <w:lang w:val="en-US"/>
        </w:rPr>
        <w:t>Authorization</w:t>
      </w:r>
      <w:r w:rsidRPr="00EF0058">
        <w:t xml:space="preserve"> </w:t>
      </w:r>
      <w:r>
        <w:t xml:space="preserve">необходимо добавить </w:t>
      </w:r>
      <w:r>
        <w:rPr>
          <w:lang w:val="en-US"/>
        </w:rPr>
        <w:t>middleware</w:t>
      </w:r>
      <w:r w:rsidRPr="00EF0058">
        <w:t xml:space="preserve"> </w:t>
      </w:r>
      <w:r>
        <w:t>на все группы запросов</w:t>
      </w:r>
      <w:r w:rsidRPr="00EF0058">
        <w:t xml:space="preserve">, </w:t>
      </w:r>
      <w:r>
        <w:t>которые работают с самим сервисом.</w:t>
      </w:r>
    </w:p>
    <w:p w:rsidR="00EF0058" w:rsidRDefault="00EF0058" w:rsidP="0009164E">
      <w:pPr>
        <w:pStyle w:val="styleText"/>
      </w:pPr>
      <w:r>
        <w:t xml:space="preserve">Код </w:t>
      </w:r>
      <w:r>
        <w:rPr>
          <w:lang w:val="en-US"/>
        </w:rPr>
        <w:t>middleware</w:t>
      </w:r>
      <w:r w:rsidRPr="00EF0058">
        <w:t xml:space="preserve"> </w:t>
      </w:r>
      <w:r>
        <w:t>выглядит следующим образом</w:t>
      </w:r>
      <w:r w:rsidRPr="00EF0058">
        <w:t>:</w:t>
      </w:r>
    </w:p>
    <w:p w:rsidR="00EF0058" w:rsidRPr="00EF0058" w:rsidRDefault="00EF0058" w:rsidP="00EF0058">
      <w:pPr>
        <w:pStyle w:val="styleCode"/>
      </w:pPr>
      <w:proofErr w:type="spellStart"/>
      <w:proofErr w:type="gramStart"/>
      <w:r w:rsidRPr="00EF0058">
        <w:t>func</w:t>
      </w:r>
      <w:proofErr w:type="spellEnd"/>
      <w:proofErr w:type="gramEnd"/>
      <w:r w:rsidRPr="00EF0058">
        <w:t xml:space="preserve"> (h *Handler) </w:t>
      </w:r>
      <w:proofErr w:type="spellStart"/>
      <w:r w:rsidRPr="00EF0058">
        <w:t>userIdentity</w:t>
      </w:r>
      <w:proofErr w:type="spellEnd"/>
      <w:r w:rsidRPr="00EF0058">
        <w:t>(c *</w:t>
      </w:r>
      <w:proofErr w:type="spellStart"/>
      <w:r w:rsidRPr="00EF0058">
        <w:t>gin.Context</w:t>
      </w:r>
      <w:proofErr w:type="spellEnd"/>
      <w:r w:rsidRPr="00EF0058">
        <w:t>) {</w:t>
      </w:r>
    </w:p>
    <w:p w:rsidR="00EF0058" w:rsidRPr="00EF0058" w:rsidRDefault="00EF0058" w:rsidP="00EF0058">
      <w:pPr>
        <w:pStyle w:val="styleCode"/>
      </w:pPr>
      <w:r w:rsidRPr="00EF0058">
        <w:tab/>
      </w:r>
      <w:proofErr w:type="gramStart"/>
      <w:r w:rsidRPr="00EF0058">
        <w:t>header</w:t>
      </w:r>
      <w:proofErr w:type="gramEnd"/>
      <w:r w:rsidRPr="00EF0058">
        <w:t xml:space="preserve"> := </w:t>
      </w:r>
      <w:proofErr w:type="spellStart"/>
      <w:r w:rsidRPr="00EF0058">
        <w:t>c.GetHeader</w:t>
      </w:r>
      <w:proofErr w:type="spellEnd"/>
      <w:r w:rsidRPr="00EF0058">
        <w:t>(</w:t>
      </w:r>
      <w:proofErr w:type="spellStart"/>
      <w:r w:rsidRPr="00EF0058">
        <w:t>authorizationHeader</w:t>
      </w:r>
      <w:proofErr w:type="spellEnd"/>
      <w:r w:rsidRPr="00EF0058">
        <w:t>)</w:t>
      </w:r>
    </w:p>
    <w:p w:rsidR="00EF0058" w:rsidRPr="00EF0058" w:rsidRDefault="00EF0058" w:rsidP="00EF0058">
      <w:pPr>
        <w:pStyle w:val="styleCode"/>
      </w:pPr>
    </w:p>
    <w:p w:rsidR="00EF0058" w:rsidRPr="00EF0058" w:rsidRDefault="00EF0058" w:rsidP="00EF0058">
      <w:pPr>
        <w:pStyle w:val="styleCode"/>
      </w:pPr>
      <w:r w:rsidRPr="00EF0058">
        <w:tab/>
      </w:r>
      <w:proofErr w:type="gramStart"/>
      <w:r w:rsidRPr="00EF0058">
        <w:t>if</w:t>
      </w:r>
      <w:proofErr w:type="gramEnd"/>
      <w:r w:rsidRPr="00EF0058">
        <w:t xml:space="preserve"> header == "" {</w:t>
      </w:r>
    </w:p>
    <w:p w:rsidR="00EF0058" w:rsidRDefault="00EF0058" w:rsidP="00EF0058">
      <w:pPr>
        <w:pStyle w:val="styleCode"/>
      </w:pPr>
      <w:r w:rsidRPr="00EF0058">
        <w:tab/>
      </w:r>
      <w:r w:rsidRPr="00EF0058">
        <w:tab/>
      </w:r>
      <w:proofErr w:type="spellStart"/>
      <w:proofErr w:type="gramStart"/>
      <w:r>
        <w:t>newErrorResponse</w:t>
      </w:r>
      <w:proofErr w:type="spellEnd"/>
      <w:r>
        <w:t>(</w:t>
      </w:r>
      <w:proofErr w:type="gramEnd"/>
      <w:r>
        <w:t xml:space="preserve">c, </w:t>
      </w:r>
      <w:proofErr w:type="spellStart"/>
      <w:r>
        <w:t>http.StatusUnauthorized</w:t>
      </w:r>
      <w:proofErr w:type="spellEnd"/>
      <w:r>
        <w:t>, "</w:t>
      </w:r>
      <w:proofErr w:type="spellStart"/>
      <w:r>
        <w:t>Пустой</w:t>
      </w:r>
      <w:proofErr w:type="spellEnd"/>
      <w:r>
        <w:t xml:space="preserve"> </w:t>
      </w:r>
      <w:proofErr w:type="spellStart"/>
      <w:r>
        <w:t>заголовок</w:t>
      </w:r>
      <w:proofErr w:type="spellEnd"/>
      <w:r>
        <w:t xml:space="preserve"> авторизации!")</w:t>
      </w:r>
    </w:p>
    <w:p w:rsidR="00EF0058" w:rsidRDefault="00EF0058" w:rsidP="00EF0058">
      <w:pPr>
        <w:pStyle w:val="styleCode"/>
      </w:pPr>
      <w:r>
        <w:tab/>
      </w:r>
      <w:r>
        <w:tab/>
      </w:r>
      <w:proofErr w:type="spellStart"/>
      <w:proofErr w:type="gramStart"/>
      <w:r>
        <w:t>return</w:t>
      </w:r>
      <w:proofErr w:type="spellEnd"/>
      <w:proofErr w:type="gramEnd"/>
    </w:p>
    <w:p w:rsidR="00EF0058" w:rsidRDefault="00EF0058" w:rsidP="00EF0058">
      <w:pPr>
        <w:pStyle w:val="styleCode"/>
      </w:pPr>
      <w:r>
        <w:tab/>
        <w:t>}</w:t>
      </w:r>
    </w:p>
    <w:p w:rsidR="00EF0058" w:rsidRDefault="00EF0058" w:rsidP="00EF0058">
      <w:pPr>
        <w:pStyle w:val="styleCode"/>
      </w:pPr>
    </w:p>
    <w:p w:rsidR="00EF0058" w:rsidRPr="00EF0058" w:rsidRDefault="00EF0058" w:rsidP="00EF0058">
      <w:pPr>
        <w:pStyle w:val="styleCode"/>
      </w:pPr>
      <w:r>
        <w:lastRenderedPageBreak/>
        <w:tab/>
      </w:r>
      <w:proofErr w:type="spellStart"/>
      <w:proofErr w:type="gramStart"/>
      <w:r w:rsidRPr="00EF0058">
        <w:t>headerParts</w:t>
      </w:r>
      <w:proofErr w:type="spellEnd"/>
      <w:proofErr w:type="gramEnd"/>
      <w:r w:rsidRPr="00EF0058">
        <w:t xml:space="preserve"> := </w:t>
      </w:r>
      <w:proofErr w:type="spellStart"/>
      <w:r w:rsidRPr="00EF0058">
        <w:t>strings.Split</w:t>
      </w:r>
      <w:proofErr w:type="spellEnd"/>
      <w:r w:rsidRPr="00EF0058">
        <w:t>(header, " ")</w:t>
      </w:r>
    </w:p>
    <w:p w:rsidR="00EF0058" w:rsidRDefault="00EF0058" w:rsidP="00EF0058">
      <w:pPr>
        <w:pStyle w:val="styleCode"/>
      </w:pPr>
      <w:r w:rsidRPr="00EF0058">
        <w:tab/>
      </w:r>
      <w:proofErr w:type="gramStart"/>
      <w:r w:rsidRPr="00EF0058">
        <w:t>if</w:t>
      </w:r>
      <w:proofErr w:type="gramEnd"/>
      <w:r w:rsidRPr="00EF0058">
        <w:t xml:space="preserve"> </w:t>
      </w:r>
      <w:proofErr w:type="spellStart"/>
      <w:r w:rsidRPr="00EF0058">
        <w:t>len</w:t>
      </w:r>
      <w:proofErr w:type="spellEnd"/>
      <w:r w:rsidRPr="00EF0058">
        <w:t>(</w:t>
      </w:r>
      <w:proofErr w:type="spellStart"/>
      <w:r w:rsidRPr="00EF0058">
        <w:t>headerParts</w:t>
      </w:r>
      <w:proofErr w:type="spellEnd"/>
      <w:r w:rsidRPr="00EF0058">
        <w:t xml:space="preserve">) != </w:t>
      </w:r>
      <w:r>
        <w:t>2 {</w:t>
      </w:r>
    </w:p>
    <w:p w:rsidR="00EF0058" w:rsidRDefault="00EF0058" w:rsidP="00EF0058">
      <w:pPr>
        <w:pStyle w:val="styleCode"/>
      </w:pPr>
      <w:r>
        <w:tab/>
      </w:r>
      <w:r>
        <w:tab/>
      </w:r>
      <w:proofErr w:type="spellStart"/>
      <w:proofErr w:type="gramStart"/>
      <w:r>
        <w:t>newErrorResponse</w:t>
      </w:r>
      <w:proofErr w:type="spellEnd"/>
      <w:r>
        <w:t>(</w:t>
      </w:r>
      <w:proofErr w:type="gramEnd"/>
      <w:r>
        <w:t xml:space="preserve">c, </w:t>
      </w:r>
      <w:proofErr w:type="spellStart"/>
      <w:r>
        <w:t>http.StatusUnauthorized</w:t>
      </w:r>
      <w:proofErr w:type="spellEnd"/>
      <w:r>
        <w:t xml:space="preserve">, "Не корректный </w:t>
      </w:r>
      <w:proofErr w:type="spellStart"/>
      <w:r>
        <w:t>авторизационный</w:t>
      </w:r>
      <w:proofErr w:type="spellEnd"/>
      <w:r>
        <w:t xml:space="preserve"> заголовок!")</w:t>
      </w:r>
    </w:p>
    <w:p w:rsidR="00EF0058" w:rsidRPr="00EF0058" w:rsidRDefault="00EF0058" w:rsidP="00EF0058">
      <w:pPr>
        <w:pStyle w:val="styleCode"/>
      </w:pPr>
      <w:r>
        <w:tab/>
      </w:r>
      <w:r>
        <w:tab/>
      </w:r>
      <w:proofErr w:type="gramStart"/>
      <w:r w:rsidRPr="00EF0058">
        <w:t>return</w:t>
      </w:r>
      <w:proofErr w:type="gramEnd"/>
    </w:p>
    <w:p w:rsidR="00EF0058" w:rsidRPr="00EF0058" w:rsidRDefault="00EF0058" w:rsidP="00EF0058">
      <w:pPr>
        <w:pStyle w:val="styleCode"/>
      </w:pPr>
      <w:r w:rsidRPr="00EF0058">
        <w:tab/>
        <w:t>}</w:t>
      </w:r>
    </w:p>
    <w:p w:rsidR="00EF0058" w:rsidRPr="00EF0058" w:rsidRDefault="00EF0058" w:rsidP="00EF0058">
      <w:pPr>
        <w:pStyle w:val="styleCode"/>
      </w:pPr>
    </w:p>
    <w:p w:rsidR="00EF0058" w:rsidRPr="00EF0058" w:rsidRDefault="00EF0058" w:rsidP="00EF0058">
      <w:pPr>
        <w:pStyle w:val="styleCode"/>
      </w:pPr>
      <w:r w:rsidRPr="00EF0058">
        <w:tab/>
        <w:t xml:space="preserve">// </w:t>
      </w:r>
      <w:proofErr w:type="spellStart"/>
      <w:r>
        <w:t>Парсинг</w:t>
      </w:r>
      <w:proofErr w:type="spellEnd"/>
      <w:r w:rsidRPr="00EF0058">
        <w:t xml:space="preserve"> </w:t>
      </w:r>
      <w:proofErr w:type="spellStart"/>
      <w:r>
        <w:t>токена</w:t>
      </w:r>
      <w:proofErr w:type="spellEnd"/>
      <w:r w:rsidRPr="00EF0058">
        <w:t xml:space="preserve"> </w:t>
      </w:r>
      <w:proofErr w:type="spellStart"/>
      <w:r>
        <w:t>доступа</w:t>
      </w:r>
      <w:proofErr w:type="spellEnd"/>
    </w:p>
    <w:p w:rsidR="00EF0058" w:rsidRPr="00EF0058" w:rsidRDefault="00EF0058" w:rsidP="00EF0058">
      <w:pPr>
        <w:pStyle w:val="styleCode"/>
      </w:pPr>
      <w:r w:rsidRPr="00EF0058">
        <w:tab/>
      </w:r>
      <w:proofErr w:type="gramStart"/>
      <w:r w:rsidRPr="00EF0058">
        <w:t>data</w:t>
      </w:r>
      <w:proofErr w:type="gramEnd"/>
      <w:r w:rsidRPr="00EF0058">
        <w:t xml:space="preserve">, err := </w:t>
      </w:r>
      <w:proofErr w:type="spellStart"/>
      <w:r w:rsidRPr="00EF0058">
        <w:t>h.services.Authorization.ParseToken</w:t>
      </w:r>
      <w:proofErr w:type="spellEnd"/>
      <w:r w:rsidRPr="00EF0058">
        <w:t>(</w:t>
      </w:r>
      <w:proofErr w:type="spellStart"/>
      <w:r w:rsidRPr="00EF0058">
        <w:t>headerParts</w:t>
      </w:r>
      <w:proofErr w:type="spellEnd"/>
      <w:r w:rsidRPr="00EF0058">
        <w:t xml:space="preserve">[1], </w:t>
      </w:r>
      <w:proofErr w:type="spellStart"/>
      <w:r w:rsidRPr="00EF0058">
        <w:t>viper.GetString</w:t>
      </w:r>
      <w:proofErr w:type="spellEnd"/>
      <w:r w:rsidRPr="00EF0058">
        <w:t>("</w:t>
      </w:r>
      <w:proofErr w:type="spellStart"/>
      <w:r w:rsidRPr="00EF0058">
        <w:t>token.signing_key_access</w:t>
      </w:r>
      <w:proofErr w:type="spellEnd"/>
      <w:r w:rsidRPr="00EF0058">
        <w:t>"))</w:t>
      </w:r>
    </w:p>
    <w:p w:rsidR="00EF0058" w:rsidRPr="00EF0058" w:rsidRDefault="00EF0058" w:rsidP="00EF0058">
      <w:pPr>
        <w:pStyle w:val="styleCode"/>
      </w:pPr>
    </w:p>
    <w:p w:rsidR="00EF0058" w:rsidRPr="00EF0058" w:rsidRDefault="00EF0058" w:rsidP="00EF0058">
      <w:pPr>
        <w:pStyle w:val="styleCode"/>
      </w:pPr>
      <w:r w:rsidRPr="00EF0058">
        <w:tab/>
      </w:r>
      <w:proofErr w:type="gramStart"/>
      <w:r w:rsidRPr="00EF0058">
        <w:t>if</w:t>
      </w:r>
      <w:proofErr w:type="gramEnd"/>
      <w:r w:rsidRPr="00EF0058">
        <w:t xml:space="preserve"> err != nil {</w:t>
      </w:r>
    </w:p>
    <w:p w:rsidR="00EF0058" w:rsidRPr="00EF0058" w:rsidRDefault="00EF0058" w:rsidP="00EF0058">
      <w:pPr>
        <w:pStyle w:val="styleCode"/>
      </w:pPr>
      <w:r w:rsidRPr="00EF0058">
        <w:tab/>
      </w:r>
      <w:r w:rsidRPr="00EF0058">
        <w:tab/>
      </w:r>
      <w:proofErr w:type="spellStart"/>
      <w:proofErr w:type="gramStart"/>
      <w:r w:rsidRPr="00EF0058">
        <w:t>newErrorResponse</w:t>
      </w:r>
      <w:proofErr w:type="spellEnd"/>
      <w:r w:rsidRPr="00EF0058">
        <w:t>(</w:t>
      </w:r>
      <w:proofErr w:type="gramEnd"/>
      <w:r w:rsidRPr="00EF0058">
        <w:t xml:space="preserve">c, </w:t>
      </w:r>
      <w:proofErr w:type="spellStart"/>
      <w:r w:rsidRPr="00EF0058">
        <w:t>http.StatusUnauthorized</w:t>
      </w:r>
      <w:proofErr w:type="spellEnd"/>
      <w:r w:rsidRPr="00EF0058">
        <w:t xml:space="preserve">, </w:t>
      </w:r>
      <w:proofErr w:type="spellStart"/>
      <w:r w:rsidRPr="00EF0058">
        <w:t>err.Error</w:t>
      </w:r>
      <w:proofErr w:type="spellEnd"/>
      <w:r w:rsidRPr="00EF0058">
        <w:t>())</w:t>
      </w:r>
    </w:p>
    <w:p w:rsidR="00EF0058" w:rsidRPr="00EF0058" w:rsidRDefault="00EF0058" w:rsidP="00EF0058">
      <w:pPr>
        <w:pStyle w:val="styleCode"/>
      </w:pPr>
      <w:r w:rsidRPr="00EF0058">
        <w:tab/>
      </w:r>
      <w:r w:rsidRPr="00EF0058">
        <w:tab/>
      </w:r>
      <w:proofErr w:type="gramStart"/>
      <w:r w:rsidRPr="00EF0058">
        <w:t>return</w:t>
      </w:r>
      <w:proofErr w:type="gramEnd"/>
    </w:p>
    <w:p w:rsidR="00EF0058" w:rsidRPr="00EF0058" w:rsidRDefault="00EF0058" w:rsidP="00EF0058">
      <w:pPr>
        <w:pStyle w:val="styleCode"/>
      </w:pPr>
      <w:r w:rsidRPr="00EF0058">
        <w:tab/>
        <w:t>}</w:t>
      </w:r>
    </w:p>
    <w:p w:rsidR="00EF0058" w:rsidRPr="00EF0058" w:rsidRDefault="00EF0058" w:rsidP="00EF0058">
      <w:pPr>
        <w:pStyle w:val="styleCode"/>
      </w:pPr>
    </w:p>
    <w:p w:rsidR="00EF0058" w:rsidRPr="00EF0058" w:rsidRDefault="00EF0058" w:rsidP="00EF0058">
      <w:pPr>
        <w:pStyle w:val="styleCode"/>
      </w:pPr>
      <w:r w:rsidRPr="00EF0058">
        <w:tab/>
      </w:r>
      <w:proofErr w:type="spellStart"/>
      <w:proofErr w:type="gramStart"/>
      <w:r w:rsidRPr="00EF0058">
        <w:t>c.Set</w:t>
      </w:r>
      <w:proofErr w:type="spellEnd"/>
      <w:r w:rsidRPr="00EF0058">
        <w:t>(</w:t>
      </w:r>
      <w:proofErr w:type="spellStart"/>
      <w:proofErr w:type="gramEnd"/>
      <w:r w:rsidRPr="00EF0058">
        <w:t>usersCtx</w:t>
      </w:r>
      <w:proofErr w:type="spellEnd"/>
      <w:r w:rsidRPr="00EF0058">
        <w:t xml:space="preserve">, </w:t>
      </w:r>
      <w:proofErr w:type="spellStart"/>
      <w:r w:rsidRPr="00EF0058">
        <w:t>data.UsersId</w:t>
      </w:r>
      <w:proofErr w:type="spellEnd"/>
      <w:r w:rsidRPr="00EF0058">
        <w:t>)</w:t>
      </w:r>
    </w:p>
    <w:p w:rsidR="00EF0058" w:rsidRPr="00EF0058" w:rsidRDefault="00EF0058" w:rsidP="00EF0058">
      <w:pPr>
        <w:pStyle w:val="styleCode"/>
      </w:pPr>
      <w:r w:rsidRPr="00EF0058">
        <w:tab/>
      </w:r>
      <w:proofErr w:type="spellStart"/>
      <w:proofErr w:type="gramStart"/>
      <w:r w:rsidRPr="00EF0058">
        <w:t>c.Set</w:t>
      </w:r>
      <w:proofErr w:type="spellEnd"/>
      <w:r w:rsidRPr="00EF0058">
        <w:t>(</w:t>
      </w:r>
      <w:proofErr w:type="spellStart"/>
      <w:proofErr w:type="gramEnd"/>
      <w:r w:rsidRPr="00EF0058">
        <w:t>rolesCtx</w:t>
      </w:r>
      <w:proofErr w:type="spellEnd"/>
      <w:r w:rsidRPr="00EF0058">
        <w:t xml:space="preserve">, </w:t>
      </w:r>
      <w:proofErr w:type="spellStart"/>
      <w:r w:rsidRPr="00EF0058">
        <w:t>data.RolesId</w:t>
      </w:r>
      <w:proofErr w:type="spellEnd"/>
      <w:r w:rsidRPr="00EF0058">
        <w:t>)</w:t>
      </w:r>
    </w:p>
    <w:p w:rsidR="00EF0058" w:rsidRDefault="00EF0058" w:rsidP="00EF0058">
      <w:pPr>
        <w:pStyle w:val="styleCode"/>
      </w:pPr>
      <w:r>
        <w:t>}</w:t>
      </w:r>
    </w:p>
    <w:p w:rsidR="00EF0058" w:rsidRDefault="00EF0058" w:rsidP="00EF0058">
      <w:pPr>
        <w:pStyle w:val="styleText"/>
      </w:pPr>
    </w:p>
    <w:p w:rsidR="00EF0058" w:rsidRPr="00EF0058" w:rsidRDefault="00EF0058" w:rsidP="00EF0058">
      <w:pPr>
        <w:pStyle w:val="styleText"/>
        <w:rPr>
          <w:b/>
          <w:lang w:val="en-US"/>
        </w:rPr>
      </w:pPr>
      <w:r w:rsidRPr="00EF0058">
        <w:rPr>
          <w:b/>
        </w:rPr>
        <w:t>Пояснения к коду</w:t>
      </w:r>
      <w:r w:rsidRPr="00EF0058">
        <w:rPr>
          <w:b/>
          <w:lang w:val="en-US"/>
        </w:rPr>
        <w:t>:</w:t>
      </w:r>
    </w:p>
    <w:p w:rsidR="00EF0058" w:rsidRPr="00EF0058" w:rsidRDefault="00EF0058" w:rsidP="00EF0058">
      <w:pPr>
        <w:pStyle w:val="styleText"/>
      </w:pPr>
      <w:r>
        <w:t xml:space="preserve">Данный код определяет </w:t>
      </w:r>
      <w:r>
        <w:rPr>
          <w:lang w:val="en-US"/>
        </w:rPr>
        <w:t>middleware</w:t>
      </w:r>
      <w:r w:rsidRPr="00EF0058">
        <w:t xml:space="preserve"> </w:t>
      </w:r>
      <w:r>
        <w:t xml:space="preserve">для проверки </w:t>
      </w:r>
      <w:proofErr w:type="spellStart"/>
      <w:r>
        <w:t>токена</w:t>
      </w:r>
      <w:proofErr w:type="spellEnd"/>
      <w:r>
        <w:t xml:space="preserve"> доступа перед основной обработкой запроса.</w:t>
      </w:r>
    </w:p>
    <w:p w:rsidR="00194953" w:rsidRDefault="0041717F" w:rsidP="00724F93">
      <w:pPr>
        <w:rPr>
          <w:rFonts w:ascii="Times New Roman" w:hAnsi="Times New Roman"/>
          <w:sz w:val="28"/>
        </w:rPr>
      </w:pPr>
      <w:r w:rsidRPr="005A2B6A">
        <w:rPr>
          <w:rFonts w:ascii="Times New Roman" w:hAnsi="Times New Roman"/>
          <w:sz w:val="28"/>
        </w:rPr>
        <w:br w:type="page"/>
      </w:r>
    </w:p>
    <w:p w:rsidR="001E1394" w:rsidRDefault="001E1394" w:rsidP="001E1394">
      <w:pPr>
        <w:pStyle w:val="styleAbz1"/>
      </w:pPr>
      <w:bookmarkStart w:id="14" w:name="_Toc103818949"/>
      <w:r>
        <w:lastRenderedPageBreak/>
        <w:t>Взаимодействие клиента и сервера</w:t>
      </w:r>
      <w:bookmarkEnd w:id="14"/>
    </w:p>
    <w:p w:rsidR="001E1394" w:rsidRPr="002149C6" w:rsidRDefault="002149C6" w:rsidP="001E1394">
      <w:pPr>
        <w:pStyle w:val="styleText"/>
      </w:pPr>
      <w:r>
        <w:t xml:space="preserve">Продемонстрируем работу системы аутентификации с помощью </w:t>
      </w:r>
      <w:r>
        <w:rPr>
          <w:lang w:val="en-US"/>
        </w:rPr>
        <w:t>JWT</w:t>
      </w:r>
      <w:r w:rsidRPr="002149C6">
        <w:t>-</w:t>
      </w:r>
      <w:proofErr w:type="spellStart"/>
      <w:r>
        <w:t>токенов</w:t>
      </w:r>
      <w:proofErr w:type="spellEnd"/>
      <w:r>
        <w:t xml:space="preserve"> посредством приложения </w:t>
      </w:r>
      <w:r>
        <w:rPr>
          <w:lang w:val="en-US"/>
        </w:rPr>
        <w:t>Postman</w:t>
      </w:r>
      <w:r w:rsidRPr="002149C6">
        <w:t>.</w:t>
      </w:r>
    </w:p>
    <w:p w:rsidR="002149C6" w:rsidRDefault="002149C6" w:rsidP="002149C6">
      <w:pPr>
        <w:pStyle w:val="styleImage"/>
      </w:pPr>
    </w:p>
    <w:p w:rsidR="002149C6" w:rsidRDefault="002149C6" w:rsidP="002149C6">
      <w:pPr>
        <w:pStyle w:val="styleImage"/>
      </w:pPr>
      <w:r w:rsidRPr="002149C6">
        <w:drawing>
          <wp:inline distT="0" distB="0" distL="0" distR="0" wp14:anchorId="3D08DD25" wp14:editId="4F0D3E87">
            <wp:extent cx="5000625" cy="2942645"/>
            <wp:effectExtent l="19050" t="19050" r="9525" b="10160"/>
            <wp:docPr id="5" name="Рисунок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003534" cy="2944357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2149C6" w:rsidRDefault="002149C6" w:rsidP="002149C6">
      <w:pPr>
        <w:pStyle w:val="styleImage"/>
      </w:pPr>
      <w:r>
        <w:t>Рисунок 5 – Регистрация пользователя в системе</w:t>
      </w:r>
    </w:p>
    <w:p w:rsidR="002149C6" w:rsidRDefault="002149C6" w:rsidP="002149C6">
      <w:pPr>
        <w:pStyle w:val="styleText"/>
      </w:pPr>
    </w:p>
    <w:p w:rsidR="002149C6" w:rsidRDefault="002149C6" w:rsidP="002149C6">
      <w:pPr>
        <w:pStyle w:val="styleText"/>
      </w:pPr>
      <w:r>
        <w:t>На рисунке 5 продемонстрирована регистрация пользователя в системе. Как видно из рисунка данные</w:t>
      </w:r>
      <w:r w:rsidRPr="002149C6">
        <w:t xml:space="preserve">, </w:t>
      </w:r>
      <w:r>
        <w:t>которые отправляются на сервер</w:t>
      </w:r>
      <w:r w:rsidRPr="002149C6">
        <w:t xml:space="preserve">, </w:t>
      </w:r>
      <w:r>
        <w:t xml:space="preserve">соответствуют требуемым данным для регистрации. После завершения процедуры регистрации (в данном случае успешной) происходит возвращение пары </w:t>
      </w:r>
      <w:proofErr w:type="spellStart"/>
      <w:r>
        <w:t>токенов</w:t>
      </w:r>
      <w:proofErr w:type="spellEnd"/>
      <w:r>
        <w:t xml:space="preserve"> (</w:t>
      </w:r>
      <w:r>
        <w:rPr>
          <w:lang w:val="en-US"/>
        </w:rPr>
        <w:t>access</w:t>
      </w:r>
      <w:r w:rsidRPr="002149C6">
        <w:t xml:space="preserve"> / </w:t>
      </w:r>
      <w:r>
        <w:rPr>
          <w:lang w:val="en-US"/>
        </w:rPr>
        <w:t>refresh</w:t>
      </w:r>
      <w:r w:rsidRPr="002149C6">
        <w:t xml:space="preserve">) </w:t>
      </w:r>
      <w:r>
        <w:t>для работы с сервисом.</w:t>
      </w:r>
    </w:p>
    <w:p w:rsidR="002149C6" w:rsidRDefault="002149C6" w:rsidP="002149C6">
      <w:pPr>
        <w:pStyle w:val="styleText"/>
      </w:pPr>
    </w:p>
    <w:p w:rsidR="00FE2F09" w:rsidRDefault="00FE2F09" w:rsidP="00FE2F09">
      <w:pPr>
        <w:pStyle w:val="styleImage"/>
        <w:rPr>
          <w:lang w:val="en-US"/>
        </w:rPr>
      </w:pPr>
      <w:r w:rsidRPr="00FE2F09">
        <w:rPr>
          <w:lang w:val="en-US"/>
        </w:rPr>
        <w:drawing>
          <wp:inline distT="0" distB="0" distL="0" distR="0" wp14:anchorId="66C05BC3" wp14:editId="22584BD5">
            <wp:extent cx="4991100" cy="2929570"/>
            <wp:effectExtent l="19050" t="19050" r="19050" b="23495"/>
            <wp:docPr id="6" name="Рисунок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995215" cy="293198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FE2F09" w:rsidRDefault="00FE2F09" w:rsidP="00FE2F09">
      <w:pPr>
        <w:pStyle w:val="styleImage"/>
      </w:pPr>
      <w:r>
        <w:t>Рисунок 6 – Авторизация пользователя</w:t>
      </w:r>
    </w:p>
    <w:p w:rsidR="00FE2F09" w:rsidRDefault="00FE2F09" w:rsidP="00FE2F09">
      <w:pPr>
        <w:pStyle w:val="styleText"/>
      </w:pPr>
    </w:p>
    <w:p w:rsidR="00FE2F09" w:rsidRDefault="00FE2F09" w:rsidP="00FE2F09">
      <w:pPr>
        <w:pStyle w:val="styleText"/>
      </w:pPr>
      <w:r>
        <w:lastRenderedPageBreak/>
        <w:t xml:space="preserve">На рисунке 6 продемонстрирована авторизация пользователя в системе. Так как пароль и </w:t>
      </w:r>
      <w:r>
        <w:rPr>
          <w:lang w:val="en-US"/>
        </w:rPr>
        <w:t>email</w:t>
      </w:r>
      <w:r w:rsidRPr="00FE2F09">
        <w:t xml:space="preserve"> </w:t>
      </w:r>
      <w:r>
        <w:t>совпали</w:t>
      </w:r>
      <w:r w:rsidRPr="00FE2F09">
        <w:t xml:space="preserve">, </w:t>
      </w:r>
      <w:r>
        <w:t xml:space="preserve">то возвращается пара </w:t>
      </w:r>
      <w:proofErr w:type="spellStart"/>
      <w:r>
        <w:t>токенов</w:t>
      </w:r>
      <w:proofErr w:type="spellEnd"/>
      <w:r>
        <w:t xml:space="preserve"> для работы в системе (что видно на рисунке).</w:t>
      </w:r>
    </w:p>
    <w:p w:rsidR="00FE2F09" w:rsidRDefault="00FE2F09" w:rsidP="00FE2F09">
      <w:pPr>
        <w:pStyle w:val="styleText"/>
      </w:pPr>
    </w:p>
    <w:p w:rsidR="00FE2F09" w:rsidRDefault="00FE2F09" w:rsidP="00FE2F09">
      <w:pPr>
        <w:pStyle w:val="styleImage"/>
        <w:rPr>
          <w:lang w:val="en-US"/>
        </w:rPr>
      </w:pPr>
      <w:r w:rsidRPr="00FE2F09">
        <w:rPr>
          <w:lang w:val="en-US"/>
        </w:rPr>
        <w:drawing>
          <wp:inline distT="0" distB="0" distL="0" distR="0" wp14:anchorId="5B7F0066" wp14:editId="09085074">
            <wp:extent cx="5162550" cy="2945771"/>
            <wp:effectExtent l="19050" t="19050" r="19050" b="26035"/>
            <wp:docPr id="7" name="Рисунок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165131" cy="2947244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FE2F09" w:rsidRPr="00FE2F09" w:rsidRDefault="00FE2F09" w:rsidP="00FE2F09">
      <w:pPr>
        <w:pStyle w:val="styleImage"/>
      </w:pPr>
      <w:r>
        <w:t xml:space="preserve">Рисунок 7 – Обновление </w:t>
      </w:r>
      <w:r>
        <w:rPr>
          <w:lang w:val="en-US"/>
        </w:rPr>
        <w:t>access</w:t>
      </w:r>
      <w:r w:rsidRPr="000258E2">
        <w:t>-</w:t>
      </w:r>
      <w:proofErr w:type="spellStart"/>
      <w:r>
        <w:t>токена</w:t>
      </w:r>
      <w:proofErr w:type="spellEnd"/>
    </w:p>
    <w:p w:rsidR="00FE2F09" w:rsidRDefault="00FE2F09" w:rsidP="00FE2F09">
      <w:pPr>
        <w:pStyle w:val="styleText"/>
      </w:pPr>
    </w:p>
    <w:p w:rsidR="00FE2F09" w:rsidRDefault="00FE2F09" w:rsidP="00FE2F09">
      <w:pPr>
        <w:pStyle w:val="styleText"/>
      </w:pPr>
      <w:r>
        <w:t xml:space="preserve">На рисунке 7 продемонстрировано обновление </w:t>
      </w:r>
      <w:proofErr w:type="spellStart"/>
      <w:r>
        <w:t>токена</w:t>
      </w:r>
      <w:proofErr w:type="spellEnd"/>
      <w:r>
        <w:t xml:space="preserve"> доступа с помощью </w:t>
      </w:r>
      <w:proofErr w:type="spellStart"/>
      <w:r>
        <w:t>токена</w:t>
      </w:r>
      <w:proofErr w:type="spellEnd"/>
      <w:r>
        <w:t xml:space="preserve"> обновления</w:t>
      </w:r>
      <w:r w:rsidR="000258E2">
        <w:t>.</w:t>
      </w:r>
    </w:p>
    <w:p w:rsidR="00E53D62" w:rsidRDefault="000258E2" w:rsidP="00FE2F09">
      <w:pPr>
        <w:pStyle w:val="styleText"/>
      </w:pPr>
      <w:r>
        <w:t>Сравнивая рисунки 6 и 7 можно заметить</w:t>
      </w:r>
      <w:r w:rsidRPr="000258E2">
        <w:t xml:space="preserve">, </w:t>
      </w:r>
      <w:r>
        <w:t xml:space="preserve">что </w:t>
      </w:r>
      <w:proofErr w:type="spellStart"/>
      <w:r>
        <w:t>токен</w:t>
      </w:r>
      <w:proofErr w:type="spellEnd"/>
      <w:r>
        <w:t xml:space="preserve"> доступа изменился</w:t>
      </w:r>
      <w:r w:rsidRPr="000258E2">
        <w:t xml:space="preserve">, </w:t>
      </w:r>
      <w:r>
        <w:t xml:space="preserve">однако </w:t>
      </w:r>
      <w:proofErr w:type="spellStart"/>
      <w:r>
        <w:t>токен</w:t>
      </w:r>
      <w:proofErr w:type="spellEnd"/>
      <w:r>
        <w:t xml:space="preserve"> обновления остался таким</w:t>
      </w:r>
      <w:r w:rsidRPr="000258E2">
        <w:t xml:space="preserve">, </w:t>
      </w:r>
      <w:r>
        <w:t>каким был. Это связано с тем</w:t>
      </w:r>
      <w:r w:rsidRPr="00E53D62">
        <w:t xml:space="preserve">, </w:t>
      </w:r>
      <w:r w:rsidR="00E53D62">
        <w:t xml:space="preserve">что </w:t>
      </w:r>
      <w:proofErr w:type="spellStart"/>
      <w:r w:rsidR="00E53D62">
        <w:t>токен</w:t>
      </w:r>
      <w:proofErr w:type="spellEnd"/>
      <w:r w:rsidR="00E53D62">
        <w:t xml:space="preserve"> обновления оставался и остаётся валидным до сих пор.</w:t>
      </w:r>
    </w:p>
    <w:p w:rsidR="00E908B1" w:rsidRDefault="00E908B1" w:rsidP="00E908B1">
      <w:pPr>
        <w:pStyle w:val="styleImage"/>
        <w:rPr>
          <w:lang w:val="en-US"/>
        </w:rPr>
      </w:pPr>
    </w:p>
    <w:p w:rsidR="00E908B1" w:rsidRDefault="00E908B1" w:rsidP="00E908B1">
      <w:pPr>
        <w:pStyle w:val="styleImage"/>
        <w:rPr>
          <w:lang w:val="en-US"/>
        </w:rPr>
      </w:pPr>
      <w:r w:rsidRPr="00E908B1">
        <w:drawing>
          <wp:inline distT="0" distB="0" distL="0" distR="0" wp14:anchorId="344A296E" wp14:editId="2AFDE920">
            <wp:extent cx="5238750" cy="2796613"/>
            <wp:effectExtent l="19050" t="19050" r="19050" b="22860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240620" cy="2797611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E908B1" w:rsidRPr="00E908B1" w:rsidRDefault="00E908B1" w:rsidP="00E908B1">
      <w:pPr>
        <w:pStyle w:val="styleImage"/>
      </w:pPr>
      <w:r>
        <w:t>Рисунок 8 – Выход пользователя из аккаунта</w:t>
      </w:r>
    </w:p>
    <w:p w:rsidR="001E1394" w:rsidRDefault="001E1394" w:rsidP="00724F93">
      <w:pPr>
        <w:rPr>
          <w:rFonts w:ascii="Times New Roman" w:hAnsi="Times New Roman"/>
          <w:sz w:val="28"/>
        </w:rPr>
      </w:pPr>
      <w:r>
        <w:rPr>
          <w:rFonts w:ascii="Times New Roman" w:hAnsi="Times New Roman"/>
          <w:sz w:val="28"/>
        </w:rPr>
        <w:br w:type="page"/>
      </w:r>
    </w:p>
    <w:p w:rsidR="00DC5514" w:rsidRDefault="00DC5514" w:rsidP="00DC5514">
      <w:pPr>
        <w:pStyle w:val="styleAbz1"/>
      </w:pPr>
      <w:bookmarkStart w:id="15" w:name="_Toc103818950"/>
      <w:r>
        <w:lastRenderedPageBreak/>
        <w:t>Заключение</w:t>
      </w:r>
      <w:bookmarkEnd w:id="15"/>
    </w:p>
    <w:p w:rsidR="00DC5514" w:rsidRDefault="00DC5514" w:rsidP="00DC5514">
      <w:pPr>
        <w:pStyle w:val="styleText"/>
      </w:pPr>
      <w:r>
        <w:rPr>
          <w:lang w:val="en-US"/>
        </w:rPr>
        <w:t>JWT</w:t>
      </w:r>
      <w:r w:rsidRPr="00DC5514">
        <w:t>-</w:t>
      </w:r>
      <w:r>
        <w:t>аутентификация достаточно легка в освоении и реализации</w:t>
      </w:r>
      <w:r w:rsidRPr="00DC5514">
        <w:t xml:space="preserve">, </w:t>
      </w:r>
      <w:r>
        <w:t>что способствует её большому распространению и популярности как стандарт.</w:t>
      </w:r>
    </w:p>
    <w:p w:rsidR="00DC5514" w:rsidRDefault="00DC5514" w:rsidP="00DC5514">
      <w:pPr>
        <w:pStyle w:val="styleText"/>
      </w:pPr>
      <w:r>
        <w:t xml:space="preserve">Была проанализирована тема с </w:t>
      </w:r>
      <w:r>
        <w:rPr>
          <w:lang w:val="en-US"/>
        </w:rPr>
        <w:t>JSON</w:t>
      </w:r>
      <w:r w:rsidRPr="00DC5514">
        <w:t xml:space="preserve"> </w:t>
      </w:r>
      <w:r>
        <w:rPr>
          <w:lang w:val="en-US"/>
        </w:rPr>
        <w:t>Web</w:t>
      </w:r>
      <w:r w:rsidRPr="00DC5514">
        <w:t xml:space="preserve"> </w:t>
      </w:r>
      <w:r>
        <w:rPr>
          <w:lang w:val="en-US"/>
        </w:rPr>
        <w:t>Token</w:t>
      </w:r>
      <w:r w:rsidRPr="00DC5514">
        <w:t xml:space="preserve"> </w:t>
      </w:r>
      <w:r>
        <w:t>стандартом и определены ключевые понятия</w:t>
      </w:r>
      <w:r w:rsidRPr="00DC5514">
        <w:t xml:space="preserve">, </w:t>
      </w:r>
      <w:r>
        <w:t xml:space="preserve">структура и схема взаимодействия сервера и пользователя. Были обозначены особенности данного стандарта как обеспечивающего безопасность посредством различных алгоритмов шифрования </w:t>
      </w:r>
      <w:r w:rsidRPr="00DC5514">
        <w:t>(</w:t>
      </w:r>
      <w:r>
        <w:rPr>
          <w:lang w:val="en-US"/>
        </w:rPr>
        <w:t>HS</w:t>
      </w:r>
      <w:r w:rsidRPr="00DC5514">
        <w:t xml:space="preserve">256) </w:t>
      </w:r>
      <w:r>
        <w:t>и методикой шифрования на сервере посредством секретного ключа.</w:t>
      </w:r>
    </w:p>
    <w:p w:rsidR="00DC5514" w:rsidRDefault="00DC5514" w:rsidP="00DC5514">
      <w:pPr>
        <w:pStyle w:val="styleText"/>
      </w:pPr>
      <w:r>
        <w:t xml:space="preserve">Была реализована схема </w:t>
      </w:r>
      <w:r>
        <w:rPr>
          <w:lang w:val="en-US"/>
        </w:rPr>
        <w:t>JWT</w:t>
      </w:r>
      <w:r w:rsidRPr="00DC5514">
        <w:t>-</w:t>
      </w:r>
      <w:r>
        <w:t xml:space="preserve">аутентификации на сервере с использованием языка программирования </w:t>
      </w:r>
      <w:proofErr w:type="spellStart"/>
      <w:r>
        <w:rPr>
          <w:lang w:val="en-US"/>
        </w:rPr>
        <w:t>Golang</w:t>
      </w:r>
      <w:proofErr w:type="spellEnd"/>
      <w:r w:rsidRPr="00DC5514">
        <w:t xml:space="preserve">, </w:t>
      </w:r>
      <w:r>
        <w:t xml:space="preserve">реализованы </w:t>
      </w:r>
      <w:proofErr w:type="spellStart"/>
      <w:r>
        <w:t>эндпоинты</w:t>
      </w:r>
      <w:proofErr w:type="spellEnd"/>
      <w:r>
        <w:t xml:space="preserve"> приложения</w:t>
      </w:r>
      <w:r w:rsidRPr="00DC5514">
        <w:t xml:space="preserve">, </w:t>
      </w:r>
      <w:r>
        <w:t>даны краткие пояснения программным инструкциям и выявлены их особенности.</w:t>
      </w:r>
    </w:p>
    <w:p w:rsidR="00DC5514" w:rsidRPr="003F32B6" w:rsidRDefault="00DC5514" w:rsidP="00DC5514">
      <w:pPr>
        <w:pStyle w:val="styleText"/>
        <w:rPr>
          <w:lang w:val="en-US"/>
        </w:rPr>
      </w:pPr>
      <w:r>
        <w:t xml:space="preserve">В заключении была продемонстрирована работоспособность серверного приложения в соответствии с общей схемой клиент-серверного взаимодействия с </w:t>
      </w:r>
      <w:r>
        <w:rPr>
          <w:lang w:val="en-US"/>
        </w:rPr>
        <w:t>JWT</w:t>
      </w:r>
      <w:r w:rsidRPr="00DC5514">
        <w:t>-</w:t>
      </w:r>
      <w:r>
        <w:t>аутентификацией. В результате было получено приложение</w:t>
      </w:r>
      <w:r w:rsidRPr="00DC5514">
        <w:t xml:space="preserve">, </w:t>
      </w:r>
      <w:r>
        <w:t>которое предоставляет возможность аутентификации пользователей и обеспечивает надёжный уровень защиты от несанкционированного доступа</w:t>
      </w:r>
      <w:r w:rsidRPr="00DC5514">
        <w:t xml:space="preserve">, </w:t>
      </w:r>
      <w:r>
        <w:t xml:space="preserve">а также ограничение возможностей для осуществления </w:t>
      </w:r>
      <w:proofErr w:type="spellStart"/>
      <w:r>
        <w:rPr>
          <w:lang w:val="en-US"/>
        </w:rPr>
        <w:t>DDoS</w:t>
      </w:r>
      <w:proofErr w:type="spellEnd"/>
      <w:r w:rsidRPr="00DC5514">
        <w:t>-</w:t>
      </w:r>
      <w:r>
        <w:t>атак.</w:t>
      </w:r>
    </w:p>
    <w:p w:rsidR="00DC5514" w:rsidRPr="005A2B6A" w:rsidRDefault="00DC5514" w:rsidP="00724F93">
      <w:pPr>
        <w:rPr>
          <w:rFonts w:ascii="Times New Roman" w:hAnsi="Times New Roman"/>
          <w:sz w:val="28"/>
        </w:rPr>
      </w:pPr>
      <w:r>
        <w:rPr>
          <w:rFonts w:ascii="Times New Roman" w:hAnsi="Times New Roman"/>
          <w:sz w:val="28"/>
        </w:rPr>
        <w:br w:type="page"/>
      </w:r>
    </w:p>
    <w:sdt>
      <w:sdtPr>
        <w:tag w:val="CitaviBibliography"/>
        <w:id w:val="1704439545"/>
        <w:placeholder>
          <w:docPart w:val="DefaultPlaceholder_-1854013440"/>
        </w:placeholder>
      </w:sdtPr>
      <w:sdtEndPr>
        <w:rPr>
          <w:b w:val="0"/>
        </w:rPr>
      </w:sdtEndPr>
      <w:sdtContent>
        <w:p w:rsidR="00AC6A3D" w:rsidRDefault="00724F93" w:rsidP="00AC6A3D">
          <w:pPr>
            <w:pStyle w:val="styleAbz1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bookmarkStart w:id="16" w:name="_Toc103818951"/>
          <w:r w:rsidR="00AC6A3D">
            <w:t>Библиографический список</w:t>
          </w:r>
          <w:bookmarkEnd w:id="16"/>
        </w:p>
        <w:p w:rsidR="00A65ED0" w:rsidRDefault="00A65ED0" w:rsidP="00A65ED0">
          <w:pPr>
            <w:pStyle w:val="CitaviBibliographyEntry"/>
          </w:pPr>
          <w:r>
            <w:t>1.</w:t>
          </w:r>
          <w:r>
            <w:tab/>
          </w:r>
          <w:bookmarkStart w:id="17" w:name="_CTVL00144fb8b3a7d1147bc8e9eed717483483d"/>
          <w:proofErr w:type="spellStart"/>
          <w:r>
            <w:t>borisyuzhakov</w:t>
          </w:r>
          <w:proofErr w:type="spellEnd"/>
          <w:r>
            <w:t xml:space="preserve">. Пять простых шагов для понимания JSON </w:t>
          </w:r>
          <w:proofErr w:type="spellStart"/>
          <w:r>
            <w:t>Web</w:t>
          </w:r>
          <w:proofErr w:type="spellEnd"/>
          <w:r>
            <w:t xml:space="preserve"> </w:t>
          </w:r>
          <w:proofErr w:type="spellStart"/>
          <w:r>
            <w:t>Tokens</w:t>
          </w:r>
          <w:proofErr w:type="spellEnd"/>
          <w:r>
            <w:t xml:space="preserve"> (JWT) [Электронный ресурс]. URL: https://habr.com/ru/post/340146/? (дата обращения: 18.05.2022).</w:t>
          </w:r>
        </w:p>
        <w:bookmarkEnd w:id="17"/>
        <w:p w:rsidR="00A65ED0" w:rsidRDefault="00A65ED0" w:rsidP="00A65ED0">
          <w:pPr>
            <w:pStyle w:val="CitaviBibliographyEntry"/>
          </w:pPr>
          <w:r>
            <w:t>2.</w:t>
          </w:r>
          <w:r>
            <w:tab/>
          </w:r>
          <w:bookmarkStart w:id="18" w:name="_CTVL0015c5cc2eaf6f343ffa8468d33c5bb634c"/>
          <w:proofErr w:type="spellStart"/>
          <w:r>
            <w:t>Go</w:t>
          </w:r>
          <w:proofErr w:type="spellEnd"/>
          <w:r>
            <w:t xml:space="preserve"> [Электронный ресурс]. URL: 18.05.2022 (дата обращения: https://ru.wikipedia.org/wiki/Go).</w:t>
          </w:r>
        </w:p>
        <w:bookmarkEnd w:id="18"/>
        <w:p w:rsidR="00724F93" w:rsidRPr="00E34C06" w:rsidRDefault="00A65ED0" w:rsidP="00A65ED0">
          <w:pPr>
            <w:pStyle w:val="CitaviBibliographyEntry"/>
          </w:pPr>
          <w:r>
            <w:t>3.</w:t>
          </w:r>
          <w:r>
            <w:tab/>
          </w:r>
          <w:bookmarkStart w:id="19" w:name="_CTVL0010d63984761544060a86b639b2cef8e9c"/>
          <w:r>
            <w:t>Павел Кочетов. JWT — как безопасный способ аутентификации и передачи данных [Электронный ресурс]. URL: https://vc.ru/dev/106534-jwt-kak-bezopasnyy-sposob-autentifikacii-i-peredachi-dannyh?ysclid=l3bmaevnnv (дата обращения: 18.05.2022)</w:t>
          </w:r>
          <w:bookmarkEnd w:id="19"/>
          <w:r>
            <w:t>.</w:t>
          </w:r>
          <w:r w:rsidR="00724F93">
            <w:fldChar w:fldCharType="end"/>
          </w:r>
        </w:p>
      </w:sdtContent>
    </w:sdt>
    <w:p w:rsidR="00724F93" w:rsidRPr="00E34C06" w:rsidRDefault="00724F93" w:rsidP="00724F93"/>
    <w:sectPr w:rsidR="00724F93" w:rsidRPr="00E34C06" w:rsidSect="00F505A7">
      <w:headerReference w:type="even" r:id="rId16"/>
      <w:headerReference w:type="default" r:id="rId17"/>
      <w:footerReference w:type="even" r:id="rId18"/>
      <w:footerReference w:type="default" r:id="rId19"/>
      <w:headerReference w:type="first" r:id="rId20"/>
      <w:footerReference w:type="first" r:id="rId21"/>
      <w:pgSz w:w="11906" w:h="16838"/>
      <w:pgMar w:top="1134" w:right="850" w:bottom="1134" w:left="1701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7E2091" w:rsidRDefault="007E2091" w:rsidP="00F505A7">
      <w:pPr>
        <w:spacing w:after="0" w:line="240" w:lineRule="auto"/>
      </w:pPr>
      <w:r>
        <w:separator/>
      </w:r>
    </w:p>
  </w:endnote>
  <w:endnote w:type="continuationSeparator" w:id="0">
    <w:p w:rsidR="007E2091" w:rsidRDefault="007E2091" w:rsidP="00F505A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CC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CC"/>
    <w:family w:val="swiss"/>
    <w:pitch w:val="variable"/>
    <w:sig w:usb0="A0002AEF" w:usb1="4000207B" w:usb2="00000000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E2F09" w:rsidRDefault="00FE2F09">
    <w:pPr>
      <w:pStyle w:val="a8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580806417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sz w:val="24"/>
        <w:szCs w:val="24"/>
      </w:rPr>
    </w:sdtEndPr>
    <w:sdtContent>
      <w:p w:rsidR="00FE2F09" w:rsidRPr="00F505A7" w:rsidRDefault="00FE2F09">
        <w:pPr>
          <w:pStyle w:val="a8"/>
          <w:jc w:val="center"/>
          <w:rPr>
            <w:rFonts w:ascii="Times New Roman" w:hAnsi="Times New Roman" w:cs="Times New Roman"/>
            <w:sz w:val="24"/>
            <w:szCs w:val="24"/>
          </w:rPr>
        </w:pPr>
        <w:r w:rsidRPr="00F505A7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F505A7">
          <w:rPr>
            <w:rFonts w:ascii="Times New Roman" w:hAnsi="Times New Roman" w:cs="Times New Roman"/>
            <w:sz w:val="24"/>
            <w:szCs w:val="24"/>
          </w:rPr>
          <w:instrText>PAGE   \* MERGEFORMAT</w:instrText>
        </w:r>
        <w:r w:rsidRPr="00F505A7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DA467C">
          <w:rPr>
            <w:rFonts w:ascii="Times New Roman" w:hAnsi="Times New Roman" w:cs="Times New Roman"/>
            <w:noProof/>
            <w:sz w:val="24"/>
            <w:szCs w:val="24"/>
          </w:rPr>
          <w:t>21</w:t>
        </w:r>
        <w:r w:rsidRPr="00F505A7">
          <w:rPr>
            <w:rFonts w:ascii="Times New Roman" w:hAnsi="Times New Roman" w:cs="Times New Roman"/>
            <w:sz w:val="24"/>
            <w:szCs w:val="24"/>
          </w:rPr>
          <w:fldChar w:fldCharType="end"/>
        </w:r>
      </w:p>
    </w:sdtContent>
  </w:sdt>
  <w:p w:rsidR="00FE2F09" w:rsidRDefault="00FE2F09">
    <w:pPr>
      <w:pStyle w:val="a8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E2F09" w:rsidRDefault="00FE2F09">
    <w:pPr>
      <w:pStyle w:val="a8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7E2091" w:rsidRDefault="007E2091" w:rsidP="00F505A7">
      <w:pPr>
        <w:spacing w:after="0" w:line="240" w:lineRule="auto"/>
      </w:pPr>
      <w:r>
        <w:separator/>
      </w:r>
    </w:p>
  </w:footnote>
  <w:footnote w:type="continuationSeparator" w:id="0">
    <w:p w:rsidR="007E2091" w:rsidRDefault="007E2091" w:rsidP="00F505A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E2F09" w:rsidRDefault="00FE2F09">
    <w:pPr>
      <w:pStyle w:val="a6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E2F09" w:rsidRDefault="00FE2F09">
    <w:pPr>
      <w:pStyle w:val="a6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E2F09" w:rsidRDefault="00FE2F09">
    <w:pPr>
      <w:pStyle w:val="a6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E61456"/>
    <w:multiLevelType w:val="hybridMultilevel"/>
    <w:tmpl w:val="50704618"/>
    <w:lvl w:ilvl="0" w:tplc="3992284C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" w15:restartNumberingAfterBreak="0">
    <w:nsid w:val="10BA601A"/>
    <w:multiLevelType w:val="hybridMultilevel"/>
    <w:tmpl w:val="8932D502"/>
    <w:lvl w:ilvl="0" w:tplc="DA1871CE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" w15:restartNumberingAfterBreak="0">
    <w:nsid w:val="11F17B36"/>
    <w:multiLevelType w:val="hybridMultilevel"/>
    <w:tmpl w:val="78A01DB8"/>
    <w:lvl w:ilvl="0" w:tplc="AA3080D8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" w15:restartNumberingAfterBreak="0">
    <w:nsid w:val="14F35DA9"/>
    <w:multiLevelType w:val="hybridMultilevel"/>
    <w:tmpl w:val="BB6461D8"/>
    <w:lvl w:ilvl="0" w:tplc="45B254E8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4" w15:restartNumberingAfterBreak="0">
    <w:nsid w:val="37AF6242"/>
    <w:multiLevelType w:val="hybridMultilevel"/>
    <w:tmpl w:val="141AA872"/>
    <w:lvl w:ilvl="0" w:tplc="9BD0EC40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5" w15:restartNumberingAfterBreak="0">
    <w:nsid w:val="463368A3"/>
    <w:multiLevelType w:val="hybridMultilevel"/>
    <w:tmpl w:val="FCF04BA6"/>
    <w:lvl w:ilvl="0" w:tplc="AEF46F80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6" w15:restartNumberingAfterBreak="0">
    <w:nsid w:val="7C0C26E1"/>
    <w:multiLevelType w:val="hybridMultilevel"/>
    <w:tmpl w:val="FF262076"/>
    <w:lvl w:ilvl="0" w:tplc="FB6A9AB0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num w:numId="1">
    <w:abstractNumId w:val="6"/>
  </w:num>
  <w:num w:numId="2">
    <w:abstractNumId w:val="1"/>
  </w:num>
  <w:num w:numId="3">
    <w:abstractNumId w:val="4"/>
  </w:num>
  <w:num w:numId="4">
    <w:abstractNumId w:val="0"/>
  </w:num>
  <w:num w:numId="5">
    <w:abstractNumId w:val="3"/>
  </w:num>
  <w:num w:numId="6">
    <w:abstractNumId w:val="2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proofState w:spelling="clean" w:grammar="clean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323C5"/>
    <w:rsid w:val="000258E2"/>
    <w:rsid w:val="000323C5"/>
    <w:rsid w:val="00076525"/>
    <w:rsid w:val="0009164E"/>
    <w:rsid w:val="001125A9"/>
    <w:rsid w:val="00136F46"/>
    <w:rsid w:val="00194953"/>
    <w:rsid w:val="001B10F1"/>
    <w:rsid w:val="001E1394"/>
    <w:rsid w:val="002149C6"/>
    <w:rsid w:val="002161D8"/>
    <w:rsid w:val="00283C38"/>
    <w:rsid w:val="00295534"/>
    <w:rsid w:val="002E057D"/>
    <w:rsid w:val="00337A46"/>
    <w:rsid w:val="003964DF"/>
    <w:rsid w:val="003F32B6"/>
    <w:rsid w:val="003F6D31"/>
    <w:rsid w:val="00406594"/>
    <w:rsid w:val="004077E9"/>
    <w:rsid w:val="004105E4"/>
    <w:rsid w:val="0041717F"/>
    <w:rsid w:val="00455B9C"/>
    <w:rsid w:val="00473B25"/>
    <w:rsid w:val="004840DD"/>
    <w:rsid w:val="00580F77"/>
    <w:rsid w:val="005A2B6A"/>
    <w:rsid w:val="005D7633"/>
    <w:rsid w:val="006024BB"/>
    <w:rsid w:val="00655752"/>
    <w:rsid w:val="00724F93"/>
    <w:rsid w:val="007A6975"/>
    <w:rsid w:val="007B3C66"/>
    <w:rsid w:val="007E2091"/>
    <w:rsid w:val="008C38DE"/>
    <w:rsid w:val="008F09DE"/>
    <w:rsid w:val="008F6370"/>
    <w:rsid w:val="00911000"/>
    <w:rsid w:val="00921F24"/>
    <w:rsid w:val="0097301B"/>
    <w:rsid w:val="009E4D5D"/>
    <w:rsid w:val="00A46CFD"/>
    <w:rsid w:val="00A65ED0"/>
    <w:rsid w:val="00AC6A3D"/>
    <w:rsid w:val="00B20155"/>
    <w:rsid w:val="00B44AC1"/>
    <w:rsid w:val="00BF4D84"/>
    <w:rsid w:val="00C12BD1"/>
    <w:rsid w:val="00CC6616"/>
    <w:rsid w:val="00D059E9"/>
    <w:rsid w:val="00D54316"/>
    <w:rsid w:val="00D60FBD"/>
    <w:rsid w:val="00D96A35"/>
    <w:rsid w:val="00DA467C"/>
    <w:rsid w:val="00DC5514"/>
    <w:rsid w:val="00DE2AE3"/>
    <w:rsid w:val="00E34C06"/>
    <w:rsid w:val="00E361AD"/>
    <w:rsid w:val="00E53D62"/>
    <w:rsid w:val="00E55E2C"/>
    <w:rsid w:val="00E908B1"/>
    <w:rsid w:val="00EF0058"/>
    <w:rsid w:val="00F505A7"/>
    <w:rsid w:val="00F91C56"/>
    <w:rsid w:val="00F92991"/>
    <w:rsid w:val="00FA0818"/>
    <w:rsid w:val="00FA24D9"/>
    <w:rsid w:val="00FE2F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366A851"/>
  <w15:chartTrackingRefBased/>
  <w15:docId w15:val="{D8220197-21EC-4770-BE59-316180E569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paragraph" w:styleId="1">
    <w:name w:val="heading 1"/>
    <w:basedOn w:val="a"/>
    <w:next w:val="a"/>
    <w:link w:val="10"/>
    <w:uiPriority w:val="9"/>
    <w:qFormat/>
    <w:rsid w:val="00724F9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724F9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724F9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724F93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724F93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724F93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724F93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724F93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724F93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styleText">
    <w:name w:val="styleText"/>
    <w:basedOn w:val="a"/>
    <w:link w:val="styleText0"/>
    <w:qFormat/>
    <w:rsid w:val="00724F93"/>
    <w:pPr>
      <w:spacing w:after="0" w:line="240" w:lineRule="auto"/>
      <w:ind w:firstLine="709"/>
      <w:jc w:val="both"/>
    </w:pPr>
    <w:rPr>
      <w:rFonts w:ascii="Times New Roman" w:hAnsi="Times New Roman"/>
      <w:sz w:val="28"/>
    </w:rPr>
  </w:style>
  <w:style w:type="paragraph" w:customStyle="1" w:styleId="styleAbz1">
    <w:name w:val="styleAbz1"/>
    <w:basedOn w:val="styleText"/>
    <w:qFormat/>
    <w:rsid w:val="00724F93"/>
    <w:pPr>
      <w:ind w:firstLine="0"/>
      <w:jc w:val="center"/>
      <w:outlineLvl w:val="0"/>
    </w:pPr>
    <w:rPr>
      <w:b/>
    </w:rPr>
  </w:style>
  <w:style w:type="paragraph" w:customStyle="1" w:styleId="styleAbz2">
    <w:name w:val="styleAbz2"/>
    <w:basedOn w:val="styleAbz1"/>
    <w:qFormat/>
    <w:rsid w:val="006024BB"/>
    <w:pPr>
      <w:ind w:firstLine="709"/>
      <w:jc w:val="both"/>
      <w:outlineLvl w:val="1"/>
    </w:pPr>
  </w:style>
  <w:style w:type="paragraph" w:customStyle="1" w:styleId="styleImage">
    <w:name w:val="styleImage"/>
    <w:basedOn w:val="styleAbz2"/>
    <w:qFormat/>
    <w:rsid w:val="00724F93"/>
    <w:pPr>
      <w:jc w:val="center"/>
      <w:outlineLvl w:val="9"/>
    </w:pPr>
    <w:rPr>
      <w:b w:val="0"/>
    </w:rPr>
  </w:style>
  <w:style w:type="character" w:styleId="a3">
    <w:name w:val="Placeholder Text"/>
    <w:basedOn w:val="a0"/>
    <w:uiPriority w:val="99"/>
    <w:semiHidden/>
    <w:rsid w:val="00724F93"/>
    <w:rPr>
      <w:color w:val="808080"/>
    </w:rPr>
  </w:style>
  <w:style w:type="paragraph" w:customStyle="1" w:styleId="CitaviBibliographyEntry">
    <w:name w:val="Citavi Bibliography Entry"/>
    <w:basedOn w:val="a"/>
    <w:link w:val="CitaviBibliographyEntry0"/>
    <w:uiPriority w:val="99"/>
    <w:rsid w:val="00724F93"/>
    <w:pPr>
      <w:tabs>
        <w:tab w:val="left" w:pos="454"/>
      </w:tabs>
      <w:spacing w:after="0"/>
      <w:ind w:left="454" w:hanging="454"/>
    </w:pPr>
    <w:rPr>
      <w:rFonts w:ascii="Times New Roman" w:hAnsi="Times New Roman"/>
      <w:sz w:val="28"/>
    </w:rPr>
  </w:style>
  <w:style w:type="character" w:customStyle="1" w:styleId="styleText0">
    <w:name w:val="styleText Знак"/>
    <w:basedOn w:val="a0"/>
    <w:link w:val="styleText"/>
    <w:rsid w:val="00724F93"/>
    <w:rPr>
      <w:rFonts w:ascii="Times New Roman" w:hAnsi="Times New Roman"/>
      <w:sz w:val="28"/>
    </w:rPr>
  </w:style>
  <w:style w:type="character" w:customStyle="1" w:styleId="CitaviBibliographyEntry0">
    <w:name w:val="Citavi Bibliography Entry Знак"/>
    <w:basedOn w:val="styleText0"/>
    <w:link w:val="CitaviBibliographyEntry"/>
    <w:uiPriority w:val="99"/>
    <w:rsid w:val="00724F93"/>
    <w:rPr>
      <w:rFonts w:ascii="Times New Roman" w:hAnsi="Times New Roman"/>
      <w:sz w:val="28"/>
    </w:rPr>
  </w:style>
  <w:style w:type="paragraph" w:customStyle="1" w:styleId="CitaviBibliographyHeading">
    <w:name w:val="Citavi Bibliography Heading"/>
    <w:basedOn w:val="1"/>
    <w:link w:val="CitaviBibliographyHeading0"/>
    <w:uiPriority w:val="99"/>
    <w:rsid w:val="00724F93"/>
  </w:style>
  <w:style w:type="character" w:customStyle="1" w:styleId="CitaviBibliographyHeading0">
    <w:name w:val="Citavi Bibliography Heading Знак"/>
    <w:basedOn w:val="styleText0"/>
    <w:link w:val="CitaviBibliographyHeading"/>
    <w:uiPriority w:val="99"/>
    <w:rsid w:val="00724F9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10">
    <w:name w:val="Заголовок 1 Знак"/>
    <w:basedOn w:val="a0"/>
    <w:link w:val="1"/>
    <w:uiPriority w:val="9"/>
    <w:rsid w:val="00724F9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2"/>
    <w:link w:val="CitaviChapterBibliographyHeading0"/>
    <w:uiPriority w:val="99"/>
    <w:rsid w:val="00724F93"/>
  </w:style>
  <w:style w:type="character" w:customStyle="1" w:styleId="CitaviChapterBibliographyHeading0">
    <w:name w:val="Citavi Chapter Bibliography Heading Знак"/>
    <w:basedOn w:val="styleText0"/>
    <w:link w:val="CitaviChapterBibliographyHeading"/>
    <w:uiPriority w:val="99"/>
    <w:rsid w:val="00724F93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20">
    <w:name w:val="Заголовок 2 Знак"/>
    <w:basedOn w:val="a0"/>
    <w:link w:val="2"/>
    <w:uiPriority w:val="9"/>
    <w:semiHidden/>
    <w:rsid w:val="00724F93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2"/>
    <w:link w:val="CitaviBibliographySubheading10"/>
    <w:uiPriority w:val="99"/>
    <w:rsid w:val="00724F93"/>
    <w:pPr>
      <w:outlineLvl w:val="9"/>
    </w:pPr>
  </w:style>
  <w:style w:type="character" w:customStyle="1" w:styleId="CitaviBibliographySubheading10">
    <w:name w:val="Citavi Bibliography Subheading 1 Знак"/>
    <w:basedOn w:val="styleText0"/>
    <w:link w:val="CitaviBibliographySubheading1"/>
    <w:uiPriority w:val="99"/>
    <w:rsid w:val="00724F93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3"/>
    <w:link w:val="CitaviBibliographySubheading20"/>
    <w:uiPriority w:val="99"/>
    <w:rsid w:val="00724F93"/>
    <w:pPr>
      <w:outlineLvl w:val="9"/>
    </w:pPr>
  </w:style>
  <w:style w:type="character" w:customStyle="1" w:styleId="CitaviBibliographySubheading20">
    <w:name w:val="Citavi Bibliography Subheading 2 Знак"/>
    <w:basedOn w:val="styleText0"/>
    <w:link w:val="CitaviBibliographySubheading2"/>
    <w:uiPriority w:val="99"/>
    <w:rsid w:val="00724F93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30">
    <w:name w:val="Заголовок 3 Знак"/>
    <w:basedOn w:val="a0"/>
    <w:link w:val="3"/>
    <w:uiPriority w:val="9"/>
    <w:semiHidden/>
    <w:rsid w:val="00724F93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4"/>
    <w:link w:val="CitaviBibliographySubheading30"/>
    <w:uiPriority w:val="99"/>
    <w:rsid w:val="00724F93"/>
    <w:pPr>
      <w:outlineLvl w:val="9"/>
    </w:pPr>
    <w:rPr>
      <w:sz w:val="28"/>
    </w:rPr>
  </w:style>
  <w:style w:type="character" w:customStyle="1" w:styleId="CitaviBibliographySubheading30">
    <w:name w:val="Citavi Bibliography Subheading 3 Знак"/>
    <w:basedOn w:val="styleText0"/>
    <w:link w:val="CitaviBibliographySubheading3"/>
    <w:uiPriority w:val="99"/>
    <w:rsid w:val="00724F93"/>
    <w:rPr>
      <w:rFonts w:asciiTheme="majorHAnsi" w:eastAsiaTheme="majorEastAsia" w:hAnsiTheme="majorHAnsi" w:cstheme="majorBidi"/>
      <w:i/>
      <w:iCs/>
      <w:color w:val="2E74B5" w:themeColor="accent1" w:themeShade="BF"/>
      <w:sz w:val="28"/>
    </w:rPr>
  </w:style>
  <w:style w:type="character" w:customStyle="1" w:styleId="40">
    <w:name w:val="Заголовок 4 Знак"/>
    <w:basedOn w:val="a0"/>
    <w:link w:val="4"/>
    <w:uiPriority w:val="9"/>
    <w:semiHidden/>
    <w:rsid w:val="00724F93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customStyle="1" w:styleId="CitaviBibliographySubheading4">
    <w:name w:val="Citavi Bibliography Subheading 4"/>
    <w:basedOn w:val="5"/>
    <w:link w:val="CitaviBibliographySubheading40"/>
    <w:uiPriority w:val="99"/>
    <w:rsid w:val="00724F93"/>
    <w:pPr>
      <w:outlineLvl w:val="9"/>
    </w:pPr>
    <w:rPr>
      <w:sz w:val="28"/>
    </w:rPr>
  </w:style>
  <w:style w:type="character" w:customStyle="1" w:styleId="CitaviBibliographySubheading40">
    <w:name w:val="Citavi Bibliography Subheading 4 Знак"/>
    <w:basedOn w:val="styleText0"/>
    <w:link w:val="CitaviBibliographySubheading4"/>
    <w:uiPriority w:val="99"/>
    <w:rsid w:val="00724F93"/>
    <w:rPr>
      <w:rFonts w:asciiTheme="majorHAnsi" w:eastAsiaTheme="majorEastAsia" w:hAnsiTheme="majorHAnsi" w:cstheme="majorBidi"/>
      <w:color w:val="2E74B5" w:themeColor="accent1" w:themeShade="BF"/>
      <w:sz w:val="28"/>
    </w:rPr>
  </w:style>
  <w:style w:type="character" w:customStyle="1" w:styleId="50">
    <w:name w:val="Заголовок 5 Знак"/>
    <w:basedOn w:val="a0"/>
    <w:link w:val="5"/>
    <w:uiPriority w:val="9"/>
    <w:semiHidden/>
    <w:rsid w:val="00724F93"/>
    <w:rPr>
      <w:rFonts w:asciiTheme="majorHAnsi" w:eastAsiaTheme="majorEastAsia" w:hAnsiTheme="majorHAnsi" w:cstheme="majorBidi"/>
      <w:color w:val="2E74B5" w:themeColor="accent1" w:themeShade="BF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724F93"/>
    <w:pPr>
      <w:outlineLvl w:val="9"/>
    </w:pPr>
    <w:rPr>
      <w:sz w:val="28"/>
    </w:rPr>
  </w:style>
  <w:style w:type="character" w:customStyle="1" w:styleId="CitaviBibliographySubheading50">
    <w:name w:val="Citavi Bibliography Subheading 5 Знак"/>
    <w:basedOn w:val="styleText0"/>
    <w:link w:val="CitaviBibliographySubheading5"/>
    <w:uiPriority w:val="99"/>
    <w:rsid w:val="00724F93"/>
    <w:rPr>
      <w:rFonts w:asciiTheme="majorHAnsi" w:eastAsiaTheme="majorEastAsia" w:hAnsiTheme="majorHAnsi" w:cstheme="majorBidi"/>
      <w:color w:val="1F4D78" w:themeColor="accent1" w:themeShade="7F"/>
      <w:sz w:val="28"/>
    </w:rPr>
  </w:style>
  <w:style w:type="character" w:customStyle="1" w:styleId="60">
    <w:name w:val="Заголовок 6 Знак"/>
    <w:basedOn w:val="a0"/>
    <w:link w:val="6"/>
    <w:uiPriority w:val="9"/>
    <w:semiHidden/>
    <w:rsid w:val="00724F93"/>
    <w:rPr>
      <w:rFonts w:asciiTheme="majorHAnsi" w:eastAsiaTheme="majorEastAsia" w:hAnsiTheme="majorHAnsi" w:cstheme="majorBidi"/>
      <w:color w:val="1F4D78" w:themeColor="accent1" w:themeShade="7F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724F93"/>
    <w:pPr>
      <w:outlineLvl w:val="9"/>
    </w:pPr>
    <w:rPr>
      <w:sz w:val="28"/>
    </w:rPr>
  </w:style>
  <w:style w:type="character" w:customStyle="1" w:styleId="CitaviBibliographySubheading60">
    <w:name w:val="Citavi Bibliography Subheading 6 Знак"/>
    <w:basedOn w:val="styleText0"/>
    <w:link w:val="CitaviBibliographySubheading6"/>
    <w:uiPriority w:val="99"/>
    <w:rsid w:val="00724F93"/>
    <w:rPr>
      <w:rFonts w:asciiTheme="majorHAnsi" w:eastAsiaTheme="majorEastAsia" w:hAnsiTheme="majorHAnsi" w:cstheme="majorBidi"/>
      <w:i/>
      <w:iCs/>
      <w:color w:val="1F4D78" w:themeColor="accent1" w:themeShade="7F"/>
      <w:sz w:val="28"/>
    </w:rPr>
  </w:style>
  <w:style w:type="character" w:customStyle="1" w:styleId="70">
    <w:name w:val="Заголовок 7 Знак"/>
    <w:basedOn w:val="a0"/>
    <w:link w:val="7"/>
    <w:uiPriority w:val="9"/>
    <w:semiHidden/>
    <w:rsid w:val="00724F93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724F93"/>
    <w:pPr>
      <w:outlineLvl w:val="9"/>
    </w:pPr>
  </w:style>
  <w:style w:type="character" w:customStyle="1" w:styleId="CitaviBibliographySubheading70">
    <w:name w:val="Citavi Bibliography Subheading 7 Знак"/>
    <w:basedOn w:val="styleText0"/>
    <w:link w:val="CitaviBibliographySubheading7"/>
    <w:uiPriority w:val="99"/>
    <w:rsid w:val="00724F93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80">
    <w:name w:val="Заголовок 8 Знак"/>
    <w:basedOn w:val="a0"/>
    <w:link w:val="8"/>
    <w:uiPriority w:val="9"/>
    <w:semiHidden/>
    <w:rsid w:val="00724F93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724F93"/>
    <w:pPr>
      <w:outlineLvl w:val="9"/>
    </w:pPr>
  </w:style>
  <w:style w:type="character" w:customStyle="1" w:styleId="CitaviBibliographySubheading80">
    <w:name w:val="Citavi Bibliography Subheading 8 Знак"/>
    <w:basedOn w:val="styleText0"/>
    <w:link w:val="CitaviBibliographySubheading8"/>
    <w:uiPriority w:val="99"/>
    <w:rsid w:val="00724F93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90">
    <w:name w:val="Заголовок 9 Знак"/>
    <w:basedOn w:val="a0"/>
    <w:link w:val="9"/>
    <w:uiPriority w:val="9"/>
    <w:semiHidden/>
    <w:rsid w:val="00724F93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a4">
    <w:name w:val="TOC Heading"/>
    <w:basedOn w:val="1"/>
    <w:next w:val="a"/>
    <w:uiPriority w:val="39"/>
    <w:unhideWhenUsed/>
    <w:qFormat/>
    <w:rsid w:val="00FA24D9"/>
    <w:pPr>
      <w:outlineLvl w:val="9"/>
    </w:pPr>
    <w:rPr>
      <w:lang w:eastAsia="ru-RU"/>
    </w:rPr>
  </w:style>
  <w:style w:type="paragraph" w:styleId="11">
    <w:name w:val="toc 1"/>
    <w:basedOn w:val="a"/>
    <w:next w:val="a"/>
    <w:autoRedefine/>
    <w:uiPriority w:val="39"/>
    <w:unhideWhenUsed/>
    <w:rsid w:val="00FA24D9"/>
    <w:pPr>
      <w:spacing w:after="100"/>
    </w:pPr>
  </w:style>
  <w:style w:type="character" w:styleId="a5">
    <w:name w:val="Hyperlink"/>
    <w:basedOn w:val="a0"/>
    <w:uiPriority w:val="99"/>
    <w:unhideWhenUsed/>
    <w:rsid w:val="00FA24D9"/>
    <w:rPr>
      <w:color w:val="0563C1" w:themeColor="hyperlink"/>
      <w:u w:val="single"/>
    </w:rPr>
  </w:style>
  <w:style w:type="character" w:customStyle="1" w:styleId="hljs-attr">
    <w:name w:val="hljs-attr"/>
    <w:basedOn w:val="a0"/>
    <w:rsid w:val="00194953"/>
  </w:style>
  <w:style w:type="character" w:customStyle="1" w:styleId="hljs-string">
    <w:name w:val="hljs-string"/>
    <w:basedOn w:val="a0"/>
    <w:rsid w:val="00194953"/>
  </w:style>
  <w:style w:type="paragraph" w:customStyle="1" w:styleId="styleCode">
    <w:name w:val="styleCode"/>
    <w:basedOn w:val="a"/>
    <w:qFormat/>
    <w:rsid w:val="00194953"/>
    <w:pPr>
      <w:spacing w:after="0" w:line="240" w:lineRule="auto"/>
      <w:ind w:firstLine="709"/>
      <w:jc w:val="both"/>
    </w:pPr>
    <w:rPr>
      <w:rFonts w:ascii="Courier New" w:hAnsi="Courier New"/>
      <w:color w:val="4D4D4C"/>
      <w:sz w:val="24"/>
      <w:szCs w:val="21"/>
      <w:shd w:val="clear" w:color="auto" w:fill="FBFDFF"/>
      <w:lang w:val="en-US"/>
    </w:rPr>
  </w:style>
  <w:style w:type="paragraph" w:styleId="21">
    <w:name w:val="toc 2"/>
    <w:basedOn w:val="a"/>
    <w:next w:val="a"/>
    <w:autoRedefine/>
    <w:uiPriority w:val="39"/>
    <w:unhideWhenUsed/>
    <w:rsid w:val="00406594"/>
    <w:pPr>
      <w:spacing w:after="100"/>
      <w:ind w:left="220"/>
    </w:pPr>
  </w:style>
  <w:style w:type="paragraph" w:styleId="a6">
    <w:name w:val="header"/>
    <w:basedOn w:val="a"/>
    <w:link w:val="a7"/>
    <w:uiPriority w:val="99"/>
    <w:unhideWhenUsed/>
    <w:rsid w:val="00F505A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7">
    <w:name w:val="Верхний колонтитул Знак"/>
    <w:basedOn w:val="a0"/>
    <w:link w:val="a6"/>
    <w:uiPriority w:val="99"/>
    <w:rsid w:val="00F505A7"/>
  </w:style>
  <w:style w:type="paragraph" w:styleId="a8">
    <w:name w:val="footer"/>
    <w:basedOn w:val="a"/>
    <w:link w:val="a9"/>
    <w:uiPriority w:val="99"/>
    <w:unhideWhenUsed/>
    <w:rsid w:val="00F505A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9">
    <w:name w:val="Нижний колонтитул Знак"/>
    <w:basedOn w:val="a0"/>
    <w:link w:val="a8"/>
    <w:uiPriority w:val="99"/>
    <w:rsid w:val="00F505A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8214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06335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988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30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436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318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02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896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217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6328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696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793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759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51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044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652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444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917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436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283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622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985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7086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3535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117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11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844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074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001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0907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2577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36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078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305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7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263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91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472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6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91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286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40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604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72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75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507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881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976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56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368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291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79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359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60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629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349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451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5796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99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393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773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597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41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716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254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09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377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181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060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713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531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76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68184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3966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4926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72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78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48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56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853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533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406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1613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86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241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2525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04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497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9021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598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809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746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4523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789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42268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605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3407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746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45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217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624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296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8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6248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93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420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297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382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693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417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945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95496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9299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31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6231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581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80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585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85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45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690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02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42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24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611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734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841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122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111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824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503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438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064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448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677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939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331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8310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775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232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06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66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75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3530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349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188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775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9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61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919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316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40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4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2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8535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461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469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260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423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444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521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971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790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0179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917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5007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190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1835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223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6346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128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581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258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07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42614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3236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5740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96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003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647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651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452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9581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01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190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096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072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865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535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6775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1728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7309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852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311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850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3517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2494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694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22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029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85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35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398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689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1265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5618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645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87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384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42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32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014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024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584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21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115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751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976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21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269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001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107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6664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37620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2038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0769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331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86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132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925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032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166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703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46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065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6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60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565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904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2750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68959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9732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9100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176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07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8558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216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80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879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450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734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225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779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952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890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97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781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186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789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951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7646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146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0867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8802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537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855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00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572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210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4523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144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434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076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25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709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209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246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639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04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232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484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03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934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941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450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998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2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494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743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813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62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737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2129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308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7421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8318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238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202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642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210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62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99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249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84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552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23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44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734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350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04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763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415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041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27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054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493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641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086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541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09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6838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934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9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7116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90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939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505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381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81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727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80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20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058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712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793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540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644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568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823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48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545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310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81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807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4987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886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31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914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072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189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4604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348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803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040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083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913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29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412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70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915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762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010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980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231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0791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238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81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768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82064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0739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8174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058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53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167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330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36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508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903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9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9046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135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276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316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4736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0217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3729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8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61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25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231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348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23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717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237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025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685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092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225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6808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572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434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86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758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133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462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68593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484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798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594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15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645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019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499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791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0288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585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375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1782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64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140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29136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3568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9930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4419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692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45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26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037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12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096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266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445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726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076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856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footer" Target="footer3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glossaryDocument" Target="glossary/document.xml"/><Relationship Id="rId10" Type="http://schemas.openxmlformats.org/officeDocument/2006/relationships/image" Target="media/image3.png"/><Relationship Id="rId19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EA11242-17D5-4C9D-831F-A39C5368FB55}"/>
      </w:docPartPr>
      <w:docPartBody>
        <w:p w:rsidR="00CD29E6" w:rsidRDefault="00C56A85">
          <w:r w:rsidRPr="00FA510E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CC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CC"/>
    <w:family w:val="swiss"/>
    <w:pitch w:val="variable"/>
    <w:sig w:usb0="A0002AEF" w:usb1="4000207B" w:usb2="00000000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56A85"/>
    <w:rsid w:val="001F3A9A"/>
    <w:rsid w:val="00C56A85"/>
    <w:rsid w:val="00CD29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C56A85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F6474E4-E5DB-42BF-95B8-88DCB3EA436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6</TotalTime>
  <Pages>24</Pages>
  <Words>5926</Words>
  <Characters>33781</Characters>
  <Application>Microsoft Office Word</Application>
  <DocSecurity>0</DocSecurity>
  <Lines>281</Lines>
  <Paragraphs>79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6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 SW</dc:creator>
  <cp:keywords/>
  <dc:description/>
  <cp:lastModifiedBy>Dan SW</cp:lastModifiedBy>
  <cp:revision>55</cp:revision>
  <dcterms:created xsi:type="dcterms:W3CDTF">2022-05-18T14:09:00Z</dcterms:created>
  <dcterms:modified xsi:type="dcterms:W3CDTF">2022-05-18T18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:\Projects\CitaviProjects\CourseWork_DanSW\Citavi 7 User Data\Projects\json_web_tokens\json_web_tokens.ctv6</vt:lpwstr>
  </property>
  <property fmtid="{D5CDD505-2E9C-101B-9397-08002B2CF9AE}" pid="3" name="CitaviDocumentProperty_7">
    <vt:lpwstr>json_web_tokens</vt:lpwstr>
  </property>
  <property fmtid="{D5CDD505-2E9C-101B-9397-08002B2CF9AE}" pid="4" name="CitaviDocumentProperty_0">
    <vt:lpwstr>db66b688-cd8f-468b-8d9b-09dd22708b46</vt:lpwstr>
  </property>
  <property fmtid="{D5CDD505-2E9C-101B-9397-08002B2CF9AE}" pid="5" name="CitaviDocumentProperty_1">
    <vt:lpwstr>6.8.0.0</vt:lpwstr>
  </property>
  <property fmtid="{D5CDD505-2E9C-101B-9397-08002B2CF9AE}" pid="6" name="CitaviDocumentProperty_6">
    <vt:lpwstr>True</vt:lpwstr>
  </property>
</Properties>
</file>